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4796B4B2"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w:t>
      </w:r>
      <w:r w:rsidR="00ED08C5">
        <w:rPr>
          <w:vertAlign w:val="superscript"/>
        </w:rPr>
        <w:t>1</w:t>
      </w:r>
      <w:r w:rsidR="00FF216E" w:rsidRPr="00926F2C">
        <w:rPr>
          <w:vertAlign w:val="superscript"/>
        </w:rPr>
        <w:t>*</w:t>
      </w:r>
      <w:r w:rsidRPr="00926F2C">
        <w:t xml:space="preserve">, </w:t>
      </w:r>
      <w:r w:rsidR="00D03449" w:rsidRPr="00926F2C">
        <w:t>Courtney Swenson</w:t>
      </w:r>
      <w:r w:rsidR="009C0A61" w:rsidRPr="00926F2C">
        <w:t xml:space="preserve"> </w:t>
      </w:r>
      <w:r w:rsidR="00ED08C5">
        <w:rPr>
          <w:vertAlign w:val="superscript"/>
        </w:rPr>
        <w:t>2</w:t>
      </w:r>
      <w:r w:rsidR="00D03449" w:rsidRPr="00926F2C">
        <w:t xml:space="preserve">, </w:t>
      </w:r>
      <w:r w:rsidR="009C0A61" w:rsidRPr="00926F2C">
        <w:t xml:space="preserve">Zach Whitener </w:t>
      </w:r>
      <w:r w:rsidR="00ED08C5">
        <w:rPr>
          <w:vertAlign w:val="superscript"/>
        </w:rPr>
        <w:t>1</w:t>
      </w:r>
      <w:r w:rsidR="009C0A61" w:rsidRPr="00926F2C">
        <w:t xml:space="preserve">, Aaron Whitman </w:t>
      </w:r>
      <w:r w:rsidR="00ED08C5">
        <w:rPr>
          <w:vertAlign w:val="superscript"/>
        </w:rPr>
        <w:t>1</w:t>
      </w:r>
      <w:r w:rsidR="009C0A61" w:rsidRPr="00926F2C">
        <w:t xml:space="preserve">, Samantha Bengs </w:t>
      </w:r>
      <w:r w:rsidR="00ED08C5">
        <w:rPr>
          <w:vertAlign w:val="superscript"/>
        </w:rPr>
        <w:t>1</w:t>
      </w:r>
      <w:r w:rsidR="009C0A61" w:rsidRPr="00926F2C">
        <w:t xml:space="preserve">, </w:t>
      </w:r>
      <w:r w:rsidRPr="00926F2C">
        <w:t xml:space="preserve">Graham Sherwood </w:t>
      </w:r>
      <w:r w:rsidR="00ED08C5">
        <w:rPr>
          <w:vertAlign w:val="superscript"/>
        </w:rPr>
        <w:t>1</w:t>
      </w:r>
    </w:p>
    <w:p w14:paraId="7E3440D0" w14:textId="6BBEEE17" w:rsidR="00C92709" w:rsidRPr="00926F2C" w:rsidRDefault="00ED08C5" w:rsidP="0005676A">
      <w:pPr>
        <w:spacing w:after="0" w:line="240" w:lineRule="auto"/>
      </w:pPr>
      <w:r>
        <w:t>1</w:t>
      </w:r>
      <w:r w:rsidR="00C92709" w:rsidRPr="00926F2C">
        <w:t>. Gulf of Maine Research Institute, Portland, ME, USA</w:t>
      </w:r>
      <w:r w:rsidR="00FF216E" w:rsidRPr="00926F2C">
        <w:t xml:space="preserve"> 04</w:t>
      </w:r>
      <w:r w:rsidR="00AE599E">
        <w:t>101</w:t>
      </w:r>
    </w:p>
    <w:p w14:paraId="4F82F5DA" w14:textId="45885A35" w:rsidR="00D03449" w:rsidRPr="00926F2C" w:rsidRDefault="00ED08C5" w:rsidP="0005676A">
      <w:pPr>
        <w:spacing w:after="0" w:line="240" w:lineRule="auto"/>
      </w:pPr>
      <w:r>
        <w:t>2</w:t>
      </w:r>
      <w:r w:rsidR="00D03449" w:rsidRPr="00926F2C">
        <w:t>.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2137AC37" w:rsidR="00C92709" w:rsidRPr="00926F2C" w:rsidRDefault="00C92709" w:rsidP="0005676A">
      <w:pPr>
        <w:spacing w:after="0" w:line="240" w:lineRule="auto"/>
      </w:pPr>
      <w:r w:rsidRPr="00926F2C">
        <w:rPr>
          <w:b/>
          <w:color w:val="4472C4"/>
        </w:rPr>
        <w:t xml:space="preserve">Formatted for: </w:t>
      </w:r>
      <w:r w:rsidRPr="00926F2C">
        <w:t>Marine Ecology Progress Series</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4F4BB5B8" w:rsidR="00C92709" w:rsidRDefault="00C92709" w:rsidP="0005676A">
      <w:pPr>
        <w:spacing w:after="0" w:line="240" w:lineRule="auto"/>
        <w:rPr>
          <w:b/>
          <w:color w:val="4472C4"/>
        </w:rPr>
      </w:pPr>
      <w:del w:id="0" w:author="Katie Lankowicz" w:date="2025-10-15T14:31:00Z" w16du:dateUtc="2025-10-15T17:31:00Z">
        <w:r w:rsidRPr="00926F2C" w:rsidDel="00625EFB">
          <w:rPr>
            <w:b/>
            <w:color w:val="4472C4"/>
          </w:rPr>
          <w:delText>1</w:delText>
        </w:r>
        <w:r w:rsidRPr="00926F2C" w:rsidDel="00625EFB">
          <w:rPr>
            <w:b/>
            <w:color w:val="4472C4"/>
          </w:rPr>
          <w:tab/>
        </w:r>
      </w:del>
      <w:r w:rsidRPr="00926F2C">
        <w:rPr>
          <w:b/>
          <w:color w:val="4472C4"/>
        </w:rPr>
        <w:t>Abstract</w:t>
      </w:r>
    </w:p>
    <w:p w14:paraId="29A4C7BD" w14:textId="20BC3BE4" w:rsidR="001F6AAD" w:rsidRPr="00926F2C" w:rsidRDefault="001F6AAD" w:rsidP="001F6AAD">
      <w:pPr>
        <w:spacing w:line="240" w:lineRule="auto"/>
        <w:rPr>
          <w:ins w:id="1" w:author="Katie Lankowicz" w:date="2025-10-16T16:39:00Z" w16du:dateUtc="2025-10-16T19:39:00Z"/>
          <w:b/>
          <w:color w:val="4472C4"/>
        </w:rPr>
      </w:pPr>
      <w:ins w:id="2" w:author="Katie Lankowicz" w:date="2025-10-16T16:39:00Z" w16du:dateUtc="2025-10-16T19:39:00Z">
        <w:r w:rsidRPr="00926F2C">
          <w:t xml:space="preserve">Nearshore regions in the Gulf of Maine </w:t>
        </w:r>
        <w:r>
          <w:t>facilitate the growth, reproduction, and migration of many fish species, but rapidly increasing temperatures may be impacting these ecosystems.</w:t>
        </w:r>
        <w:r w:rsidRPr="00926F2C">
          <w:t xml:space="preserve"> </w:t>
        </w:r>
        <w:r>
          <w:t>We used 11 years of summer beach seine survey data to explore temperature-linked effects to nearshore fish growth rates, relative abundances, and overall community composition. Atlantic silversides (</w:t>
        </w:r>
        <w:r w:rsidRPr="00731AA7">
          <w:rPr>
            <w:i/>
            <w:iCs/>
          </w:rPr>
          <w:t>Menidia</w:t>
        </w:r>
        <w:r>
          <w:t xml:space="preserve"> </w:t>
        </w:r>
        <w:r w:rsidRPr="00731AA7">
          <w:rPr>
            <w:i/>
            <w:iCs/>
          </w:rPr>
          <w:t>menidia</w:t>
        </w:r>
        <w:r>
          <w:t>) and Atlantic herring (</w:t>
        </w:r>
        <w:r w:rsidRPr="00731AA7">
          <w:rPr>
            <w:i/>
            <w:iCs/>
          </w:rPr>
          <w:t>Clupea</w:t>
        </w:r>
        <w:r>
          <w:t xml:space="preserve"> </w:t>
        </w:r>
        <w:r w:rsidRPr="00731AA7">
          <w:rPr>
            <w:i/>
            <w:iCs/>
          </w:rPr>
          <w:t>harengus</w:t>
        </w:r>
        <w:r>
          <w:t>) were used as focal species to identify effects on warm-tolerant and warm-intolerant species, respectively. Growth models based on weekly length-frequency relationships revealed that age-0 silversides grew 2.6-6.2 mm per week, with significantly higher growth occuring in years with anomalously warm surface temperatures. Age-0 herring grew 1.2-5.0 mm per week, with no clear link to temperature. Generalized additive models highlighted strong seasonal patterns of nearshore habitat use by both species. Silverside catch per unit effort (CPUE) was highest in August-September, but elevated CPUE in July could occur if surface temperatures exceeded 18</w:t>
        </w:r>
        <w:r w:rsidRPr="00926F2C">
          <w:rPr>
            <w:bCs/>
          </w:rPr>
          <w:t>°C</w:t>
        </w:r>
        <w:r>
          <w:rPr>
            <w:bCs/>
          </w:rPr>
          <w:t>. Herring CPUE was positively associated with temperatures between 15-19</w:t>
        </w:r>
        <w:r w:rsidRPr="00926F2C">
          <w:rPr>
            <w:bCs/>
          </w:rPr>
          <w:t>°C</w:t>
        </w:r>
        <w:r>
          <w:rPr>
            <w:bCs/>
          </w:rPr>
          <w:t xml:space="preserve">, but consistently declined after mid-July regardless of temperature. </w:t>
        </w:r>
        <w:r>
          <w:t xml:space="preserve">We identified patterns of nearshore community composition through nonmetric multidimensional scaling and k-means clustering analyses. Community composition regularly progressed from herring-dominated in the early summer to silverside-dominated in the late summer. At an annual scale, only years with anomalously cold summers had herring-dominated communities. </w:t>
        </w:r>
      </w:ins>
      <w:ins w:id="3" w:author="Katie Lankowicz" w:date="2025-10-16T16:51:00Z" w16du:dateUtc="2025-10-16T19:51:00Z">
        <w:r>
          <w:t>Temperature-mediate</w:t>
        </w:r>
      </w:ins>
      <w:ins w:id="4" w:author="Katie Lankowicz" w:date="2025-10-16T16:52:00Z" w16du:dateUtc="2025-10-16T19:52:00Z">
        <w:r>
          <w:t>d c</w:t>
        </w:r>
      </w:ins>
      <w:ins w:id="5" w:author="Katie Lankowicz" w:date="2025-10-16T16:39:00Z" w16du:dateUtc="2025-10-16T19:39:00Z">
        <w:r>
          <w:t xml:space="preserve">hanges to the productivity and phenology of </w:t>
        </w:r>
      </w:ins>
      <w:ins w:id="6" w:author="Katie Lankowicz" w:date="2025-10-16T16:51:00Z" w16du:dateUtc="2025-10-16T19:51:00Z">
        <w:r>
          <w:t xml:space="preserve">the </w:t>
        </w:r>
      </w:ins>
      <w:ins w:id="7" w:author="Katie Lankowicz" w:date="2025-10-16T16:39:00Z" w16du:dateUtc="2025-10-16T19:39:00Z">
        <w:r>
          <w:t>nearshore fish</w:t>
        </w:r>
      </w:ins>
      <w:ins w:id="8" w:author="Katie Lankowicz" w:date="2025-10-16T16:51:00Z" w16du:dateUtc="2025-10-16T19:51:00Z">
        <w:r>
          <w:t xml:space="preserve"> community</w:t>
        </w:r>
      </w:ins>
      <w:ins w:id="9" w:author="Katie Lankowicz" w:date="2025-10-16T16:39:00Z" w16du:dateUtc="2025-10-16T19:39:00Z">
        <w:r>
          <w:t xml:space="preserve"> will likely have far-reaching ecosystem impacts. </w:t>
        </w:r>
      </w:ins>
      <w:ins w:id="10" w:author="Katie Lankowicz" w:date="2025-10-16T16:52:00Z" w16du:dateUtc="2025-10-16T19:52:00Z">
        <w:r>
          <w:t>N</w:t>
        </w:r>
      </w:ins>
      <w:ins w:id="11" w:author="Katie Lankowicz" w:date="2025-10-16T16:39:00Z" w16du:dateUtc="2025-10-16T19:39:00Z">
        <w:r>
          <w:t xml:space="preserve">earshore fish dynamics </w:t>
        </w:r>
      </w:ins>
      <w:ins w:id="12" w:author="Katie Lankowicz" w:date="2025-10-16T16:52:00Z" w16du:dateUtc="2025-10-16T19:52:00Z">
        <w:r>
          <w:t xml:space="preserve">should </w:t>
        </w:r>
      </w:ins>
      <w:ins w:id="13" w:author="Katie Lankowicz" w:date="2025-10-16T16:39:00Z" w16du:dateUtc="2025-10-16T19:39:00Z">
        <w:r>
          <w:t xml:space="preserve">be </w:t>
        </w:r>
      </w:ins>
      <w:ins w:id="14" w:author="Katie Lankowicz" w:date="2025-10-16T16:52:00Z" w16du:dateUtc="2025-10-16T19:52:00Z">
        <w:r>
          <w:t>monitored</w:t>
        </w:r>
      </w:ins>
      <w:ins w:id="15" w:author="Katie Lankowicz" w:date="2025-10-16T16:39:00Z" w16du:dateUtc="2025-10-16T19:39:00Z">
        <w:r>
          <w:t xml:space="preserve"> to identify potential changes to Gulf of Maine community and trophic ecology.</w:t>
        </w:r>
      </w:ins>
    </w:p>
    <w:p w14:paraId="3E8BDE82" w14:textId="77777777" w:rsidR="001F6AAD" w:rsidRPr="00926F2C" w:rsidRDefault="001F6AAD" w:rsidP="0005676A">
      <w:pPr>
        <w:spacing w:after="0" w:line="240" w:lineRule="auto"/>
        <w:rPr>
          <w:b/>
          <w:color w:val="4472C4"/>
        </w:rPr>
      </w:pPr>
    </w:p>
    <w:p w14:paraId="5BA8FC61" w14:textId="202CDBAB" w:rsidR="00C92709" w:rsidRPr="00926F2C" w:rsidRDefault="00C92709" w:rsidP="005E42CD">
      <w:pPr>
        <w:spacing w:line="240" w:lineRule="auto"/>
      </w:pPr>
      <w:bookmarkStart w:id="16" w:name="_heading=h.gjdgxs" w:colFirst="0" w:colLast="0"/>
      <w:bookmarkEnd w:id="16"/>
      <w:r w:rsidRPr="00926F2C">
        <w:rPr>
          <w:b/>
          <w:color w:val="4472C4"/>
        </w:rPr>
        <w:t>Keywords:</w:t>
      </w:r>
      <w:r w:rsidRPr="00926F2C">
        <w:rPr>
          <w:color w:val="4472C4"/>
        </w:rPr>
        <w:t xml:space="preserve"> </w:t>
      </w:r>
      <w:r w:rsidR="00544779" w:rsidRPr="00926F2C">
        <w:t xml:space="preserve">distribution, phenology, Gulf of Maine, nearshore, </w:t>
      </w:r>
      <w:r w:rsidR="00AE599E">
        <w:t>community composition</w:t>
      </w:r>
      <w:r w:rsidRPr="00926F2C">
        <w:br w:type="page"/>
      </w:r>
      <w:ins w:id="17" w:author="Katie Lankowicz" w:date="2025-10-15T14:31:00Z" w16du:dateUtc="2025-10-15T17:31:00Z">
        <w:r w:rsidR="00625EFB">
          <w:rPr>
            <w:b/>
            <w:color w:val="4472C4"/>
          </w:rPr>
          <w:lastRenderedPageBreak/>
          <w:t>1</w:t>
        </w:r>
      </w:ins>
      <w:del w:id="18" w:author="Katie Lankowicz" w:date="2025-10-15T14:31:00Z" w16du:dateUtc="2025-10-15T17:31:00Z">
        <w:r w:rsidRPr="00926F2C" w:rsidDel="00625EFB">
          <w:rPr>
            <w:b/>
            <w:color w:val="4472C4"/>
          </w:rPr>
          <w:delText>2</w:delText>
        </w:r>
      </w:del>
      <w:r w:rsidRPr="00926F2C">
        <w:rPr>
          <w:b/>
          <w:color w:val="4472C4"/>
        </w:rPr>
        <w:tab/>
        <w:t>Introduction</w:t>
      </w:r>
    </w:p>
    <w:p w14:paraId="1AE05964" w14:textId="2C390DCE" w:rsidR="00EA498A" w:rsidRPr="00926F2C" w:rsidRDefault="009C0A61" w:rsidP="0005676A">
      <w:pPr>
        <w:spacing w:after="0" w:line="240" w:lineRule="auto"/>
        <w:rPr>
          <w:bCs/>
        </w:rPr>
      </w:pPr>
      <w:r w:rsidRPr="00926F2C">
        <w:rPr>
          <w:bCs/>
        </w:rPr>
        <w:t>Nearshore regions</w:t>
      </w:r>
      <w:r w:rsidR="00EA498A" w:rsidRPr="00926F2C">
        <w:rPr>
          <w:bCs/>
        </w:rPr>
        <w:t xml:space="preserve"> </w:t>
      </w:r>
      <w:r w:rsidR="005919B1">
        <w:rPr>
          <w:bCs/>
        </w:rPr>
        <w:t>of the ocean</w:t>
      </w:r>
      <w:r w:rsidR="005F1E6C">
        <w:rPr>
          <w:bCs/>
        </w:rPr>
        <w:t xml:space="preserve">, </w:t>
      </w:r>
      <w:r w:rsidR="00DF11E4" w:rsidRPr="00926F2C">
        <w:rPr>
          <w:bCs/>
        </w:rPr>
        <w:t xml:space="preserve">via a unique combination of tidal mixing, freshwater input, shallow depths, </w:t>
      </w:r>
      <w:r w:rsidR="004E265F">
        <w:rPr>
          <w:bCs/>
        </w:rPr>
        <w:t>complex habitats (e.g., rocky coastline or emergent macrophytes)</w:t>
      </w:r>
      <w:r w:rsidR="00717CBF">
        <w:rPr>
          <w:bCs/>
        </w:rPr>
        <w:t>,</w:t>
      </w:r>
      <w:r w:rsidR="004E265F">
        <w:rPr>
          <w:bCs/>
        </w:rPr>
        <w:t xml:space="preserve"> </w:t>
      </w:r>
      <w:r w:rsidR="00DF11E4" w:rsidRPr="00926F2C">
        <w:rPr>
          <w:bCs/>
        </w:rPr>
        <w:t>and seasonal variation in temperatures</w:t>
      </w:r>
      <w:r w:rsidR="005919B1">
        <w:rPr>
          <w:bCs/>
        </w:rPr>
        <w:t>, are important habitats for a wide array of aquatic species</w:t>
      </w:r>
      <w:r w:rsidR="005F1E6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w:t>
      </w:r>
      <w:r w:rsidR="005F1E6C">
        <w:rPr>
          <w:bCs/>
        </w:rPr>
        <w:t xml:space="preserve">wave action, </w:t>
      </w:r>
      <w:r w:rsidR="00A655C2" w:rsidRPr="00926F2C">
        <w:rPr>
          <w:bCs/>
        </w:rPr>
        <w:t>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r>
        <w:rPr>
          <w:bCs/>
        </w:rPr>
        <w:t xml:space="preserve"> </w:t>
      </w:r>
      <w:r w:rsidR="004E265F">
        <w:rPr>
          <w:bCs/>
        </w:rPr>
        <w:t>complex habitats and</w:t>
      </w:r>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r w:rsidR="00AA5D06">
        <w:rPr>
          <w:bCs/>
        </w:rPr>
        <w:t>herring</w:t>
      </w:r>
      <w:r w:rsidR="004E265F">
        <w:rPr>
          <w:bCs/>
        </w:rPr>
        <w:t>s</w:t>
      </w:r>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r w:rsidR="001407E8">
        <w:rPr>
          <w:bCs/>
        </w:rPr>
        <w:t>,</w:t>
      </w:r>
      <w:r w:rsidR="00EA498A" w:rsidRPr="00926F2C">
        <w:rPr>
          <w:bCs/>
        </w:rPr>
        <w:t xml:space="preserve"> but also economic </w:t>
      </w:r>
      <w:r w:rsidR="005919B1">
        <w:rPr>
          <w:bCs/>
        </w:rPr>
        <w:t>value</w:t>
      </w:r>
      <w:r w:rsidR="00EA498A" w:rsidRPr="00926F2C">
        <w:rPr>
          <w:bCs/>
        </w:rPr>
        <w:t>.</w:t>
      </w:r>
    </w:p>
    <w:p w14:paraId="7263164F" w14:textId="77777777" w:rsidR="00EA498A" w:rsidRPr="00926F2C" w:rsidRDefault="00EA498A" w:rsidP="0005676A">
      <w:pPr>
        <w:spacing w:after="0" w:line="240" w:lineRule="auto"/>
        <w:rPr>
          <w:bCs/>
        </w:rPr>
      </w:pPr>
    </w:p>
    <w:p w14:paraId="2E5DBC22" w14:textId="77777777" w:rsidR="00317BE8" w:rsidRDefault="00EA498A" w:rsidP="0005676A">
      <w:pPr>
        <w:spacing w:after="0" w:line="240" w:lineRule="auto"/>
        <w:rPr>
          <w:ins w:id="19" w:author="Katie Lankowicz" w:date="2025-10-15T12:24:00Z" w16du:dateUtc="2025-10-15T15:24:00Z"/>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5F1E6C">
        <w:rPr>
          <w:rFonts w:ascii="Aptos" w:hAnsi="Aptos"/>
        </w:rPr>
        <w:t>(Pershing et al. 2015, Le Bris et al. 2018, Record et al. 2024)</w:t>
      </w:r>
      <w:r w:rsidR="00AA5D06" w:rsidRPr="00926F2C">
        <w:rPr>
          <w:bCs/>
        </w:rPr>
        <w:fldChar w:fldCharType="end"/>
      </w:r>
      <w:r w:rsidR="00AA5D06" w:rsidRPr="005F1E6C">
        <w:rPr>
          <w:bCs/>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700C5AF6" w14:textId="77777777" w:rsidR="001F6AAD" w:rsidRDefault="001F6AAD" w:rsidP="0005676A">
      <w:pPr>
        <w:spacing w:after="0" w:line="240" w:lineRule="auto"/>
        <w:rPr>
          <w:ins w:id="20" w:author="Katie Lankowicz" w:date="2025-10-16T17:35:00Z" w16du:dateUtc="2025-10-16T20:35:00Z"/>
          <w:bCs/>
          <w:highlight w:val="yellow"/>
        </w:rPr>
      </w:pPr>
    </w:p>
    <w:p w14:paraId="4F93CD5E" w14:textId="077D6159" w:rsidR="00CF4A80" w:rsidRPr="00625EFB" w:rsidDel="008749F6" w:rsidRDefault="008749F6" w:rsidP="008749F6">
      <w:pPr>
        <w:spacing w:after="0" w:line="240" w:lineRule="auto"/>
        <w:rPr>
          <w:del w:id="21" w:author="Katie Lankowicz" w:date="2025-10-14T14:15:00Z" w16du:dateUtc="2025-10-14T17:15:00Z"/>
          <w:bCs/>
          <w:highlight w:val="yellow"/>
          <w:rPrChange w:id="22" w:author="Katie Lankowicz" w:date="2025-10-15T14:45:00Z" w16du:dateUtc="2025-10-15T17:45:00Z">
            <w:rPr>
              <w:del w:id="23" w:author="Katie Lankowicz" w:date="2025-10-14T14:15:00Z" w16du:dateUtc="2025-10-14T17:15:00Z"/>
              <w:bCs/>
            </w:rPr>
          </w:rPrChange>
        </w:rPr>
      </w:pPr>
      <w:ins w:id="24" w:author="Katie Lankowicz" w:date="2025-10-14T14:14:00Z" w16du:dateUtc="2025-10-14T17:14:00Z">
        <w:r w:rsidRPr="00625EFB">
          <w:rPr>
            <w:bCs/>
            <w:highlight w:val="yellow"/>
            <w:rPrChange w:id="25" w:author="Katie Lankowicz" w:date="2025-10-15T14:45:00Z" w16du:dateUtc="2025-10-15T17:45:00Z">
              <w:rPr>
                <w:bCs/>
              </w:rPr>
            </w:rPrChange>
          </w:rPr>
          <w:t xml:space="preserve">As </w:t>
        </w:r>
      </w:ins>
      <w:ins w:id="26" w:author="Katie Lankowicz" w:date="2025-10-14T14:15:00Z" w16du:dateUtc="2025-10-14T17:15:00Z">
        <w:r w:rsidRPr="00625EFB">
          <w:rPr>
            <w:bCs/>
            <w:highlight w:val="yellow"/>
            <w:rPrChange w:id="27" w:author="Katie Lankowicz" w:date="2025-10-15T14:45:00Z" w16du:dateUtc="2025-10-15T17:45:00Z">
              <w:rPr>
                <w:bCs/>
              </w:rPr>
            </w:rPrChange>
          </w:rPr>
          <w:t xml:space="preserve">regional </w:t>
        </w:r>
      </w:ins>
    </w:p>
    <w:p w14:paraId="339FEDE1" w14:textId="7B16B489" w:rsidR="00CF4A80" w:rsidRPr="00625EFB" w:rsidDel="008749F6" w:rsidRDefault="00CF4A80" w:rsidP="0005676A">
      <w:pPr>
        <w:spacing w:after="0" w:line="240" w:lineRule="auto"/>
        <w:rPr>
          <w:del w:id="28" w:author="Katie Lankowicz" w:date="2025-10-14T14:15:00Z" w16du:dateUtc="2025-10-14T17:15:00Z"/>
          <w:bCs/>
          <w:highlight w:val="yellow"/>
          <w:rPrChange w:id="29" w:author="Katie Lankowicz" w:date="2025-10-15T14:45:00Z" w16du:dateUtc="2025-10-15T17:45:00Z">
            <w:rPr>
              <w:del w:id="30" w:author="Katie Lankowicz" w:date="2025-10-14T14:15:00Z" w16du:dateUtc="2025-10-14T17:15:00Z"/>
              <w:bCs/>
            </w:rPr>
          </w:rPrChange>
        </w:rPr>
      </w:pPr>
    </w:p>
    <w:p w14:paraId="1AAB6726" w14:textId="06C62776" w:rsidR="001F6AAD" w:rsidRDefault="00AA5D06" w:rsidP="0005676A">
      <w:pPr>
        <w:spacing w:after="0" w:line="240" w:lineRule="auto"/>
        <w:rPr>
          <w:ins w:id="31" w:author="Katie Lankowicz" w:date="2025-10-14T14:16:00Z" w16du:dateUtc="2025-10-14T17:16:00Z"/>
          <w:bCs/>
        </w:rPr>
      </w:pPr>
      <w:del w:id="32" w:author="Katie Lankowicz" w:date="2025-10-14T14:15:00Z" w16du:dateUtc="2025-10-14T17:15:00Z">
        <w:r w:rsidRPr="00625EFB" w:rsidDel="008749F6">
          <w:rPr>
            <w:bCs/>
            <w:highlight w:val="yellow"/>
            <w:rPrChange w:id="33" w:author="Katie Lankowicz" w:date="2025-10-15T14:45:00Z" w16du:dateUtc="2025-10-15T17:45:00Z">
              <w:rPr>
                <w:bCs/>
              </w:rPr>
            </w:rPrChange>
          </w:rPr>
          <w:delText xml:space="preserve">Regional </w:delText>
        </w:r>
      </w:del>
      <w:r w:rsidRPr="00625EFB">
        <w:rPr>
          <w:bCs/>
          <w:highlight w:val="yellow"/>
          <w:rPrChange w:id="34" w:author="Katie Lankowicz" w:date="2025-10-15T14:45:00Z" w16du:dateUtc="2025-10-15T17:45:00Z">
            <w:rPr>
              <w:bCs/>
            </w:rPr>
          </w:rPrChange>
        </w:rPr>
        <w:t xml:space="preserve">warming is expected to continue at an above-average rate </w:t>
      </w:r>
      <w:r w:rsidR="00CF4A80" w:rsidRPr="00625EFB">
        <w:rPr>
          <w:bCs/>
          <w:highlight w:val="yellow"/>
          <w:rPrChange w:id="35" w:author="Katie Lankowicz" w:date="2025-10-15T14:45:00Z" w16du:dateUtc="2025-10-15T17:45:00Z">
            <w:rPr>
              <w:bCs/>
            </w:rPr>
          </w:rPrChange>
        </w:rPr>
        <w:t xml:space="preserve">in the GoM </w:t>
      </w:r>
      <w:del w:id="36" w:author="Katie Lankowicz" w:date="2025-10-14T14:17:00Z" w16du:dateUtc="2025-10-14T17:17:00Z">
        <w:r w:rsidRPr="00625EFB" w:rsidDel="008749F6">
          <w:rPr>
            <w:bCs/>
            <w:highlight w:val="yellow"/>
            <w:rPrChange w:id="37" w:author="Katie Lankowicz" w:date="2025-10-15T14:45:00Z" w16du:dateUtc="2025-10-15T17:45:00Z">
              <w:rPr>
                <w:bCs/>
              </w:rPr>
            </w:rPrChange>
          </w:rPr>
          <w:delText>as compared to</w:delText>
        </w:r>
      </w:del>
      <w:ins w:id="38" w:author="Katie Lankowicz" w:date="2025-10-14T14:17:00Z" w16du:dateUtc="2025-10-14T17:17:00Z">
        <w:r w:rsidR="008749F6" w:rsidRPr="00625EFB">
          <w:rPr>
            <w:bCs/>
            <w:highlight w:val="yellow"/>
            <w:rPrChange w:id="39" w:author="Katie Lankowicz" w:date="2025-10-15T14:45:00Z" w16du:dateUtc="2025-10-15T17:45:00Z">
              <w:rPr>
                <w:bCs/>
              </w:rPr>
            </w:rPrChange>
          </w:rPr>
          <w:t>compared to</w:t>
        </w:r>
      </w:ins>
      <w:r w:rsidRPr="00625EFB">
        <w:rPr>
          <w:bCs/>
          <w:highlight w:val="yellow"/>
          <w:rPrChange w:id="40" w:author="Katie Lankowicz" w:date="2025-10-15T14:45:00Z" w16du:dateUtc="2025-10-15T17:45:00Z">
            <w:rPr>
              <w:bCs/>
            </w:rPr>
          </w:rPrChange>
        </w:rPr>
        <w:t xml:space="preserve"> </w:t>
      </w:r>
      <w:r w:rsidR="00CF4A80" w:rsidRPr="00625EFB">
        <w:rPr>
          <w:bCs/>
          <w:highlight w:val="yellow"/>
          <w:rPrChange w:id="41" w:author="Katie Lankowicz" w:date="2025-10-15T14:45:00Z" w16du:dateUtc="2025-10-15T17:45:00Z">
            <w:rPr>
              <w:bCs/>
            </w:rPr>
          </w:rPrChange>
        </w:rPr>
        <w:t>other oceanic ecoregions</w:t>
      </w:r>
      <w:r w:rsidRPr="00625EFB">
        <w:rPr>
          <w:bCs/>
          <w:highlight w:val="yellow"/>
          <w:rPrChange w:id="42" w:author="Katie Lankowicz" w:date="2025-10-15T14:45:00Z" w16du:dateUtc="2025-10-15T17:45:00Z">
            <w:rPr>
              <w:bCs/>
            </w:rPr>
          </w:rPrChange>
        </w:rPr>
        <w:t xml:space="preserve"> </w:t>
      </w:r>
      <w:r w:rsidRPr="00625EFB">
        <w:rPr>
          <w:bCs/>
          <w:highlight w:val="yellow"/>
          <w:rPrChange w:id="43" w:author="Katie Lankowicz" w:date="2025-10-15T14:45:00Z" w16du:dateUtc="2025-10-15T17:45:00Z">
            <w:rPr>
              <w:bCs/>
            </w:rPr>
          </w:rPrChange>
        </w:rPr>
        <w:fldChar w:fldCharType="begin"/>
      </w:r>
      <w:r w:rsidR="00167751" w:rsidRPr="00625EFB">
        <w:rPr>
          <w:bCs/>
          <w:highlight w:val="yellow"/>
          <w:rPrChange w:id="44" w:author="Katie Lankowicz" w:date="2025-10-15T14:45:00Z" w16du:dateUtc="2025-10-15T17:45:00Z">
            <w:rPr>
              <w:bCs/>
            </w:rPr>
          </w:rPrChange>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625EFB">
        <w:rPr>
          <w:bCs/>
          <w:highlight w:val="yellow"/>
          <w:rPrChange w:id="45" w:author="Katie Lankowicz" w:date="2025-10-15T14:45:00Z" w16du:dateUtc="2025-10-15T17:45:00Z">
            <w:rPr>
              <w:bCs/>
            </w:rPr>
          </w:rPrChange>
        </w:rPr>
        <w:fldChar w:fldCharType="separate"/>
      </w:r>
      <w:r w:rsidRPr="00625EFB">
        <w:rPr>
          <w:rFonts w:ascii="Aptos" w:hAnsi="Aptos"/>
          <w:highlight w:val="yellow"/>
          <w:rPrChange w:id="46" w:author="Katie Lankowicz" w:date="2025-10-15T14:45:00Z" w16du:dateUtc="2025-10-15T17:45:00Z">
            <w:rPr>
              <w:rFonts w:ascii="Aptos" w:hAnsi="Aptos"/>
            </w:rPr>
          </w:rPrChange>
        </w:rPr>
        <w:t>(Saba et al. 2016)</w:t>
      </w:r>
      <w:r w:rsidRPr="00625EFB">
        <w:rPr>
          <w:bCs/>
          <w:highlight w:val="yellow"/>
          <w:rPrChange w:id="47" w:author="Katie Lankowicz" w:date="2025-10-15T14:45:00Z" w16du:dateUtc="2025-10-15T17:45:00Z">
            <w:rPr>
              <w:bCs/>
            </w:rPr>
          </w:rPrChange>
        </w:rPr>
        <w:fldChar w:fldCharType="end"/>
      </w:r>
      <w:ins w:id="48" w:author="Katie Lankowicz" w:date="2025-10-14T14:15:00Z" w16du:dateUtc="2025-10-14T17:15:00Z">
        <w:r w:rsidR="008749F6" w:rsidRPr="00625EFB">
          <w:rPr>
            <w:bCs/>
            <w:highlight w:val="yellow"/>
            <w:rPrChange w:id="49" w:author="Katie Lankowicz" w:date="2025-10-15T14:45:00Z" w16du:dateUtc="2025-10-15T17:45:00Z">
              <w:rPr>
                <w:bCs/>
              </w:rPr>
            </w:rPrChange>
          </w:rPr>
          <w:t xml:space="preserve">, </w:t>
        </w:r>
      </w:ins>
      <w:del w:id="50" w:author="Katie Lankowicz" w:date="2025-10-14T14:15:00Z" w16du:dateUtc="2025-10-14T17:15:00Z">
        <w:r w:rsidR="00CF4A80" w:rsidRPr="00625EFB" w:rsidDel="008749F6">
          <w:rPr>
            <w:bCs/>
            <w:highlight w:val="yellow"/>
            <w:rPrChange w:id="51" w:author="Katie Lankowicz" w:date="2025-10-15T14:45:00Z" w16du:dateUtc="2025-10-15T17:45:00Z">
              <w:rPr>
                <w:bCs/>
              </w:rPr>
            </w:rPrChange>
          </w:rPr>
          <w:delText>. T</w:delText>
        </w:r>
      </w:del>
      <w:ins w:id="52" w:author="Katie Lankowicz" w:date="2025-10-14T14:15:00Z" w16du:dateUtc="2025-10-14T17:15:00Z">
        <w:r w:rsidR="008749F6" w:rsidRPr="00625EFB">
          <w:rPr>
            <w:bCs/>
            <w:highlight w:val="yellow"/>
            <w:rPrChange w:id="53" w:author="Katie Lankowicz" w:date="2025-10-15T14:45:00Z" w16du:dateUtc="2025-10-15T17:45:00Z">
              <w:rPr>
                <w:bCs/>
              </w:rPr>
            </w:rPrChange>
          </w:rPr>
          <w:t>t</w:t>
        </w:r>
      </w:ins>
      <w:r w:rsidRPr="00625EFB">
        <w:rPr>
          <w:bCs/>
          <w:highlight w:val="yellow"/>
          <w:rPrChange w:id="54" w:author="Katie Lankowicz" w:date="2025-10-15T14:45:00Z" w16du:dateUtc="2025-10-15T17:45:00Z">
            <w:rPr>
              <w:bCs/>
            </w:rPr>
          </w:rPrChange>
        </w:rPr>
        <w:t xml:space="preserve">emperature-linked disturbances to historic nearshore community structure and function may become more frequent, intense, and prolonged. </w:t>
      </w:r>
      <w:moveFromRangeStart w:id="55" w:author="Katie Lankowicz" w:date="2025-10-16T17:43:00Z" w:name="move211528579"/>
      <w:moveFrom w:id="56" w:author="Katie Lankowicz" w:date="2025-10-16T17:43:00Z" w16du:dateUtc="2025-10-16T20:43:00Z">
        <w:r w:rsidRPr="00625EFB" w:rsidDel="001F6AAD">
          <w:rPr>
            <w:bCs/>
            <w:highlight w:val="yellow"/>
            <w:rPrChange w:id="57" w:author="Katie Lankowicz" w:date="2025-10-15T14:45:00Z" w16du:dateUtc="2025-10-15T17:45:00Z">
              <w:rPr>
                <w:bCs/>
              </w:rPr>
            </w:rPrChange>
          </w:rPr>
          <w:t xml:space="preserve">Monitoring nearshore regions will be critical to predicting and understanding how increased temperatures may affect </w:t>
        </w:r>
        <w:r w:rsidR="00A655C2" w:rsidRPr="00625EFB" w:rsidDel="001F6AAD">
          <w:rPr>
            <w:bCs/>
            <w:highlight w:val="yellow"/>
            <w:rPrChange w:id="58" w:author="Katie Lankowicz" w:date="2025-10-15T14:45:00Z" w16du:dateUtc="2025-10-15T17:45:00Z">
              <w:rPr>
                <w:bCs/>
              </w:rPr>
            </w:rPrChange>
          </w:rPr>
          <w:t xml:space="preserve">biological </w:t>
        </w:r>
        <w:r w:rsidR="001774AF" w:rsidRPr="00625EFB" w:rsidDel="001F6AAD">
          <w:rPr>
            <w:bCs/>
            <w:highlight w:val="yellow"/>
            <w:rPrChange w:id="59" w:author="Katie Lankowicz" w:date="2025-10-15T14:45:00Z" w16du:dateUtc="2025-10-15T17:45:00Z">
              <w:rPr>
                <w:bCs/>
              </w:rPr>
            </w:rPrChange>
          </w:rPr>
          <w:t xml:space="preserve">organization </w:t>
        </w:r>
        <w:r w:rsidR="00A655C2" w:rsidRPr="00625EFB" w:rsidDel="001F6AAD">
          <w:rPr>
            <w:bCs/>
            <w:highlight w:val="yellow"/>
            <w:rPrChange w:id="60" w:author="Katie Lankowicz" w:date="2025-10-15T14:45:00Z" w16du:dateUtc="2025-10-15T17:45:00Z">
              <w:rPr>
                <w:bCs/>
              </w:rPr>
            </w:rPrChange>
          </w:rPr>
          <w:t xml:space="preserve">levels from individual species to the overall </w:t>
        </w:r>
        <w:r w:rsidR="00562A5F" w:rsidRPr="00625EFB" w:rsidDel="001F6AAD">
          <w:rPr>
            <w:bCs/>
            <w:highlight w:val="yellow"/>
            <w:rPrChange w:id="61" w:author="Katie Lankowicz" w:date="2025-10-15T14:45:00Z" w16du:dateUtc="2025-10-15T17:45:00Z">
              <w:rPr>
                <w:bCs/>
              </w:rPr>
            </w:rPrChange>
          </w:rPr>
          <w:t>GoM</w:t>
        </w:r>
        <w:r w:rsidR="00A655C2" w:rsidRPr="00625EFB" w:rsidDel="001F6AAD">
          <w:rPr>
            <w:bCs/>
            <w:highlight w:val="yellow"/>
            <w:rPrChange w:id="62" w:author="Katie Lankowicz" w:date="2025-10-15T14:45:00Z" w16du:dateUtc="2025-10-15T17:45:00Z">
              <w:rPr>
                <w:bCs/>
              </w:rPr>
            </w:rPrChange>
          </w:rPr>
          <w:t xml:space="preserve"> ecosystem.</w:t>
        </w:r>
        <w:r w:rsidR="00562A5F" w:rsidRPr="00625EFB" w:rsidDel="001F6AAD">
          <w:rPr>
            <w:bCs/>
            <w:highlight w:val="yellow"/>
            <w:rPrChange w:id="63" w:author="Katie Lankowicz" w:date="2025-10-15T14:45:00Z" w16du:dateUtc="2025-10-15T17:45:00Z">
              <w:rPr>
                <w:bCs/>
              </w:rPr>
            </w:rPrChange>
          </w:rPr>
          <w:t xml:space="preserve"> </w:t>
        </w:r>
      </w:moveFrom>
      <w:moveFromRangeEnd w:id="55"/>
      <w:ins w:id="64" w:author="Katie Lankowicz" w:date="2025-10-16T17:37:00Z" w16du:dateUtc="2025-10-16T20:37:00Z">
        <w:r w:rsidR="001F6AAD">
          <w:rPr>
            <w:bCs/>
            <w:highlight w:val="yellow"/>
          </w:rPr>
          <w:t>C</w:t>
        </w:r>
      </w:ins>
      <w:ins w:id="65" w:author="Katie Lankowicz" w:date="2025-10-16T17:32:00Z" w16du:dateUtc="2025-10-16T20:32:00Z">
        <w:r w:rsidR="001F6AAD">
          <w:rPr>
            <w:bCs/>
            <w:highlight w:val="yellow"/>
          </w:rPr>
          <w:t xml:space="preserve">ommon species like Atlantic silverside (Menidia menidia) and Atlantic herring (Clupea harengus) </w:t>
        </w:r>
      </w:ins>
      <w:ins w:id="66" w:author="Katie Lankowicz" w:date="2025-10-16T17:37:00Z" w16du:dateUtc="2025-10-16T20:37:00Z">
        <w:r w:rsidR="001F6AAD">
          <w:rPr>
            <w:bCs/>
            <w:highlight w:val="yellow"/>
          </w:rPr>
          <w:t>could be used to</w:t>
        </w:r>
      </w:ins>
      <w:ins w:id="67" w:author="Katie Lankowicz" w:date="2025-10-16T17:33:00Z" w16du:dateUtc="2025-10-16T20:33:00Z">
        <w:r w:rsidR="001F6AAD">
          <w:rPr>
            <w:bCs/>
            <w:highlight w:val="yellow"/>
          </w:rPr>
          <w:t xml:space="preserve"> broad</w:t>
        </w:r>
      </w:ins>
      <w:ins w:id="68" w:author="Katie Lankowicz" w:date="2025-10-16T17:37:00Z" w16du:dateUtc="2025-10-16T20:37:00Z">
        <w:r w:rsidR="001F6AAD">
          <w:rPr>
            <w:bCs/>
            <w:highlight w:val="yellow"/>
          </w:rPr>
          <w:t>ly</w:t>
        </w:r>
      </w:ins>
      <w:ins w:id="69" w:author="Katie Lankowicz" w:date="2025-10-16T17:32:00Z" w16du:dateUtc="2025-10-16T20:32:00Z">
        <w:r w:rsidR="001F6AAD">
          <w:rPr>
            <w:bCs/>
            <w:highlight w:val="yellow"/>
          </w:rPr>
          <w:t xml:space="preserve"> </w:t>
        </w:r>
      </w:ins>
      <w:ins w:id="70" w:author="Katie Lankowicz" w:date="2025-10-16T17:33:00Z" w16du:dateUtc="2025-10-16T20:33:00Z">
        <w:r w:rsidR="001F6AAD">
          <w:rPr>
            <w:bCs/>
            <w:highlight w:val="yellow"/>
          </w:rPr>
          <w:t>represent</w:t>
        </w:r>
      </w:ins>
      <w:ins w:id="71" w:author="Katie Lankowicz" w:date="2025-10-16T17:37:00Z" w16du:dateUtc="2025-10-16T20:37:00Z">
        <w:r w:rsidR="001F6AAD">
          <w:rPr>
            <w:bCs/>
            <w:highlight w:val="yellow"/>
          </w:rPr>
          <w:t xml:space="preserve"> the responses</w:t>
        </w:r>
      </w:ins>
      <w:ins w:id="72" w:author="Katie Lankowicz" w:date="2025-10-16T17:33:00Z" w16du:dateUtc="2025-10-16T20:33:00Z">
        <w:r w:rsidR="001F6AAD">
          <w:rPr>
            <w:bCs/>
            <w:highlight w:val="yellow"/>
          </w:rPr>
          <w:t xml:space="preserve"> of warming-tolerant and warming-intolerant groups</w:t>
        </w:r>
      </w:ins>
      <w:ins w:id="73" w:author="Katie Lankowicz" w:date="2025-10-16T17:38:00Z" w16du:dateUtc="2025-10-16T20:38:00Z">
        <w:r w:rsidR="001F6AAD">
          <w:rPr>
            <w:bCs/>
            <w:highlight w:val="yellow"/>
          </w:rPr>
          <w:t>, respectively. Though</w:t>
        </w:r>
      </w:ins>
      <w:ins w:id="74" w:author="Katie Lankowicz" w:date="2025-10-16T17:39:00Z" w16du:dateUtc="2025-10-16T20:39:00Z">
        <w:r w:rsidR="001F6AAD">
          <w:rPr>
            <w:bCs/>
            <w:highlight w:val="yellow"/>
          </w:rPr>
          <w:t xml:space="preserve"> both species are highly abundant in the nearshroe regions of the GoM in the summer, their differing life history strategies and the relative position of the GoM to their overall distributions could lead to </w:t>
        </w:r>
      </w:ins>
      <w:ins w:id="75" w:author="Katie Lankowicz" w:date="2025-10-16T17:40:00Z" w16du:dateUtc="2025-10-16T20:40:00Z">
        <w:r w:rsidR="001F6AAD">
          <w:rPr>
            <w:bCs/>
            <w:highlight w:val="yellow"/>
          </w:rPr>
          <w:t>varied</w:t>
        </w:r>
      </w:ins>
      <w:ins w:id="76" w:author="Katie Lankowicz" w:date="2025-10-16T17:39:00Z" w16du:dateUtc="2025-10-16T20:39:00Z">
        <w:r w:rsidR="001F6AAD">
          <w:rPr>
            <w:bCs/>
            <w:highlight w:val="yellow"/>
          </w:rPr>
          <w:t xml:space="preserve"> responses to increasing temperatures.</w:t>
        </w:r>
      </w:ins>
      <w:moveFromRangeStart w:id="77" w:author="Katie Lankowicz" w:date="2025-10-14T14:16:00Z" w:name="move211343813"/>
      <w:moveFrom w:id="78" w:author="Katie Lankowicz" w:date="2025-10-14T14:16:00Z" w16du:dateUtc="2025-10-14T17:16:00Z">
        <w:r w:rsidR="00562A5F" w:rsidRPr="00625EFB" w:rsidDel="008749F6">
          <w:rPr>
            <w:bCs/>
            <w:highlight w:val="yellow"/>
          </w:rPr>
          <w:t xml:space="preserve">In this study, we will relate changes in nearshore surface temperature </w:t>
        </w:r>
        <w:r w:rsidR="00CF4A80" w:rsidRPr="00625EFB" w:rsidDel="008749F6">
          <w:rPr>
            <w:bCs/>
            <w:highlight w:val="yellow"/>
          </w:rPr>
          <w:t xml:space="preserve">to changes in the </w:t>
        </w:r>
        <w:r w:rsidR="00562A5F" w:rsidRPr="00625EFB" w:rsidDel="008749F6">
          <w:rPr>
            <w:bCs/>
            <w:highlight w:val="yellow"/>
          </w:rPr>
          <w:t>community structure</w:t>
        </w:r>
        <w:r w:rsidR="00CF4A80" w:rsidRPr="00625EFB" w:rsidDel="008749F6">
          <w:rPr>
            <w:bCs/>
            <w:highlight w:val="yellow"/>
          </w:rPr>
          <w:t xml:space="preserve">, </w:t>
        </w:r>
        <w:r w:rsidR="00562A5F" w:rsidRPr="00625EFB" w:rsidDel="008749F6">
          <w:rPr>
            <w:bCs/>
            <w:highlight w:val="yellow"/>
          </w:rPr>
          <w:t>relative abundance</w:t>
        </w:r>
        <w:r w:rsidR="00CF4A80" w:rsidRPr="00625EFB" w:rsidDel="008749F6">
          <w:rPr>
            <w:bCs/>
            <w:highlight w:val="yellow"/>
          </w:rPr>
          <w:t xml:space="preserve">, and summer </w:t>
        </w:r>
        <w:r w:rsidR="00562A5F" w:rsidRPr="00625EFB" w:rsidDel="008749F6">
          <w:rPr>
            <w:bCs/>
            <w:highlight w:val="yellow"/>
          </w:rPr>
          <w:t xml:space="preserve">growth rates of </w:t>
        </w:r>
        <w:r w:rsidR="00CF4A80" w:rsidRPr="00625EFB" w:rsidDel="008749F6">
          <w:rPr>
            <w:bCs/>
            <w:highlight w:val="yellow"/>
          </w:rPr>
          <w:t xml:space="preserve">nearshore </w:t>
        </w:r>
        <w:r w:rsidR="00562A5F" w:rsidRPr="00625EFB" w:rsidDel="008749F6">
          <w:rPr>
            <w:bCs/>
            <w:highlight w:val="yellow"/>
          </w:rPr>
          <w:t>fishes</w:t>
        </w:r>
        <w:r w:rsidR="004E265F" w:rsidRPr="00625EFB" w:rsidDel="008749F6">
          <w:rPr>
            <w:bCs/>
            <w:highlight w:val="yellow"/>
          </w:rPr>
          <w:t xml:space="preserve"> commonly encountered in a beach seine survey</w:t>
        </w:r>
        <w:r w:rsidR="00562A5F" w:rsidRPr="00625EFB" w:rsidDel="008749F6">
          <w:rPr>
            <w:bCs/>
            <w:highlight w:val="yellow"/>
          </w:rPr>
          <w:t>, using Atlantic silverside (</w:t>
        </w:r>
        <w:r w:rsidR="00562A5F" w:rsidRPr="00625EFB" w:rsidDel="008749F6">
          <w:rPr>
            <w:bCs/>
            <w:i/>
            <w:iCs/>
            <w:highlight w:val="yellow"/>
          </w:rPr>
          <w:t xml:space="preserve">Menidia menidia; </w:t>
        </w:r>
        <w:r w:rsidR="00562A5F" w:rsidRPr="00625EFB" w:rsidDel="008749F6">
          <w:rPr>
            <w:bCs/>
            <w:highlight w:val="yellow"/>
          </w:rPr>
          <w:t>hereafter, silverside) and Atlantic herring (</w:t>
        </w:r>
        <w:r w:rsidR="00562A5F" w:rsidRPr="00625EFB" w:rsidDel="008749F6">
          <w:rPr>
            <w:bCs/>
            <w:i/>
            <w:iCs/>
            <w:highlight w:val="yellow"/>
          </w:rPr>
          <w:t xml:space="preserve">Clupea harengus; </w:t>
        </w:r>
        <w:r w:rsidR="00562A5F" w:rsidRPr="00625EFB" w:rsidDel="008749F6">
          <w:rPr>
            <w:bCs/>
            <w:highlight w:val="yellow"/>
          </w:rPr>
          <w:t>hereafter, herring) as focal species.</w:t>
        </w:r>
      </w:moveFrom>
      <w:moveFromRangeEnd w:id="77"/>
    </w:p>
    <w:p w14:paraId="3A8CAF3A" w14:textId="26057293" w:rsidR="008749F6" w:rsidRPr="00926F2C" w:rsidDel="00317BE8" w:rsidRDefault="008749F6" w:rsidP="0005676A">
      <w:pPr>
        <w:spacing w:after="0" w:line="240" w:lineRule="auto"/>
        <w:rPr>
          <w:del w:id="79" w:author="Katie Lankowicz" w:date="2025-10-15T12:24:00Z" w16du:dateUtc="2025-10-15T15:24:00Z"/>
          <w:bCs/>
        </w:rPr>
      </w:pPr>
    </w:p>
    <w:p w14:paraId="0CBFCC02" w14:textId="77777777" w:rsidR="00562A5F" w:rsidRPr="00926F2C" w:rsidRDefault="00562A5F" w:rsidP="0005676A">
      <w:pPr>
        <w:spacing w:after="0" w:line="240" w:lineRule="auto"/>
        <w:rPr>
          <w:bCs/>
        </w:rPr>
      </w:pPr>
    </w:p>
    <w:p w14:paraId="3D6331A5" w14:textId="0F199F1A" w:rsidR="00562A5F" w:rsidRPr="00926F2C" w:rsidRDefault="00562A5F" w:rsidP="0005676A">
      <w:pPr>
        <w:spacing w:after="0" w:line="240" w:lineRule="auto"/>
        <w:rPr>
          <w:bCs/>
        </w:rPr>
      </w:pPr>
      <w:r w:rsidRPr="00926F2C">
        <w:rPr>
          <w:bCs/>
        </w:rPr>
        <w:t>Atlantic silverside</w:t>
      </w:r>
      <w:r w:rsidR="00CF4A80" w:rsidRPr="00926F2C">
        <w:rPr>
          <w:bCs/>
        </w:rPr>
        <w:t xml:space="preserve"> </w:t>
      </w:r>
      <w:r w:rsidR="00E375A3">
        <w:rPr>
          <w:bCs/>
        </w:rPr>
        <w:t>may be</w:t>
      </w:r>
      <w:r w:rsidR="00E375A3" w:rsidRPr="00926F2C">
        <w:rPr>
          <w:bCs/>
        </w:rPr>
        <w:t xml:space="preserve"> </w:t>
      </w:r>
      <w:r w:rsidRPr="00926F2C">
        <w:rPr>
          <w:bCs/>
        </w:rPr>
        <w:t>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spring, and young-of-year migrate to deeper offshore waters in the winter to maintain a warmer thermal habitat. </w:t>
      </w:r>
      <w:del w:id="80" w:author="Katie Lankowicz" w:date="2025-10-16T16:55:00Z" w16du:dateUtc="2025-10-16T19:55:00Z">
        <w:r w:rsidRPr="00926F2C" w:rsidDel="001F6AAD">
          <w:rPr>
            <w:bCs/>
          </w:rPr>
          <w:delText xml:space="preserve">It’s expected that less than 1% of the year class returns from this overwintering period on the inner continental shelf to recolonize shallow nearshore and estuarine habitats and spawn </w:delText>
        </w:r>
        <w:r w:rsidRPr="00926F2C" w:rsidDel="001F6AAD">
          <w:rPr>
            <w:bCs/>
          </w:rPr>
          <w:fldChar w:fldCharType="begin"/>
        </w:r>
        <w:r w:rsidRPr="00926F2C" w:rsidDel="001F6AAD">
          <w:rPr>
            <w:bCs/>
          </w:rPr>
          <w:del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delInstrText>
        </w:r>
        <w:r w:rsidRPr="00926F2C" w:rsidDel="001F6AAD">
          <w:rPr>
            <w:bCs/>
          </w:rPr>
          <w:fldChar w:fldCharType="separate"/>
        </w:r>
        <w:r w:rsidRPr="00926F2C" w:rsidDel="001F6AAD">
          <w:rPr>
            <w:rFonts w:ascii="Aptos" w:hAnsi="Aptos"/>
          </w:rPr>
          <w:delText>(Conover &amp; Murawski 1982, Conover 2024)</w:delText>
        </w:r>
        <w:r w:rsidRPr="00926F2C" w:rsidDel="001F6AAD">
          <w:rPr>
            <w:bCs/>
          </w:rPr>
          <w:fldChar w:fldCharType="end"/>
        </w:r>
        <w:r w:rsidRPr="00926F2C" w:rsidDel="001F6AAD">
          <w:rPr>
            <w:bCs/>
          </w:rPr>
          <w:delText xml:space="preserve">. </w:delText>
        </w:r>
      </w:del>
      <w:r w:rsidR="00CF4A80" w:rsidRPr="00926F2C">
        <w:rPr>
          <w:bCs/>
        </w:rPr>
        <w:t>Silverside</w:t>
      </w:r>
      <w:r w:rsidRPr="00926F2C">
        <w:rPr>
          <w:bCs/>
        </w:rPr>
        <w:t xml:space="preserve"> </w:t>
      </w:r>
      <w:r w:rsidR="00CF4A80" w:rsidRPr="00926F2C">
        <w:rPr>
          <w:bCs/>
        </w:rPr>
        <w:t>are distributed</w:t>
      </w:r>
      <w:r w:rsidRPr="00926F2C">
        <w:rPr>
          <w:bCs/>
        </w:rPr>
        <w:t xml:space="preserve"> from southern Florida</w:t>
      </w:r>
      <w:r w:rsidR="00CF4A80" w:rsidRPr="00926F2C">
        <w:rPr>
          <w:bCs/>
        </w:rPr>
        <w:t xml:space="preserve">, USA </w:t>
      </w:r>
      <w:r w:rsidRPr="00926F2C">
        <w:rPr>
          <w:bCs/>
        </w:rPr>
        <w:t xml:space="preserve">to the northern Gulf of St. </w:t>
      </w:r>
      <w:r w:rsidRPr="00926F2C">
        <w:rPr>
          <w:bCs/>
        </w:rPr>
        <w:lastRenderedPageBreak/>
        <w:t>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w:t>
      </w:r>
      <w:ins w:id="81" w:author="Katie Lankowicz" w:date="2025-10-15T14:46:00Z" w16du:dateUtc="2025-10-15T17:46:00Z">
        <w:r w:rsidR="00625EFB">
          <w:rPr>
            <w:bCs/>
          </w:rPr>
          <w:t>at a relatively high latitude within</w:t>
        </w:r>
      </w:ins>
      <w:del w:id="82" w:author="Katie Lankowicz" w:date="2025-10-15T14:46:00Z" w16du:dateUtc="2025-10-15T17:46:00Z">
        <w:r w:rsidRPr="00926F2C" w:rsidDel="00625EFB">
          <w:rPr>
            <w:bCs/>
          </w:rPr>
          <w:delText>in the northern half of</w:delText>
        </w:r>
      </w:del>
      <w:r w:rsidRPr="00926F2C">
        <w:rPr>
          <w:bCs/>
        </w:rPr>
        <w:t xml:space="preserve">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w:t>
      </w:r>
      <w:ins w:id="83" w:author="Katie Lankowicz" w:date="2025-10-16T16:57:00Z" w16du:dateUtc="2025-10-16T19:57:00Z">
        <w:r w:rsidR="001F6AAD">
          <w:rPr>
            <w:bCs/>
          </w:rPr>
          <w:t>on vital rates and local adaptation</w:t>
        </w:r>
      </w:ins>
      <w:del w:id="84" w:author="Katie Lankowicz" w:date="2025-10-16T16:57:00Z" w16du:dateUtc="2025-10-16T19:57:00Z">
        <w:r w:rsidRPr="00926F2C" w:rsidDel="001F6AAD">
          <w:rPr>
            <w:bCs/>
          </w:rPr>
          <w:delText>on sex determination, countergradient growth variation, spatial scale of local adaptation, and fisheries</w:delText>
        </w:r>
        <w:r w:rsidR="00717CBF" w:rsidDel="001F6AAD">
          <w:rPr>
            <w:bCs/>
          </w:rPr>
          <w:delText xml:space="preserve"> selectivity</w:delText>
        </w:r>
        <w:r w:rsidRPr="00926F2C" w:rsidDel="001F6AAD">
          <w:rPr>
            <w:bCs/>
          </w:rPr>
          <w:delText>-induced evolution</w:delText>
        </w:r>
      </w:del>
      <w:r w:rsidRPr="00926F2C">
        <w:rPr>
          <w:bCs/>
        </w:rPr>
        <w:t xml:space="preserve"> (see the works of David O. Conover cited within Conover 2024). </w:t>
      </w:r>
      <w:r w:rsidR="00371699">
        <w:rPr>
          <w:bCs/>
        </w:rPr>
        <w:t>Silversides have</w:t>
      </w:r>
      <w:r w:rsidRPr="00926F2C">
        <w:rPr>
          <w:bCs/>
        </w:rPr>
        <w:t xml:space="preserve"> demonstrated sensitivity to temperature</w:t>
      </w:r>
      <w:r w:rsidR="00371699">
        <w:rPr>
          <w:bCs/>
        </w:rPr>
        <w:t xml:space="preserve">; </w:t>
      </w:r>
      <w:r w:rsidRPr="00926F2C">
        <w:rPr>
          <w:bCs/>
        </w:rPr>
        <w:t>when reared in “common garden” median-temperature experiments</w:t>
      </w:r>
      <w:r w:rsidR="00371699">
        <w:rPr>
          <w:bCs/>
        </w:rPr>
        <w:t>, higher-latitude fishes have increased growth rates when</w:t>
      </w:r>
      <w:r w:rsidRPr="00926F2C">
        <w:rPr>
          <w:bCs/>
        </w:rPr>
        <w:t xml:space="preserve"> compared to lower-latitude conspecifics </w:t>
      </w:r>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r w:rsidR="00371699">
        <w:rPr>
          <w:bCs/>
        </w:rPr>
        <w:t xml:space="preserve">. This response is </w:t>
      </w:r>
      <w:r w:rsidR="00924B85">
        <w:rPr>
          <w:bCs/>
        </w:rPr>
        <w:t xml:space="preserve">consistent </w:t>
      </w:r>
      <w:r w:rsidR="00E375A3">
        <w:rPr>
          <w:bCs/>
        </w:rPr>
        <w:t xml:space="preserve">with </w:t>
      </w:r>
      <w:r w:rsidR="00924B85">
        <w:rPr>
          <w:bCs/>
        </w:rPr>
        <w:t xml:space="preserve">an expected temperature-mediated growth increase for a species </w:t>
      </w:r>
      <w:r w:rsidR="00E375A3">
        <w:rPr>
          <w:bCs/>
        </w:rPr>
        <w:t xml:space="preserve">that </w:t>
      </w:r>
      <w:r w:rsidR="00924B85">
        <w:rPr>
          <w:bCs/>
        </w:rPr>
        <w:t xml:space="preserve">is not near its thermal </w:t>
      </w:r>
      <w:r w:rsidR="00B9699F">
        <w:rPr>
          <w:bCs/>
        </w:rPr>
        <w:t>maximum</w:t>
      </w:r>
      <w:ins w:id="85" w:author="Katie Lankowicz" w:date="2025-10-16T17:41:00Z" w16du:dateUtc="2025-10-16T20:41:00Z">
        <w:r w:rsidR="001F6AAD">
          <w:rPr>
            <w:bCs/>
          </w:rPr>
          <w:t>.</w:t>
        </w:r>
      </w:ins>
      <w:del w:id="86" w:author="Katie Lankowicz" w:date="2025-10-16T17:41:00Z" w16du:dateUtc="2025-10-16T20:41:00Z">
        <w:r w:rsidR="00B9699F" w:rsidDel="001F6AAD">
          <w:rPr>
            <w:bCs/>
          </w:rPr>
          <w:delText xml:space="preserve"> and</w:delText>
        </w:r>
        <w:r w:rsidRPr="00926F2C" w:rsidDel="001F6AAD">
          <w:rPr>
            <w:bCs/>
          </w:rPr>
          <w:delText xml:space="preserve"> indicates </w:delText>
        </w:r>
        <w:r w:rsidR="00924B85" w:rsidDel="001F6AAD">
          <w:rPr>
            <w:bCs/>
          </w:rPr>
          <w:delText xml:space="preserve">that </w:delText>
        </w:r>
        <w:r w:rsidDel="001F6AAD">
          <w:rPr>
            <w:bCs/>
          </w:rPr>
          <w:delText xml:space="preserve"> </w:delText>
        </w:r>
        <w:r w:rsidRPr="00926F2C" w:rsidDel="001F6AAD">
          <w:rPr>
            <w:bCs/>
          </w:rPr>
          <w:delText xml:space="preserve">increased temperatures in Casco Bay would result in higher growth rates </w:delText>
        </w:r>
      </w:del>
      <w:del w:id="87" w:author="Katie Lankowicz" w:date="2025-10-16T17:31:00Z" w16du:dateUtc="2025-10-16T20:31:00Z">
        <w:r w:rsidRPr="00926F2C" w:rsidDel="001F6AAD">
          <w:rPr>
            <w:bCs/>
          </w:rPr>
          <w:delText>for</w:delText>
        </w:r>
      </w:del>
      <w:del w:id="88" w:author="Katie Lankowicz" w:date="2025-10-16T17:41:00Z" w16du:dateUtc="2025-10-16T20:41:00Z">
        <w:r w:rsidRPr="00926F2C" w:rsidDel="001F6AAD">
          <w:rPr>
            <w:bCs/>
          </w:rPr>
          <w:delText xml:space="preserve"> local silverside</w:delText>
        </w:r>
        <w:r w:rsidR="009329FE" w:rsidRPr="00926F2C" w:rsidDel="001F6AAD">
          <w:rPr>
            <w:bCs/>
          </w:rPr>
          <w:delText>s</w:delText>
        </w:r>
        <w:r w:rsidRPr="00926F2C" w:rsidDel="001F6AAD">
          <w:rPr>
            <w:bCs/>
          </w:rPr>
          <w:delText>.</w:delText>
        </w:r>
      </w:del>
    </w:p>
    <w:p w14:paraId="21744EA6" w14:textId="77777777" w:rsidR="00562A5F" w:rsidRPr="00926F2C" w:rsidRDefault="00562A5F" w:rsidP="0005676A">
      <w:pPr>
        <w:spacing w:after="0" w:line="240" w:lineRule="auto"/>
        <w:rPr>
          <w:bCs/>
        </w:rPr>
      </w:pPr>
    </w:p>
    <w:p w14:paraId="5326830D" w14:textId="43FBC98E" w:rsidR="00562A5F" w:rsidRDefault="00CF4A80" w:rsidP="0005676A">
      <w:pPr>
        <w:spacing w:after="0" w:line="240" w:lineRule="auto"/>
        <w:rPr>
          <w:ins w:id="89" w:author="Katie Lankowicz" w:date="2025-10-16T17:39:00Z" w16du:dateUtc="2025-10-16T20:39:00Z"/>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 xml:space="preserve">. </w:t>
      </w:r>
      <w:del w:id="90" w:author="Katie Lankowicz" w:date="2025-10-16T16:58:00Z" w16du:dateUtc="2025-10-16T19:58:00Z">
        <w:r w:rsidR="00562A5F" w:rsidRPr="00926F2C" w:rsidDel="001F6AAD">
          <w:rPr>
            <w:bCs/>
          </w:rPr>
          <w:delText>Spawning occurs in the late summer to fall</w:delText>
        </w:r>
        <w:r w:rsidR="00D171AE" w:rsidRPr="00926F2C" w:rsidDel="001F6AAD">
          <w:rPr>
            <w:bCs/>
          </w:rPr>
          <w:delText>, with peak spawning occurring</w:delText>
        </w:r>
        <w:r w:rsidR="00562A5F" w:rsidRPr="00926F2C" w:rsidDel="001F6AAD">
          <w:rPr>
            <w:bCs/>
          </w:rPr>
          <w:delText xml:space="preserve"> in October </w:delText>
        </w:r>
        <w:r w:rsidR="00562A5F" w:rsidRPr="00926F2C" w:rsidDel="001F6AAD">
          <w:rPr>
            <w:bCs/>
          </w:rPr>
          <w:fldChar w:fldCharType="begin"/>
        </w:r>
        <w:r w:rsidR="00562A5F" w:rsidRPr="00926F2C" w:rsidDel="001F6AAD">
          <w:rPr>
            <w:bCs/>
          </w:rPr>
          <w:del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Graham et al. 1972b)</w:delText>
        </w:r>
        <w:r w:rsidR="00562A5F" w:rsidRPr="00926F2C" w:rsidDel="001F6AAD">
          <w:rPr>
            <w:bCs/>
          </w:rPr>
          <w:fldChar w:fldCharType="end"/>
        </w:r>
        <w:r w:rsidR="00562A5F" w:rsidRPr="00926F2C" w:rsidDel="001F6AAD">
          <w:rPr>
            <w:bCs/>
          </w:rPr>
          <w:delText xml:space="preserve">. </w:delText>
        </w:r>
        <w:r w:rsidRPr="00926F2C" w:rsidDel="001F6AAD">
          <w:rPr>
            <w:bCs/>
          </w:rPr>
          <w:delText xml:space="preserve">Larvae </w:delText>
        </w:r>
        <w:r w:rsidR="00562A5F" w:rsidRPr="00926F2C" w:rsidDel="001F6AAD">
          <w:rPr>
            <w:bCs/>
          </w:rPr>
          <w:delText xml:space="preserve">are dispersed into coastal zones where they overwinter </w:delText>
        </w:r>
        <w:r w:rsidR="00562A5F" w:rsidRPr="00926F2C" w:rsidDel="001F6AAD">
          <w:rPr>
            <w:bCs/>
          </w:rPr>
          <w:fldChar w:fldCharType="begin"/>
        </w:r>
        <w:r w:rsidR="00562A5F" w:rsidRPr="00926F2C" w:rsidDel="001F6AAD">
          <w:rPr>
            <w:bCs/>
          </w:rPr>
          <w:del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Graham et al. 1972a, Graham &amp; Townsend 1985)</w:delText>
        </w:r>
        <w:r w:rsidR="00562A5F" w:rsidRPr="00926F2C" w:rsidDel="001F6AAD">
          <w:rPr>
            <w:bCs/>
          </w:rPr>
          <w:fldChar w:fldCharType="end"/>
        </w:r>
        <w:r w:rsidRPr="00926F2C" w:rsidDel="001F6AAD">
          <w:rPr>
            <w:bCs/>
          </w:rPr>
          <w:delText xml:space="preserve"> </w:delText>
        </w:r>
        <w:r w:rsidR="00562A5F" w:rsidRPr="00926F2C" w:rsidDel="001F6AAD">
          <w:rPr>
            <w:bCs/>
          </w:rPr>
          <w:delText xml:space="preserve">and grow rapidly </w:delText>
        </w:r>
        <w:r w:rsidRPr="00926F2C" w:rsidDel="001F6AAD">
          <w:rPr>
            <w:bCs/>
          </w:rPr>
          <w:delText>in the following spring and summer</w:delText>
        </w:r>
        <w:r w:rsidR="00562A5F" w:rsidRPr="00926F2C" w:rsidDel="001F6AAD">
          <w:rPr>
            <w:bCs/>
          </w:rPr>
          <w:delText xml:space="preserve"> </w:delText>
        </w:r>
        <w:r w:rsidR="00562A5F" w:rsidRPr="00926F2C" w:rsidDel="001F6AAD">
          <w:rPr>
            <w:bCs/>
          </w:rPr>
          <w:fldChar w:fldCharType="begin"/>
        </w:r>
        <w:r w:rsidR="00562A5F" w:rsidRPr="00926F2C" w:rsidDel="001F6AAD">
          <w:rPr>
            <w:bCs/>
          </w:rPr>
          <w:del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Anthony 1972, Lough et al. 1982)</w:delText>
        </w:r>
        <w:r w:rsidR="00562A5F" w:rsidRPr="00926F2C" w:rsidDel="001F6AAD">
          <w:rPr>
            <w:bCs/>
          </w:rPr>
          <w:fldChar w:fldCharType="end"/>
        </w:r>
        <w:r w:rsidR="00562A5F" w:rsidRPr="00926F2C" w:rsidDel="001F6AAD">
          <w:rPr>
            <w:bCs/>
          </w:rPr>
          <w:delText>. Until they reach sexual maturity</w:delText>
        </w:r>
        <w:r w:rsidRPr="00926F2C" w:rsidDel="001F6AAD">
          <w:rPr>
            <w:bCs/>
          </w:rPr>
          <w:delText xml:space="preserve"> around ages 3-4 </w:delText>
        </w:r>
        <w:r w:rsidRPr="00926F2C" w:rsidDel="001F6AAD">
          <w:rPr>
            <w:bCs/>
          </w:rPr>
          <w:fldChar w:fldCharType="begin"/>
        </w:r>
        <w:r w:rsidRPr="00926F2C" w:rsidDel="001F6AAD">
          <w:rPr>
            <w:bCs/>
          </w:rPr>
          <w:del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delInstrText>
        </w:r>
        <w:r w:rsidRPr="00926F2C" w:rsidDel="001F6AAD">
          <w:rPr>
            <w:bCs/>
          </w:rPr>
          <w:fldChar w:fldCharType="separate"/>
        </w:r>
        <w:r w:rsidRPr="00926F2C" w:rsidDel="001F6AAD">
          <w:rPr>
            <w:rFonts w:ascii="Aptos" w:hAnsi="Aptos" w:cs="Times New Roman"/>
            <w:kern w:val="0"/>
          </w:rPr>
          <w:delText>(O’Brien et al. 1993, Chamberland et al. 2022)</w:delText>
        </w:r>
        <w:r w:rsidRPr="00926F2C" w:rsidDel="001F6AAD">
          <w:rPr>
            <w:bCs/>
          </w:rPr>
          <w:fldChar w:fldCharType="end"/>
        </w:r>
        <w:r w:rsidR="00562A5F" w:rsidRPr="00926F2C" w:rsidDel="001F6AAD">
          <w:rPr>
            <w:bCs/>
          </w:rPr>
          <w:delText xml:space="preserve">, herring will annually move offshore or to deeper bays to overwinter in more suitable thermal habitats </w:delText>
        </w:r>
        <w:r w:rsidR="00562A5F" w:rsidRPr="00926F2C" w:rsidDel="001F6AAD">
          <w:rPr>
            <w:bCs/>
          </w:rPr>
          <w:fldChar w:fldCharType="begin"/>
        </w:r>
        <w:r w:rsidR="00562A5F" w:rsidRPr="00926F2C" w:rsidDel="001F6AAD">
          <w:rPr>
            <w:bCs/>
          </w:rPr>
          <w:del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Boyar 1968)</w:delText>
        </w:r>
        <w:r w:rsidR="00562A5F" w:rsidRPr="00926F2C" w:rsidDel="001F6AAD">
          <w:rPr>
            <w:bCs/>
          </w:rPr>
          <w:fldChar w:fldCharType="end"/>
        </w:r>
        <w:r w:rsidRPr="00926F2C" w:rsidDel="001F6AAD">
          <w:rPr>
            <w:bCs/>
          </w:rPr>
          <w:delText xml:space="preserve"> and generally remain close to these overwintering grounds </w:delText>
        </w:r>
        <w:r w:rsidRPr="00926F2C" w:rsidDel="001F6AAD">
          <w:rPr>
            <w:bCs/>
          </w:rPr>
          <w:fldChar w:fldCharType="begin"/>
        </w:r>
        <w:r w:rsidRPr="00926F2C" w:rsidDel="001F6AAD">
          <w:rPr>
            <w:bCs/>
          </w:rPr>
          <w:del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delInstrText>
        </w:r>
        <w:r w:rsidRPr="00926F2C" w:rsidDel="001F6AAD">
          <w:rPr>
            <w:bCs/>
          </w:rPr>
          <w:fldChar w:fldCharType="separate"/>
        </w:r>
        <w:r w:rsidRPr="00926F2C" w:rsidDel="001F6AAD">
          <w:rPr>
            <w:rFonts w:ascii="Aptos" w:hAnsi="Aptos"/>
          </w:rPr>
          <w:delText>(Creaser &amp; Libby 1986, 1988)</w:delText>
        </w:r>
        <w:r w:rsidRPr="00926F2C" w:rsidDel="001F6AAD">
          <w:rPr>
            <w:bCs/>
          </w:rPr>
          <w:fldChar w:fldCharType="end"/>
        </w:r>
        <w:r w:rsidR="00562A5F" w:rsidRPr="00926F2C" w:rsidDel="001F6AAD">
          <w:rPr>
            <w:bCs/>
          </w:rPr>
          <w:delText xml:space="preserve">. </w:delText>
        </w:r>
      </w:del>
      <w:r w:rsidR="00562A5F" w:rsidRPr="00926F2C">
        <w:rPr>
          <w:bCs/>
        </w:rPr>
        <w:t xml:space="preserve">Adults are oceanodromous and will make seasonal migrations from </w:t>
      </w:r>
      <w:del w:id="91" w:author="Katie Lankowicz" w:date="2025-10-16T16:58:00Z" w16du:dateUtc="2025-10-16T19:58:00Z">
        <w:r w:rsidR="00562A5F" w:rsidRPr="00926F2C" w:rsidDel="001F6AAD">
          <w:rPr>
            <w:bCs/>
          </w:rPr>
          <w:delText xml:space="preserve">more </w:delText>
        </w:r>
      </w:del>
      <w:del w:id="92" w:author="Katie Lankowicz" w:date="2025-10-15T14:47:00Z" w16du:dateUtc="2025-10-15T17:47:00Z">
        <w:r w:rsidR="00562A5F" w:rsidRPr="00926F2C" w:rsidDel="00625EFB">
          <w:rPr>
            <w:bCs/>
          </w:rPr>
          <w:delText xml:space="preserve">northerly </w:delText>
        </w:r>
      </w:del>
      <w:ins w:id="93" w:author="Katie Lankowicz" w:date="2025-10-15T14:47:00Z" w16du:dateUtc="2025-10-15T17:47:00Z">
        <w:r w:rsidR="00625EFB">
          <w:rPr>
            <w:bCs/>
          </w:rPr>
          <w:t>higher-latitude</w:t>
        </w:r>
        <w:r w:rsidR="00625EFB" w:rsidRPr="00926F2C">
          <w:rPr>
            <w:bCs/>
          </w:rPr>
          <w:t xml:space="preserve"> </w:t>
        </w:r>
      </w:ins>
      <w:r w:rsidR="00562A5F" w:rsidRPr="00926F2C">
        <w:rPr>
          <w:bCs/>
        </w:rPr>
        <w:t>spawning grounds to</w:t>
      </w:r>
      <w:ins w:id="94" w:author="Katie Lankowicz" w:date="2025-10-15T14:47:00Z" w16du:dateUtc="2025-10-15T17:47:00Z">
        <w:r w:rsidR="00625EFB">
          <w:rPr>
            <w:bCs/>
          </w:rPr>
          <w:t xml:space="preserve"> lower-latitude </w:t>
        </w:r>
      </w:ins>
      <w:del w:id="95" w:author="Katie Lankowicz" w:date="2025-10-15T14:47:00Z" w16du:dateUtc="2025-10-15T17:47:00Z">
        <w:r w:rsidR="00562A5F" w:rsidRPr="00926F2C" w:rsidDel="00625EFB">
          <w:rPr>
            <w:bCs/>
          </w:rPr>
          <w:delText xml:space="preserve"> more southerly </w:delText>
        </w:r>
      </w:del>
      <w:r w:rsidR="00562A5F" w:rsidRPr="00926F2C">
        <w:rPr>
          <w:bCs/>
        </w:rPr>
        <w:t>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w:t>
      </w:r>
      <w:del w:id="96" w:author="Katie Lankowicz" w:date="2025-10-15T14:48:00Z" w16du:dateUtc="2025-10-15T17:48:00Z">
        <w:r w:rsidR="00562A5F" w:rsidRPr="00926F2C" w:rsidDel="00625EFB">
          <w:rPr>
            <w:bCs/>
          </w:rPr>
          <w:delText xml:space="preserve">(southern extent, winter distribution) </w:delText>
        </w:r>
      </w:del>
      <w:r w:rsidR="00562A5F" w:rsidRPr="00926F2C">
        <w:rPr>
          <w:bCs/>
        </w:rPr>
        <w:t>to Labrador</w:t>
      </w:r>
      <w:r w:rsidRPr="00926F2C">
        <w:rPr>
          <w:bCs/>
        </w:rPr>
        <w:t>, Canada</w:t>
      </w:r>
      <w:ins w:id="97" w:author="Katie Lankowicz" w:date="2025-10-15T14:48:00Z" w16du:dateUtc="2025-10-15T17:48:00Z">
        <w:r w:rsidR="00625EFB">
          <w:rPr>
            <w:bCs/>
          </w:rPr>
          <w:t>.</w:t>
        </w:r>
      </w:ins>
      <w:r w:rsidR="00562A5F" w:rsidRPr="00926F2C">
        <w:rPr>
          <w:bCs/>
        </w:rPr>
        <w:t xml:space="preserve"> </w:t>
      </w:r>
      <w:del w:id="98" w:author="Katie Lankowicz" w:date="2025-10-15T14:48:00Z" w16du:dateUtc="2025-10-15T17:48:00Z">
        <w:r w:rsidR="00562A5F" w:rsidRPr="00926F2C" w:rsidDel="00625EFB">
          <w:rPr>
            <w:bCs/>
          </w:rPr>
          <w:delText xml:space="preserve">(northern extent, summer distribution). </w:delText>
        </w:r>
      </w:del>
      <w:r w:rsidRPr="00926F2C">
        <w:rPr>
          <w:bCs/>
        </w:rPr>
        <w:t xml:space="preserve">Increased temperatures </w:t>
      </w:r>
      <w:del w:id="99" w:author="Katie Lankowicz" w:date="2025-10-16T17:04:00Z" w16du:dateUtc="2025-10-16T20:04:00Z">
        <w:r w:rsidRPr="00926F2C" w:rsidDel="001F6AAD">
          <w:rPr>
            <w:bCs/>
          </w:rPr>
          <w:delText xml:space="preserve">have been found to </w:delText>
        </w:r>
        <w:r w:rsidR="00E375A3" w:rsidDel="001F6AAD">
          <w:rPr>
            <w:bCs/>
          </w:rPr>
          <w:delText>be</w:delText>
        </w:r>
      </w:del>
      <w:ins w:id="100" w:author="Katie Lankowicz" w:date="2025-10-16T17:04:00Z" w16du:dateUtc="2025-10-16T20:04:00Z">
        <w:r w:rsidR="001F6AAD">
          <w:rPr>
            <w:bCs/>
          </w:rPr>
          <w:t>are</w:t>
        </w:r>
      </w:ins>
      <w:r w:rsidR="00E375A3">
        <w:rPr>
          <w:bCs/>
        </w:rPr>
        <w:t xml:space="preserve"> associated with </w:t>
      </w:r>
      <w:r w:rsidRPr="00926F2C">
        <w:rPr>
          <w:bCs/>
        </w:rPr>
        <w:t>decrease</w:t>
      </w:r>
      <w:r w:rsidR="005F1E6C">
        <w:rPr>
          <w:bCs/>
        </w:rPr>
        <w:t>d</w:t>
      </w:r>
      <w:r w:rsidRPr="00926F2C">
        <w:rPr>
          <w:bCs/>
        </w:rPr>
        <w:t xml:space="preserv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del w:id="101" w:author="Katie Lankowicz" w:date="2025-10-16T17:04:00Z" w16du:dateUtc="2025-10-16T20:04:00Z">
        <w:r w:rsidR="00562A5F" w:rsidRPr="00926F2C" w:rsidDel="001F6AAD">
          <w:rPr>
            <w:bCs/>
          </w:rPr>
          <w:delText xml:space="preserve">A </w:delText>
        </w:r>
      </w:del>
      <w:del w:id="102" w:author="Katie Lankowicz" w:date="2025-10-16T17:01:00Z" w16du:dateUtc="2025-10-16T20:01:00Z">
        <w:r w:rsidR="00562A5F" w:rsidRPr="00926F2C" w:rsidDel="001F6AAD">
          <w:rPr>
            <w:bCs/>
          </w:rPr>
          <w:delText xml:space="preserve">recent </w:delText>
        </w:r>
      </w:del>
      <w:del w:id="103" w:author="Katie Lankowicz" w:date="2025-10-16T17:04:00Z" w16du:dateUtc="2025-10-16T20:04:00Z">
        <w:r w:rsidR="00562A5F" w:rsidRPr="00926F2C" w:rsidDel="001F6AAD">
          <w:rPr>
            <w:bCs/>
          </w:rPr>
          <w:delText>synoptic study of all Northwest Atlantic herring populations indicates that there</w:delText>
        </w:r>
      </w:del>
      <w:ins w:id="104" w:author="Katie Lankowicz" w:date="2025-10-16T17:04:00Z" w16du:dateUtc="2025-10-16T20:04:00Z">
        <w:r w:rsidR="001F6AAD">
          <w:rPr>
            <w:bCs/>
          </w:rPr>
          <w:t>There</w:t>
        </w:r>
      </w:ins>
      <w:r w:rsidR="00562A5F" w:rsidRPr="00926F2C">
        <w:rPr>
          <w:bCs/>
        </w:rPr>
        <w:t xml:space="preserv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w:t>
      </w:r>
      <w:ins w:id="105" w:author="Katie Lankowicz" w:date="2025-10-15T14:50:00Z" w16du:dateUtc="2025-10-15T17:50:00Z">
        <w:r w:rsidR="00625EFB">
          <w:rPr>
            <w:bCs/>
          </w:rPr>
          <w:t>, lower-latitude</w:t>
        </w:r>
      </w:ins>
      <w:r w:rsidR="00562A5F" w:rsidRPr="00926F2C">
        <w:rPr>
          <w:bCs/>
        </w:rPr>
        <w:t xml:space="preserve"> </w:t>
      </w:r>
      <w:del w:id="106" w:author="Katie Lankowicz" w:date="2025-10-15T14:50:00Z" w16du:dateUtc="2025-10-15T17:50:00Z">
        <w:r w:rsidR="00562A5F" w:rsidRPr="00926F2C" w:rsidDel="00625EFB">
          <w:rPr>
            <w:bCs/>
          </w:rPr>
          <w:delText xml:space="preserve">(southern) </w:delText>
        </w:r>
      </w:del>
      <w:r w:rsidR="00562A5F" w:rsidRPr="00926F2C">
        <w:rPr>
          <w:bCs/>
        </w:rPr>
        <w:t xml:space="preserve">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r w:rsidR="00436016" w:rsidRPr="00926F2C">
        <w:rPr>
          <w:bCs/>
        </w:rPr>
        <w:t>It</w:t>
      </w:r>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r w:rsidR="00436016" w:rsidRPr="00926F2C">
        <w:rPr>
          <w:bCs/>
        </w:rPr>
        <w:t>. Despite this,</w:t>
      </w:r>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w:t>
      </w:r>
      <w:del w:id="107" w:author="Katie Lankowicz" w:date="2025-10-16T17:28:00Z" w16du:dateUtc="2025-10-16T20:28:00Z">
        <w:r w:rsidR="00562A5F" w:rsidRPr="00926F2C" w:rsidDel="001F6AAD">
          <w:rPr>
            <w:bCs/>
          </w:rPr>
          <w:delText xml:space="preserve">affect </w:delText>
        </w:r>
      </w:del>
      <w:ins w:id="108" w:author="Katie Lankowicz" w:date="2025-10-16T17:28:00Z" w16du:dateUtc="2025-10-16T20:28:00Z">
        <w:r w:rsidR="001F6AAD">
          <w:rPr>
            <w:bCs/>
          </w:rPr>
          <w:t>decrease</w:t>
        </w:r>
        <w:r w:rsidR="001F6AAD" w:rsidRPr="00926F2C">
          <w:rPr>
            <w:bCs/>
          </w:rPr>
          <w:t xml:space="preserve"> </w:t>
        </w:r>
      </w:ins>
      <w:r w:rsidR="00562A5F" w:rsidRPr="00926F2C">
        <w:rPr>
          <w:bCs/>
        </w:rPr>
        <w:t>recruitment</w:t>
      </w:r>
      <w:ins w:id="109" w:author="Katie Lankowicz" w:date="2025-10-16T17:29:00Z" w16du:dateUtc="2025-10-16T20:29:00Z">
        <w:r w:rsidR="001F6AAD">
          <w:rPr>
            <w:bCs/>
          </w:rPr>
          <w:t xml:space="preserve"> </w:t>
        </w:r>
      </w:ins>
      <w:r w:rsidR="001F6AAD">
        <w:rPr>
          <w:bCs/>
        </w:rPr>
        <w:fldChar w:fldCharType="begin"/>
      </w:r>
      <w:r w:rsidR="001F6AAD">
        <w:rPr>
          <w:bCs/>
        </w:rPr>
        <w:instrText xml:space="preserve"> ADDIN ZOTERO_ITEM CSL_CITATION {"citationID":"RYFpUJOi","properties":{"formattedCitation":"(Mills et al. 2024)","plainCitation":"(Mills et al. 2024)","noteIndex":0},"citationItems":[{"id":760,"uris":["http://zotero.org/users/11233743/items/W9ZQT5KK"],"itemData":{"id":760,"type":"article-journal","abstract":"Ocean waters of the Northeast US continental shelf have warmed rapidly in recent years, with sea surface temperatures rising 2.5 times faster than those of the global oceans. With this strong warming trend, the frequency and duration of marine heatwaves have increased. These temperature changes stood out as a distinct warm temperature regime during the 2010s. During this decade, fish population characteristics also differed from the past. Species distribution shifts were detected for many species, demonstrating one way species could adapt to warming conditions. However, for most species, distribution shifts were insufficient to avoid warmer surface or bottom temperatures. As species occupied warmer habitats, growth patterns aligned with expectations for warming temperatures. Consistent with the temperature-size rule, some species exhibited faster growth at early life stages but plateaued at smaller body sizes; other species, however, experienced reduced growth across all ages, indicating thermal stress. Finally, population productivity indexed by the recruit-to-spawner ratio declined significantly during the 2010s for some populations. Changes in these three processes—distribution, growth, and productivity—indicate the emergence of climate change signals across multiple Northeast US fish populations. These effects create new challenges for fishery managers and industry participants operating in the context of non-stationarity and uncertainty.","container-title":"ICES Journal of Marine Science","DOI":"10.1093/icesjms/fsad208","ISSN":"1054-3139, 1095-9289","issue":"2","language":"en","license":"https://creativecommons.org/licenses/by/4.0/","page":"375-389","source":"DOI.org (Crossref)","title":"Multispecies population-scale emergence of climate change signals in an ocean warming hotspot","volume":"81","author":[{"family":"Mills","given":"Katherine E"},{"family":"Kemberling","given":"Adam"},{"family":"Kerr","given":"Lisa A"},{"family":"Lucey","given":"Sean M"},{"family":"McBride","given":"Richard S"},{"family":"Nye","given":"Janet A"},{"family":"Pershing","given":"Andrew J"},{"family":"Barajas","given":"Miguel"},{"family":"Lovas","given":"Carly S"}],"editor":[{"family":"Bartolino","given":"Valerio"}],"issued":{"date-parts":[["2024",3,11]]}}}],"schema":"https://github.com/citation-style-language/schema/raw/master/csl-citation.json"} </w:instrText>
      </w:r>
      <w:r w:rsidR="001F6AAD">
        <w:rPr>
          <w:bCs/>
        </w:rPr>
        <w:fldChar w:fldCharType="separate"/>
      </w:r>
      <w:r w:rsidR="001F6AAD" w:rsidRPr="001F6AAD">
        <w:rPr>
          <w:rFonts w:ascii="Aptos" w:hAnsi="Aptos"/>
        </w:rPr>
        <w:t>(Mills et al. 2024)</w:t>
      </w:r>
      <w:r w:rsidR="001F6AAD">
        <w:rPr>
          <w:bCs/>
        </w:rPr>
        <w:fldChar w:fldCharType="end"/>
      </w:r>
      <w:r w:rsidR="00562A5F" w:rsidRPr="00926F2C">
        <w:rPr>
          <w:bCs/>
        </w:rPr>
        <w:t xml:space="preserve"> </w:t>
      </w:r>
      <w:r w:rsidR="00D171AE" w:rsidRPr="00926F2C">
        <w:rPr>
          <w:bCs/>
        </w:rPr>
        <w:t xml:space="preserve">and </w:t>
      </w:r>
      <w:ins w:id="110" w:author="Katie Lankowicz" w:date="2025-10-16T17:28:00Z" w16du:dateUtc="2025-10-16T20:28:00Z">
        <w:r w:rsidR="001F6AAD">
          <w:rPr>
            <w:bCs/>
          </w:rPr>
          <w:t xml:space="preserve">affect </w:t>
        </w:r>
      </w:ins>
      <w:r w:rsidR="00D171AE" w:rsidRPr="00926F2C">
        <w:rPr>
          <w:bCs/>
        </w:rPr>
        <w:t xml:space="preserve">phenology </w:t>
      </w:r>
      <w:del w:id="111" w:author="Katie Lankowicz" w:date="2025-10-16T17:28:00Z" w16du:dateUtc="2025-10-16T20:28:00Z">
        <w:r w:rsidR="00562A5F" w:rsidRPr="00926F2C" w:rsidDel="001F6AAD">
          <w:rPr>
            <w:bCs/>
          </w:rPr>
          <w:delText xml:space="preserve">in Canadian stocks in the Bay of Fundy and Scotian Shelf </w:delText>
        </w:r>
      </w:del>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w:t>
      </w:r>
      <w:del w:id="112" w:author="Katie Lankowicz" w:date="2025-10-16T17:40:00Z" w16du:dateUtc="2025-10-16T20:40:00Z">
        <w:r w:rsidR="00562A5F" w:rsidRPr="00926F2C" w:rsidDel="001F6AAD">
          <w:rPr>
            <w:bCs/>
          </w:rPr>
          <w:delText xml:space="preserve"> </w:delText>
        </w:r>
      </w:del>
    </w:p>
    <w:p w14:paraId="58140F3C" w14:textId="77777777" w:rsidR="001F6AAD" w:rsidRDefault="001F6AAD" w:rsidP="0005676A">
      <w:pPr>
        <w:spacing w:after="0" w:line="240" w:lineRule="auto"/>
        <w:rPr>
          <w:ins w:id="113" w:author="Katie Lankowicz" w:date="2025-10-16T17:39:00Z" w16du:dateUtc="2025-10-16T20:39:00Z"/>
          <w:bCs/>
        </w:rPr>
      </w:pPr>
    </w:p>
    <w:p w14:paraId="596F5D10" w14:textId="7ADFFB66" w:rsidR="001F6AAD" w:rsidRPr="001F6AAD" w:rsidRDefault="001F6AAD" w:rsidP="0005676A">
      <w:pPr>
        <w:spacing w:after="0" w:line="240" w:lineRule="auto"/>
        <w:rPr>
          <w:bCs/>
          <w:highlight w:val="yellow"/>
          <w:rPrChange w:id="114" w:author="Katie Lankowicz" w:date="2025-10-16T17:40:00Z" w16du:dateUtc="2025-10-16T20:40:00Z">
            <w:rPr>
              <w:bCs/>
            </w:rPr>
          </w:rPrChange>
        </w:rPr>
      </w:pPr>
      <w:ins w:id="115" w:author="Katie Lankowicz" w:date="2025-10-16T17:39:00Z" w16du:dateUtc="2025-10-16T20:39:00Z">
        <w:r w:rsidRPr="00731AA7">
          <w:rPr>
            <w:bCs/>
            <w:highlight w:val="yellow"/>
          </w:rPr>
          <w:t xml:space="preserve">Paragraph on community structure. </w:t>
        </w:r>
      </w:ins>
      <w:moveToRangeStart w:id="116" w:author="Katie Lankowicz" w:date="2025-10-16T17:43:00Z" w:name="move211528579"/>
      <w:moveTo w:id="117" w:author="Katie Lankowicz" w:date="2025-10-16T17:43:00Z" w16du:dateUtc="2025-10-16T20:43:00Z">
        <w:r w:rsidRPr="00731AA7">
          <w:rPr>
            <w:bCs/>
            <w:highlight w:val="yellow"/>
          </w:rPr>
          <w:t xml:space="preserve">Monitoring nearshore regions will be critical to predicting and understanding how increased temperatures may affect biological organization levels from individual species to the overall GoM ecosystem. </w:t>
        </w:r>
      </w:moveTo>
      <w:moveToRangeEnd w:id="116"/>
    </w:p>
    <w:p w14:paraId="6AB4E4BC" w14:textId="77777777" w:rsidR="00CF4A80" w:rsidRPr="00926F2C" w:rsidRDefault="00CF4A80" w:rsidP="0005676A">
      <w:pPr>
        <w:spacing w:after="0" w:line="240" w:lineRule="auto"/>
        <w:rPr>
          <w:bCs/>
        </w:rPr>
      </w:pPr>
    </w:p>
    <w:p w14:paraId="3F5D79AF" w14:textId="2C856501" w:rsidR="004B3608" w:rsidRDefault="00562A5F" w:rsidP="0005676A">
      <w:pPr>
        <w:spacing w:after="0" w:line="240" w:lineRule="auto"/>
        <w:rPr>
          <w:ins w:id="118" w:author="Katie Lankowicz" w:date="2025-10-14T14:16:00Z" w16du:dateUtc="2025-10-14T17:16:00Z"/>
          <w:bCs/>
        </w:rPr>
      </w:pPr>
      <w:del w:id="119" w:author="Katie Lankowicz" w:date="2025-10-16T17:37:00Z" w16du:dateUtc="2025-10-16T20:37:00Z">
        <w:r w:rsidRPr="00926F2C" w:rsidDel="001F6AAD">
          <w:rPr>
            <w:bCs/>
          </w:rPr>
          <w:delText xml:space="preserve">Both silverside and herring are highly abundant in the nearshore regions of the GoM in the summer. However, their </w:delText>
        </w:r>
        <w:r w:rsidR="00CF4A80" w:rsidRPr="00926F2C" w:rsidDel="001F6AAD">
          <w:rPr>
            <w:bCs/>
          </w:rPr>
          <w:delText>differing</w:delText>
        </w:r>
        <w:r w:rsidR="00AA3345" w:rsidRPr="00926F2C" w:rsidDel="001F6AAD">
          <w:rPr>
            <w:bCs/>
          </w:rPr>
          <w:delText xml:space="preserve"> </w:delText>
        </w:r>
        <w:r w:rsidRPr="00926F2C" w:rsidDel="001F6AAD">
          <w:rPr>
            <w:bCs/>
          </w:rPr>
          <w:delText xml:space="preserve">life history strategies and </w:delText>
        </w:r>
        <w:r w:rsidR="00CF4A80" w:rsidRPr="00926F2C" w:rsidDel="001F6AAD">
          <w:rPr>
            <w:bCs/>
          </w:rPr>
          <w:delText xml:space="preserve">the </w:delText>
        </w:r>
        <w:r w:rsidRPr="00926F2C" w:rsidDel="001F6AAD">
          <w:rPr>
            <w:bCs/>
          </w:rPr>
          <w:delText>relative position of the GoM to their overall distributions</w:delText>
        </w:r>
      </w:del>
      <w:del w:id="120" w:author="Katie Lankowicz" w:date="2025-10-15T14:48:00Z" w16du:dateUtc="2025-10-15T17:48:00Z">
        <w:r w:rsidRPr="00926F2C" w:rsidDel="00625EFB">
          <w:rPr>
            <w:bCs/>
          </w:rPr>
          <w:delText xml:space="preserve"> (northern half of range for silverside, southern half of range for herring), </w:delText>
        </w:r>
      </w:del>
      <w:del w:id="121" w:author="Katie Lankowicz" w:date="2025-10-16T17:37:00Z" w16du:dateUtc="2025-10-16T20:37:00Z">
        <w:r w:rsidRPr="00926F2C" w:rsidDel="001F6AAD">
          <w:rPr>
            <w:bCs/>
          </w:rPr>
          <w:delText xml:space="preserve">could lead to opposing responses to </w:delText>
        </w:r>
        <w:r w:rsidR="00CF4A80" w:rsidRPr="00926F2C" w:rsidDel="001F6AAD">
          <w:rPr>
            <w:bCs/>
          </w:rPr>
          <w:delText>increasing temperatures</w:delText>
        </w:r>
        <w:r w:rsidRPr="00926F2C" w:rsidDel="001F6AAD">
          <w:rPr>
            <w:bCs/>
          </w:rPr>
          <w:delText xml:space="preserve">. Increases in nearshore GoM surface temperatures may be advantageous to silverside growth and reproduction, while conversely </w:delText>
        </w:r>
        <w:r w:rsidR="00D171AE" w:rsidRPr="00926F2C" w:rsidDel="001F6AAD">
          <w:rPr>
            <w:bCs/>
          </w:rPr>
          <w:delText>altering patterns of</w:delText>
        </w:r>
        <w:r w:rsidRPr="00926F2C" w:rsidDel="001F6AAD">
          <w:rPr>
            <w:bCs/>
          </w:rPr>
          <w:delText xml:space="preserve"> nearshore habitat use and </w:delText>
        </w:r>
        <w:r w:rsidR="00D171AE" w:rsidRPr="00926F2C" w:rsidDel="001F6AAD">
          <w:rPr>
            <w:bCs/>
          </w:rPr>
          <w:delText xml:space="preserve">reducing the </w:delText>
        </w:r>
        <w:r w:rsidRPr="00926F2C" w:rsidDel="001F6AAD">
          <w:rPr>
            <w:bCs/>
          </w:rPr>
          <w:delText xml:space="preserve">growth of herring. </w:delText>
        </w:r>
      </w:del>
      <w:r w:rsidRPr="00926F2C">
        <w:rPr>
          <w:bCs/>
        </w:rPr>
        <w:t xml:space="preserve">In this study, we use 11 years of summer 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these data to examine </w:t>
      </w:r>
      <w:del w:id="122" w:author="Katie Lankowicz" w:date="2025-10-14T14:20:00Z" w16du:dateUtc="2025-10-14T17:20:00Z">
        <w:r w:rsidRPr="00926F2C" w:rsidDel="008749F6">
          <w:rPr>
            <w:bCs/>
          </w:rPr>
          <w:delText xml:space="preserve">changes in </w:delText>
        </w:r>
      </w:del>
      <w:r w:rsidRPr="008749F6">
        <w:rPr>
          <w:bCs/>
          <w:highlight w:val="yellow"/>
        </w:rPr>
        <w:t xml:space="preserve">spatiotemporal </w:t>
      </w:r>
      <w:ins w:id="123" w:author="Katie Lankowicz" w:date="2025-10-14T14:20:00Z" w16du:dateUtc="2025-10-14T17:20:00Z">
        <w:r w:rsidR="008749F6" w:rsidRPr="00926F2C">
          <w:rPr>
            <w:bCs/>
          </w:rPr>
          <w:t xml:space="preserve">changes in </w:t>
        </w:r>
      </w:ins>
      <w:r w:rsidRPr="008749F6">
        <w:rPr>
          <w:bCs/>
          <w:highlight w:val="yellow"/>
        </w:rPr>
        <w:t>community structure</w:t>
      </w:r>
      <w:r w:rsidRPr="00926F2C">
        <w:rPr>
          <w:bCs/>
        </w:rPr>
        <w:t xml:space="preserve">. </w:t>
      </w:r>
      <w:r w:rsidR="004B3608" w:rsidRPr="008749F6">
        <w:rPr>
          <w:bCs/>
          <w:highlight w:val="yellow"/>
        </w:rPr>
        <w:t xml:space="preserve">Seasonal warming and the linked phenology of nearshore species should result in </w:t>
      </w:r>
      <w:r w:rsidRPr="008749F6">
        <w:rPr>
          <w:bCs/>
          <w:highlight w:val="yellow"/>
        </w:rPr>
        <w:t xml:space="preserve">juvenile stages of spring-spawning oceanodromous and diadromous fishes </w:t>
      </w:r>
      <w:r w:rsidR="004B3608" w:rsidRPr="008749F6">
        <w:rPr>
          <w:bCs/>
          <w:highlight w:val="yellow"/>
        </w:rPr>
        <w:t>dominating species assemblages</w:t>
      </w:r>
      <w:r w:rsidRPr="008749F6">
        <w:rPr>
          <w:bCs/>
          <w:highlight w:val="yellow"/>
        </w:rPr>
        <w:t xml:space="preserve"> in the early summer</w:t>
      </w:r>
      <w:r w:rsidR="00563400" w:rsidRPr="008749F6">
        <w:rPr>
          <w:bCs/>
          <w:highlight w:val="yellow"/>
        </w:rPr>
        <w:t>.</w:t>
      </w:r>
      <w:r w:rsidR="00B9699F" w:rsidRPr="008749F6">
        <w:rPr>
          <w:bCs/>
          <w:highlight w:val="yellow"/>
        </w:rPr>
        <w:t xml:space="preserve"> </w:t>
      </w:r>
      <w:r w:rsidR="00563400" w:rsidRPr="008749F6">
        <w:rPr>
          <w:bCs/>
          <w:highlight w:val="yellow"/>
        </w:rPr>
        <w:t>Alternatively,</w:t>
      </w:r>
      <w:r w:rsidRPr="008749F6">
        <w:rPr>
          <w:bCs/>
          <w:highlight w:val="yellow"/>
        </w:rPr>
        <w:t xml:space="preserve"> summer-spawning oceanodromous fishes and nearshore residents </w:t>
      </w:r>
      <w:r w:rsidR="00563400" w:rsidRPr="008749F6">
        <w:rPr>
          <w:bCs/>
          <w:highlight w:val="yellow"/>
        </w:rPr>
        <w:t xml:space="preserve">should </w:t>
      </w:r>
      <w:r w:rsidR="004B3608" w:rsidRPr="008749F6">
        <w:rPr>
          <w:bCs/>
          <w:highlight w:val="yellow"/>
        </w:rPr>
        <w:t>dominat</w:t>
      </w:r>
      <w:r w:rsidR="00563400" w:rsidRPr="008749F6">
        <w:rPr>
          <w:bCs/>
          <w:highlight w:val="yellow"/>
        </w:rPr>
        <w:t>e</w:t>
      </w:r>
      <w:r w:rsidRPr="008749F6">
        <w:rPr>
          <w:bCs/>
          <w:highlight w:val="yellow"/>
        </w:rPr>
        <w:t xml:space="preserve"> in the late summer. </w:t>
      </w:r>
      <w:r w:rsidR="004B3608" w:rsidRPr="008749F6">
        <w:rPr>
          <w:bCs/>
          <w:highlight w:val="yellow"/>
        </w:rPr>
        <w:t>Average annual community composition across all of Casco Bay may shift from herring-dominated in cooler years to silverside-dominated in recent, warmer years.</w:t>
      </w:r>
    </w:p>
    <w:p w14:paraId="7399D8ED" w14:textId="77777777" w:rsidR="008749F6" w:rsidRDefault="008749F6" w:rsidP="0005676A">
      <w:pPr>
        <w:spacing w:after="0" w:line="240" w:lineRule="auto"/>
        <w:rPr>
          <w:ins w:id="124" w:author="Katie Lankowicz" w:date="2025-10-14T14:16:00Z" w16du:dateUtc="2025-10-14T17:16:00Z"/>
          <w:bCs/>
        </w:rPr>
      </w:pPr>
    </w:p>
    <w:p w14:paraId="1B5BDA17" w14:textId="1EBEFD81" w:rsidR="008749F6" w:rsidRPr="00926F2C" w:rsidRDefault="008749F6" w:rsidP="0005676A">
      <w:pPr>
        <w:spacing w:after="0" w:line="240" w:lineRule="auto"/>
        <w:rPr>
          <w:bCs/>
        </w:rPr>
      </w:pPr>
      <w:ins w:id="125" w:author="Katie Lankowicz" w:date="2025-10-14T14:16:00Z" w16du:dateUtc="2025-10-14T17:16:00Z">
        <w:r>
          <w:rPr>
            <w:bCs/>
          </w:rPr>
          <w:t xml:space="preserve">Final PP: </w:t>
        </w:r>
      </w:ins>
      <w:moveToRangeStart w:id="126" w:author="Katie Lankowicz" w:date="2025-10-14T14:16:00Z" w:name="move211343813"/>
      <w:moveTo w:id="127" w:author="Katie Lankowicz" w:date="2025-10-14T14:16:00Z" w16du:dateUtc="2025-10-14T17:16:00Z">
        <w:r w:rsidRPr="008749F6">
          <w:rPr>
            <w:bCs/>
            <w:highlight w:val="yellow"/>
          </w:rPr>
          <w:t>In this study, we will relate changes in nearshore surface temperature to changes in the community structure, relative abundance, and summer growth rates of nearshore fishes commonly encountered in a beach seine survey, using Atlantic silverside (</w:t>
        </w:r>
        <w:r w:rsidRPr="008749F6">
          <w:rPr>
            <w:bCs/>
            <w:i/>
            <w:iCs/>
            <w:highlight w:val="yellow"/>
          </w:rPr>
          <w:t xml:space="preserve">Menidia menidia; </w:t>
        </w:r>
        <w:r w:rsidRPr="008749F6">
          <w:rPr>
            <w:bCs/>
            <w:highlight w:val="yellow"/>
          </w:rPr>
          <w:t>hereafter, silverside) and Atlantic herring (</w:t>
        </w:r>
        <w:r w:rsidRPr="008749F6">
          <w:rPr>
            <w:bCs/>
            <w:i/>
            <w:iCs/>
            <w:highlight w:val="yellow"/>
          </w:rPr>
          <w:t xml:space="preserve">Clupea harengus; </w:t>
        </w:r>
        <w:r w:rsidRPr="008749F6">
          <w:rPr>
            <w:bCs/>
            <w:highlight w:val="yellow"/>
          </w:rPr>
          <w:t>hereafter, herring) as focal species.</w:t>
        </w:r>
      </w:moveTo>
      <w:moveToRangeEnd w:id="126"/>
    </w:p>
    <w:p w14:paraId="6545168C" w14:textId="77777777" w:rsidR="00562A5F" w:rsidRPr="00926F2C" w:rsidRDefault="00562A5F" w:rsidP="0005676A">
      <w:pPr>
        <w:spacing w:after="0" w:line="240" w:lineRule="auto"/>
        <w:rPr>
          <w:bCs/>
        </w:rPr>
      </w:pPr>
    </w:p>
    <w:p w14:paraId="3713CBAD" w14:textId="144DB78E" w:rsidR="00C92709" w:rsidRPr="00926F2C" w:rsidRDefault="00625EFB" w:rsidP="0005676A">
      <w:pPr>
        <w:spacing w:after="0" w:line="240" w:lineRule="auto"/>
        <w:rPr>
          <w:b/>
          <w:color w:val="4472C4"/>
        </w:rPr>
      </w:pPr>
      <w:ins w:id="128" w:author="Katie Lankowicz" w:date="2025-10-15T14:31:00Z" w16du:dateUtc="2025-10-15T17:31:00Z">
        <w:r>
          <w:rPr>
            <w:b/>
            <w:color w:val="4472C4"/>
          </w:rPr>
          <w:t>2</w:t>
        </w:r>
      </w:ins>
      <w:del w:id="129" w:author="Katie Lankowicz" w:date="2025-10-15T14:31:00Z" w16du:dateUtc="2025-10-15T17:31:00Z">
        <w:r w:rsidR="00C92709" w:rsidRPr="00926F2C" w:rsidDel="00625EFB">
          <w:rPr>
            <w:b/>
            <w:color w:val="4472C4"/>
          </w:rPr>
          <w:delText>3</w:delText>
        </w:r>
      </w:del>
      <w:r w:rsidR="00C92709" w:rsidRPr="00926F2C">
        <w:rPr>
          <w:b/>
          <w:color w:val="4472C4"/>
        </w:rPr>
        <w:tab/>
        <w:t>Methods</w:t>
      </w:r>
    </w:p>
    <w:p w14:paraId="74E818DD" w14:textId="4EBB3BA5" w:rsidR="00C92709" w:rsidRPr="00926F2C" w:rsidRDefault="00625EFB" w:rsidP="0005676A">
      <w:pPr>
        <w:spacing w:after="0" w:line="240" w:lineRule="auto"/>
        <w:rPr>
          <w:bCs/>
          <w:color w:val="4472C4"/>
        </w:rPr>
      </w:pPr>
      <w:ins w:id="130" w:author="Katie Lankowicz" w:date="2025-10-15T14:31:00Z" w16du:dateUtc="2025-10-15T17:31:00Z">
        <w:r>
          <w:rPr>
            <w:bCs/>
            <w:color w:val="4472C4"/>
          </w:rPr>
          <w:t>2</w:t>
        </w:r>
      </w:ins>
      <w:del w:id="131" w:author="Katie Lankowicz" w:date="2025-10-15T14:31:00Z" w16du:dateUtc="2025-10-15T17:31:00Z">
        <w:r w:rsidR="00C92709" w:rsidRPr="00926F2C" w:rsidDel="00625EFB">
          <w:rPr>
            <w:bCs/>
            <w:color w:val="4472C4"/>
          </w:rPr>
          <w:delText>3</w:delText>
        </w:r>
      </w:del>
      <w:r w:rsidR="00C92709" w:rsidRPr="00926F2C">
        <w:rPr>
          <w:bCs/>
          <w:color w:val="4472C4"/>
        </w:rPr>
        <w:t>.1</w:t>
      </w:r>
      <w:r w:rsidR="00C92709" w:rsidRPr="00926F2C">
        <w:rPr>
          <w:bCs/>
          <w:color w:val="4472C4"/>
        </w:rPr>
        <w:tab/>
        <w:t>Field data collection</w:t>
      </w:r>
    </w:p>
    <w:p w14:paraId="727E1B7C" w14:textId="5643C784" w:rsidR="00562A5F" w:rsidRPr="00926F2C" w:rsidDel="00317BE8" w:rsidRDefault="00562A5F" w:rsidP="0005676A">
      <w:pPr>
        <w:spacing w:after="0" w:line="240" w:lineRule="auto"/>
        <w:rPr>
          <w:del w:id="132" w:author="Katie Lankowicz" w:date="2025-10-15T12:46:00Z" w16du:dateUtc="2025-10-15T15:46:00Z"/>
          <w:bCs/>
        </w:rPr>
      </w:pPr>
      <w:r w:rsidRPr="00926F2C">
        <w:rPr>
          <w:bCs/>
        </w:rPr>
        <w:lastRenderedPageBreak/>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r w:rsidR="00AF4269">
        <w:rPr>
          <w:bCs/>
        </w:rPr>
        <w:t xml:space="preserve"> </w:t>
      </w:r>
      <w:r w:rsidR="00563400">
        <w:rPr>
          <w:bCs/>
        </w:rPr>
        <w:t>in</w:t>
      </w:r>
      <w:r w:rsidR="00AF4269" w:rsidRPr="00926F2C">
        <w:rPr>
          <w:bCs/>
        </w:rPr>
        <w:t xml:space="preserve"> samples </w:t>
      </w:r>
      <w:r w:rsidR="00563400">
        <w:rPr>
          <w:bCs/>
        </w:rPr>
        <w:t xml:space="preserve">arranged </w:t>
      </w:r>
      <w:r w:rsidR="00AF4269" w:rsidRPr="00926F2C">
        <w:rPr>
          <w:bCs/>
        </w:rPr>
        <w:t>along a gradient of salinity</w:t>
      </w:r>
      <w:r w:rsidRPr="00926F2C">
        <w:rPr>
          <w:bCs/>
        </w:rPr>
        <w:t>. Bottom substrate type varies across sites from fine-grained mud at the sites within the Presumpscot River to coarse-grained gravel at sites along the Cape Elizabeth coast. Sites were sampled at approximately 2-week interva</w:t>
      </w:r>
      <w:r w:rsidR="004E0283" w:rsidRPr="00926F2C">
        <w:rPr>
          <w:bCs/>
        </w:rPr>
        <w:t xml:space="preserve">ls from early </w:t>
      </w:r>
      <w:del w:id="133" w:author="Katie Lankowicz" w:date="2025-10-15T12:46:00Z" w16du:dateUtc="2025-10-15T15:46:00Z">
        <w:r w:rsidR="004E0283" w:rsidRPr="00926F2C" w:rsidDel="00317BE8">
          <w:rPr>
            <w:bCs/>
          </w:rPr>
          <w:delText xml:space="preserve">summer </w:delText>
        </w:r>
      </w:del>
      <w:ins w:id="134" w:author="Katie Lankowicz" w:date="2025-10-15T12:46:00Z" w16du:dateUtc="2025-10-15T15:46:00Z">
        <w:r w:rsidR="00317BE8">
          <w:rPr>
            <w:bCs/>
          </w:rPr>
          <w:t>June</w:t>
        </w:r>
        <w:r w:rsidR="00317BE8" w:rsidRPr="00926F2C">
          <w:rPr>
            <w:bCs/>
          </w:rPr>
          <w:t xml:space="preserve"> </w:t>
        </w:r>
      </w:ins>
      <w:r w:rsidR="004E0283" w:rsidRPr="00926F2C">
        <w:rPr>
          <w:bCs/>
        </w:rPr>
        <w:t xml:space="preserve">through </w:t>
      </w:r>
      <w:ins w:id="135" w:author="Katie Lankowicz" w:date="2025-10-15T12:47:00Z" w16du:dateUtc="2025-10-15T15:47:00Z">
        <w:r w:rsidR="00317BE8">
          <w:rPr>
            <w:bCs/>
          </w:rPr>
          <w:t>mid-September (weeks 24-39)</w:t>
        </w:r>
      </w:ins>
      <w:del w:id="136" w:author="Katie Lankowicz" w:date="2025-10-15T12:46:00Z" w16du:dateUtc="2025-10-15T15:46:00Z">
        <w:r w:rsidR="004E0283" w:rsidRPr="00926F2C" w:rsidDel="00317BE8">
          <w:rPr>
            <w:bCs/>
          </w:rPr>
          <w:delText>early fall</w:delText>
        </w:r>
      </w:del>
      <w:r w:rsidR="004E0283" w:rsidRPr="00926F2C">
        <w:rPr>
          <w:bCs/>
        </w:rPr>
        <w:t xml:space="preserve">, </w:t>
      </w:r>
      <w:r w:rsidRPr="00926F2C">
        <w:rPr>
          <w:bCs/>
        </w:rPr>
        <w:t>with scattered omissions or delays due to weather or mechanical issues</w:t>
      </w:r>
      <w:r w:rsidR="00B10F9B" w:rsidRPr="00926F2C">
        <w:rPr>
          <w:bCs/>
        </w:rPr>
        <w:t xml:space="preserve">. </w:t>
      </w:r>
      <w:ins w:id="137" w:author="Katie Lankowicz" w:date="2025-10-15T12:29:00Z" w16du:dateUtc="2025-10-15T15:29:00Z">
        <w:r w:rsidR="00317BE8">
          <w:rPr>
            <w:bCs/>
          </w:rPr>
          <w:t>All samples were collected using a 45.7 m x 2.4</w:t>
        </w:r>
      </w:ins>
      <w:ins w:id="138" w:author="Katie Lankowicz" w:date="2025-10-15T12:30:00Z" w16du:dateUtc="2025-10-15T15:30:00Z">
        <w:r w:rsidR="00317BE8">
          <w:rPr>
            <w:bCs/>
          </w:rPr>
          <w:t xml:space="preserve"> m seine with a 2.4 m x 2.4 m x 2.4 m central bag. Detailed seine deployment methods can be found in the supplemental material. Specimens </w:t>
        </w:r>
      </w:ins>
      <w:ins w:id="139" w:author="Katie Lankowicz" w:date="2025-10-15T12:31:00Z" w16du:dateUtc="2025-10-15T15:31:00Z">
        <w:r w:rsidR="00317BE8">
          <w:rPr>
            <w:bCs/>
          </w:rPr>
          <w:t xml:space="preserve">collected by seine were sorted by species and enumerated. </w:t>
        </w:r>
      </w:ins>
      <w:ins w:id="140" w:author="Katie Lankowicz" w:date="2025-10-15T13:28:00Z" w16du:dateUtc="2025-10-15T16:28:00Z">
        <w:r w:rsidR="00317BE8">
          <w:rPr>
            <w:bCs/>
          </w:rPr>
          <w:t xml:space="preserve">A subsample of </w:t>
        </w:r>
      </w:ins>
      <w:ins w:id="141" w:author="Katie Lankowicz" w:date="2025-10-15T12:31:00Z" w16du:dateUtc="2025-10-15T15:31:00Z">
        <w:r w:rsidR="00317BE8">
          <w:rPr>
            <w:bCs/>
          </w:rPr>
          <w:t xml:space="preserve">25 individuals per species </w:t>
        </w:r>
      </w:ins>
      <w:ins w:id="142" w:author="Katie Lankowicz" w:date="2025-10-15T13:28:00Z" w16du:dateUtc="2025-10-15T16:28:00Z">
        <w:r w:rsidR="00317BE8">
          <w:rPr>
            <w:bCs/>
          </w:rPr>
          <w:t>was</w:t>
        </w:r>
      </w:ins>
      <w:ins w:id="143" w:author="Katie Lankowicz" w:date="2025-10-15T12:31:00Z" w16du:dateUtc="2025-10-15T15:31:00Z">
        <w:r w:rsidR="00317BE8">
          <w:rPr>
            <w:bCs/>
          </w:rPr>
          <w:t xml:space="preserve"> measured to the nearest mm</w:t>
        </w:r>
      </w:ins>
      <w:ins w:id="144" w:author="Katie Lankowicz" w:date="2025-10-15T12:32:00Z" w16du:dateUtc="2025-10-15T15:32:00Z">
        <w:r w:rsidR="00317BE8">
          <w:rPr>
            <w:bCs/>
          </w:rPr>
          <w:t xml:space="preserve">. </w:t>
        </w:r>
        <w:r w:rsidR="00317BE8" w:rsidRPr="00926F2C">
          <w:rPr>
            <w:bCs/>
          </w:rPr>
          <w:t xml:space="preserve">After completion of seine operations, surface temperature </w:t>
        </w:r>
      </w:ins>
      <w:ins w:id="145" w:author="Katie Lankowicz" w:date="2025-10-15T13:27:00Z" w16du:dateUtc="2025-10-15T16:27:00Z">
        <w:r w:rsidR="00317BE8">
          <w:rPr>
            <w:bCs/>
          </w:rPr>
          <w:t>was</w:t>
        </w:r>
      </w:ins>
      <w:ins w:id="146" w:author="Katie Lankowicz" w:date="2025-10-15T12:32:00Z" w16du:dateUtc="2025-10-15T15:32:00Z">
        <w:r w:rsidR="00317BE8" w:rsidRPr="00926F2C">
          <w:rPr>
            <w:bCs/>
          </w:rPr>
          <w:t xml:space="preserve"> measured using a YSI multiparameter sonde</w:t>
        </w:r>
      </w:ins>
      <w:ins w:id="147" w:author="Katie Lankowicz" w:date="2025-10-15T13:29:00Z" w16du:dateUtc="2025-10-15T16:29:00Z">
        <w:r w:rsidR="00317BE8">
          <w:rPr>
            <w:bCs/>
          </w:rPr>
          <w:t>,</w:t>
        </w:r>
      </w:ins>
      <w:ins w:id="148" w:author="Katie Lankowicz" w:date="2025-10-15T12:32:00Z" w16du:dateUtc="2025-10-15T15:32:00Z">
        <w:r w:rsidR="00317BE8" w:rsidRPr="00926F2C">
          <w:rPr>
            <w:bCs/>
          </w:rPr>
          <w:t xml:space="preserve"> and general weather conditions were recorded.</w:t>
        </w:r>
      </w:ins>
      <w:ins w:id="149" w:author="Katie Lankowicz" w:date="2025-10-15T12:46:00Z" w16du:dateUtc="2025-10-15T15:46:00Z">
        <w:r w:rsidR="00317BE8">
          <w:rPr>
            <w:bCs/>
          </w:rPr>
          <w:t xml:space="preserve"> </w:t>
        </w:r>
      </w:ins>
    </w:p>
    <w:p w14:paraId="5BF07BC3" w14:textId="77777777" w:rsidR="00562A5F" w:rsidRPr="00926F2C" w:rsidDel="00317BE8" w:rsidRDefault="00562A5F" w:rsidP="0005676A">
      <w:pPr>
        <w:spacing w:after="0" w:line="240" w:lineRule="auto"/>
        <w:rPr>
          <w:del w:id="150" w:author="Katie Lankowicz" w:date="2025-10-15T12:46:00Z" w16du:dateUtc="2025-10-15T15:46:00Z"/>
          <w:bCs/>
        </w:rPr>
      </w:pPr>
    </w:p>
    <w:p w14:paraId="43298FC9" w14:textId="21B31791" w:rsidR="00562A5F" w:rsidRPr="00926F2C" w:rsidDel="00317BE8" w:rsidRDefault="00BE222F" w:rsidP="0005676A">
      <w:pPr>
        <w:spacing w:after="0" w:line="240" w:lineRule="auto"/>
        <w:rPr>
          <w:del w:id="151" w:author="Katie Lankowicz" w:date="2025-10-15T12:32:00Z" w16du:dateUtc="2025-10-15T15:32:00Z"/>
          <w:bCs/>
        </w:rPr>
      </w:pPr>
      <w:del w:id="152" w:author="Katie Lankowicz" w:date="2025-10-15T12:32:00Z" w16du:dateUtc="2025-10-15T15:32:00Z">
        <w:r w:rsidRPr="00926F2C" w:rsidDel="00317BE8">
          <w:rPr>
            <w:bCs/>
          </w:rPr>
          <w:delText>All samples were collected using a 45.7</w:delText>
        </w:r>
        <w:r w:rsidR="00F37E69" w:rsidRPr="00926F2C" w:rsidDel="00317BE8">
          <w:rPr>
            <w:bCs/>
          </w:rPr>
          <w:delText xml:space="preserve"> </w:delText>
        </w:r>
        <w:r w:rsidRPr="00926F2C" w:rsidDel="00317BE8">
          <w:rPr>
            <w:bCs/>
          </w:rPr>
          <w:delText xml:space="preserve">m long, 2.4 m tall seine built </w:delText>
        </w:r>
        <w:r w:rsidR="006B0679" w:rsidDel="00317BE8">
          <w:rPr>
            <w:bCs/>
          </w:rPr>
          <w:delText xml:space="preserve">by Memphis Net and Twine </w:delText>
        </w:r>
        <w:r w:rsidRPr="00926F2C" w:rsidDel="00317BE8">
          <w:rPr>
            <w:bCs/>
          </w:rPr>
          <w:delText>of 4.8</w:delText>
        </w:r>
        <w:r w:rsidR="00F37E69" w:rsidRPr="00926F2C" w:rsidDel="00317BE8">
          <w:rPr>
            <w:bCs/>
          </w:rPr>
          <w:delText xml:space="preserve"> </w:delText>
        </w:r>
        <w:r w:rsidRPr="00926F2C" w:rsidDel="00317BE8">
          <w:rPr>
            <w:bCs/>
          </w:rPr>
          <w:delText>mm</w:delText>
        </w:r>
        <w:r w:rsidR="00F37E69" w:rsidRPr="00926F2C" w:rsidDel="00317BE8">
          <w:rPr>
            <w:bCs/>
          </w:rPr>
          <w:delText xml:space="preserve"> knotless delta-style nylon mesh with a central</w:delText>
        </w:r>
        <w:r w:rsidR="00AF4269" w:rsidRPr="00926F2C" w:rsidDel="00317BE8">
          <w:rPr>
            <w:bCs/>
          </w:rPr>
          <w:delText xml:space="preserve"> 2.4m by 2.4m by 2.4m</w:delText>
        </w:r>
        <w:r w:rsidR="00F37E69" w:rsidRPr="00926F2C" w:rsidDel="00317BE8">
          <w:rPr>
            <w:bCs/>
          </w:rPr>
          <w:delText xml:space="preserve"> bag. The </w:delText>
        </w:r>
        <w:r w:rsidR="00B72F87" w:rsidRPr="00926F2C" w:rsidDel="00317BE8">
          <w:rPr>
            <w:bCs/>
          </w:rPr>
          <w:delText>bottom line was weighted with lead sinkers</w:delText>
        </w:r>
        <w:r w:rsidR="00FE7BDE" w:rsidRPr="00926F2C" w:rsidDel="00317BE8">
          <w:rPr>
            <w:bCs/>
          </w:rPr>
          <w:delText xml:space="preserve"> and </w:delText>
        </w:r>
        <w:r w:rsidR="00B72F87" w:rsidRPr="00926F2C" w:rsidDel="00317BE8">
          <w:rPr>
            <w:bCs/>
          </w:rPr>
          <w:delText xml:space="preserve">the top line was fitted with buoyant </w:delText>
        </w:r>
        <w:r w:rsidR="006B0679" w:rsidDel="00317BE8">
          <w:rPr>
            <w:bCs/>
          </w:rPr>
          <w:delText>Spongex</w:delText>
        </w:r>
        <w:r w:rsidR="00B72F87" w:rsidRPr="00926F2C" w:rsidDel="00317BE8">
          <w:rPr>
            <w:bCs/>
          </w:rPr>
          <w:delText xml:space="preserve"> floats. </w:delText>
        </w:r>
        <w:r w:rsidR="0005676A" w:rsidRPr="00926F2C" w:rsidDel="00317BE8">
          <w:rPr>
            <w:bCs/>
          </w:rPr>
          <w:delText>T</w:delText>
        </w:r>
        <w:r w:rsidR="00B72F87" w:rsidRPr="00926F2C" w:rsidDel="00317BE8">
          <w:rPr>
            <w:bCs/>
          </w:rPr>
          <w:delText xml:space="preserve">he seine was connected to a bridle and 2m </w:delText>
        </w:r>
        <w:r w:rsidR="00B10F9B" w:rsidRPr="00926F2C" w:rsidDel="00317BE8">
          <w:rPr>
            <w:bCs/>
          </w:rPr>
          <w:delText xml:space="preserve">of spare </w:delText>
        </w:r>
        <w:r w:rsidR="00B72F87" w:rsidRPr="00926F2C" w:rsidDel="00317BE8">
          <w:rPr>
            <w:bCs/>
          </w:rPr>
          <w:delText>line</w:delText>
        </w:r>
        <w:r w:rsidR="0005676A" w:rsidRPr="00926F2C" w:rsidDel="00317BE8">
          <w:rPr>
            <w:bCs/>
          </w:rPr>
          <w:delText xml:space="preserve"> on both ends</w:delText>
        </w:r>
        <w:r w:rsidR="00B72F87" w:rsidRPr="00926F2C" w:rsidDel="00317BE8">
          <w:rPr>
            <w:bCs/>
          </w:rPr>
          <w:delText xml:space="preserve">. </w:delText>
        </w:r>
        <w:r w:rsidR="00D171AE" w:rsidRPr="00926F2C" w:rsidDel="00317BE8">
          <w:rPr>
            <w:bCs/>
          </w:rPr>
          <w:delText xml:space="preserve">Seines were deployed with the help of a skiff. </w:delText>
        </w:r>
        <w:r w:rsidR="00B72F87" w:rsidRPr="00926F2C" w:rsidDel="00317BE8">
          <w:rPr>
            <w:bCs/>
          </w:rPr>
          <w:delText>For each sampl</w:delText>
        </w:r>
        <w:r w:rsidR="0076726A" w:rsidDel="00317BE8">
          <w:rPr>
            <w:bCs/>
          </w:rPr>
          <w:delText>ing event</w:delText>
        </w:r>
        <w:r w:rsidR="00B72F87" w:rsidRPr="00926F2C" w:rsidDel="00317BE8">
          <w:rPr>
            <w:bCs/>
          </w:rPr>
          <w:delText xml:space="preserve">, one end of the seine </w:delText>
        </w:r>
        <w:r w:rsidR="00FE7BDE" w:rsidRPr="00926F2C" w:rsidDel="00317BE8">
          <w:rPr>
            <w:bCs/>
          </w:rPr>
          <w:delText>wa</w:delText>
        </w:r>
        <w:r w:rsidR="00B72F87" w:rsidRPr="00926F2C" w:rsidDel="00317BE8">
          <w:rPr>
            <w:bCs/>
          </w:rPr>
          <w:delText xml:space="preserve">s held on the beach while the net </w:delText>
        </w:r>
        <w:r w:rsidR="00FE7BDE" w:rsidRPr="00926F2C" w:rsidDel="00317BE8">
          <w:rPr>
            <w:bCs/>
          </w:rPr>
          <w:delText>wa</w:delText>
        </w:r>
        <w:r w:rsidR="00B72F87" w:rsidRPr="00926F2C" w:rsidDel="00317BE8">
          <w:rPr>
            <w:bCs/>
          </w:rPr>
          <w:delText xml:space="preserve">s flaked out from the bow of </w:delText>
        </w:r>
        <w:r w:rsidR="00D171AE" w:rsidRPr="00926F2C" w:rsidDel="00317BE8">
          <w:rPr>
            <w:bCs/>
          </w:rPr>
          <w:delText>the</w:delText>
        </w:r>
        <w:r w:rsidR="00B72F87" w:rsidRPr="00926F2C" w:rsidDel="00317BE8">
          <w:rPr>
            <w:bCs/>
          </w:rPr>
          <w:delText xml:space="preserve"> skiff</w:delText>
        </w:r>
        <w:r w:rsidR="0005676A" w:rsidRPr="00926F2C" w:rsidDel="00317BE8">
          <w:rPr>
            <w:bCs/>
          </w:rPr>
          <w:delText xml:space="preserve"> as it backed off the beach</w:delText>
        </w:r>
        <w:r w:rsidR="00B72F87" w:rsidRPr="00926F2C" w:rsidDel="00317BE8">
          <w:rPr>
            <w:bCs/>
          </w:rPr>
          <w:delText xml:space="preserve">. The skiff </w:delText>
        </w:r>
        <w:r w:rsidR="003158B4" w:rsidRPr="00926F2C" w:rsidDel="00317BE8">
          <w:rPr>
            <w:bCs/>
          </w:rPr>
          <w:delText xml:space="preserve">was moved to extend the </w:delText>
        </w:r>
        <w:r w:rsidR="00B72F87" w:rsidRPr="00926F2C" w:rsidDel="00317BE8">
          <w:rPr>
            <w:bCs/>
          </w:rPr>
          <w:delText xml:space="preserve">seine to the near edge of the bag, then </w:delText>
        </w:r>
        <w:r w:rsidR="00FE7BDE" w:rsidRPr="00926F2C" w:rsidDel="00317BE8">
          <w:rPr>
            <w:bCs/>
          </w:rPr>
          <w:delText>pivoted to return to shore. The remaining length of the seine was flaked out until the skiff landed back on the beach. This resulted in a generally U-shaped deployment of the seine</w:delText>
        </w:r>
        <w:r w:rsidR="0005676A" w:rsidRPr="00926F2C" w:rsidDel="00317BE8">
          <w:rPr>
            <w:bCs/>
          </w:rPr>
          <w:delText xml:space="preserve"> with approximately 20 m between the ends on the beach</w:delText>
        </w:r>
        <w:r w:rsidR="00FE7BDE" w:rsidRPr="00926F2C" w:rsidDel="00317BE8">
          <w:rPr>
            <w:bCs/>
          </w:rPr>
          <w:delText xml:space="preserve">. </w:delText>
        </w:r>
        <w:r w:rsidR="00291AF8" w:rsidRPr="00926F2C" w:rsidDel="00317BE8">
          <w:rPr>
            <w:bCs/>
          </w:rPr>
          <w:delText xml:space="preserve">Tidal stage was not a criterion for sampling, but tidal information was recorded and seines were set so </w:delText>
        </w:r>
        <w:r w:rsidR="00FE7BDE" w:rsidRPr="00926F2C" w:rsidDel="00317BE8">
          <w:rPr>
            <w:bCs/>
          </w:rPr>
          <w:delText xml:space="preserve">that the deepest point sampled was between </w:delText>
        </w:r>
        <w:r w:rsidR="005F1E6C" w:rsidDel="00317BE8">
          <w:rPr>
            <w:bCs/>
          </w:rPr>
          <w:delText>0</w:delText>
        </w:r>
        <w:r w:rsidR="00FE7BDE" w:rsidRPr="00926F2C" w:rsidDel="00317BE8">
          <w:rPr>
            <w:bCs/>
          </w:rPr>
          <w:delText xml:space="preserve">.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delText>
        </w:r>
        <w:r w:rsidR="0005676A" w:rsidRPr="00926F2C" w:rsidDel="00317BE8">
          <w:rPr>
            <w:bCs/>
          </w:rPr>
          <w:delText>species</w:delText>
        </w:r>
        <w:r w:rsidR="00FE7BDE" w:rsidRPr="00926F2C" w:rsidDel="00317BE8">
          <w:rPr>
            <w:bCs/>
          </w:rPr>
          <w:delText xml:space="preserve"> with </w:delText>
        </w:r>
        <w:r w:rsidR="00CF4A80" w:rsidRPr="00926F2C" w:rsidDel="00317BE8">
          <w:rPr>
            <w:bCs/>
          </w:rPr>
          <w:delText xml:space="preserve">easily identifiable </w:delText>
        </w:r>
        <w:r w:rsidR="00FE7BDE" w:rsidRPr="00926F2C" w:rsidDel="00317BE8">
          <w:rPr>
            <w:bCs/>
          </w:rPr>
          <w:delText>sexually dimorphic features (i.e., crabs) were sexed. All organisms were released immediately after they were counted and/or measured.</w:delText>
        </w:r>
        <w:r w:rsidR="00410226" w:rsidRPr="00926F2C" w:rsidDel="00317BE8">
          <w:rPr>
            <w:bCs/>
          </w:rPr>
          <w:delText xml:space="preserve"> </w:delText>
        </w:r>
        <w:r w:rsidR="0005676A" w:rsidRPr="00926F2C" w:rsidDel="00317BE8">
          <w:rPr>
            <w:bCs/>
          </w:rPr>
          <w:delText>After completion of seine operations, s</w:delText>
        </w:r>
        <w:r w:rsidR="00410226" w:rsidRPr="00926F2C" w:rsidDel="00317BE8">
          <w:rPr>
            <w:bCs/>
          </w:rPr>
          <w:delText xml:space="preserve">urface temperature </w:delText>
        </w:r>
        <w:r w:rsidR="001579FC" w:rsidRPr="00926F2C" w:rsidDel="00317BE8">
          <w:rPr>
            <w:bCs/>
          </w:rPr>
          <w:delText>and salinity were</w:delText>
        </w:r>
        <w:r w:rsidR="00ED01C5" w:rsidRPr="00926F2C" w:rsidDel="00317BE8">
          <w:rPr>
            <w:bCs/>
          </w:rPr>
          <w:delText xml:space="preserve"> </w:delText>
        </w:r>
        <w:r w:rsidR="0005676A" w:rsidRPr="00926F2C" w:rsidDel="00317BE8">
          <w:rPr>
            <w:bCs/>
          </w:rPr>
          <w:delText>measured</w:delText>
        </w:r>
        <w:r w:rsidR="00410226" w:rsidRPr="00926F2C" w:rsidDel="00317BE8">
          <w:rPr>
            <w:bCs/>
          </w:rPr>
          <w:delText xml:space="preserve"> using a YSI multiparameter sonde</w:delText>
        </w:r>
        <w:r w:rsidR="00792C70" w:rsidRPr="00926F2C" w:rsidDel="00317BE8">
          <w:rPr>
            <w:bCs/>
          </w:rPr>
          <w:delText>, and general weather conditions were recorded.</w:delText>
        </w:r>
      </w:del>
    </w:p>
    <w:p w14:paraId="28EF5BE5" w14:textId="00C78EBE" w:rsidR="00792C70" w:rsidRPr="00926F2C" w:rsidDel="00317BE8" w:rsidRDefault="00792C70" w:rsidP="0005676A">
      <w:pPr>
        <w:spacing w:after="0" w:line="240" w:lineRule="auto"/>
        <w:rPr>
          <w:del w:id="153" w:author="Katie Lankowicz" w:date="2025-10-15T12:32:00Z" w16du:dateUtc="2025-10-15T15:32:00Z"/>
          <w:bCs/>
        </w:rPr>
      </w:pPr>
    </w:p>
    <w:p w14:paraId="019D60FE" w14:textId="0688CB30" w:rsidR="00792C70" w:rsidRPr="00926F2C" w:rsidRDefault="00792C70" w:rsidP="00317BE8">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w:t>
      </w:r>
      <w:ins w:id="154" w:author="Katie Lankowicz" w:date="2025-10-15T13:29:00Z" w16du:dateUtc="2025-10-15T16:29:00Z">
        <w:r w:rsidR="00317BE8">
          <w:rPr>
            <w:bCs/>
          </w:rPr>
          <w:t xml:space="preserve">Data from 2019 were excluded from all analyses because sampling effort was too low to accurately characterize </w:t>
        </w:r>
      </w:ins>
      <w:ins w:id="155" w:author="Katie Lankowicz" w:date="2025-10-15T13:30:00Z" w16du:dateUtc="2025-10-15T16:30:00Z">
        <w:r w:rsidR="00317BE8">
          <w:rPr>
            <w:bCs/>
          </w:rPr>
          <w:t xml:space="preserve">the ecosystem in this year. </w:t>
        </w:r>
      </w:ins>
      <w:del w:id="156" w:author="Katie Lankowicz" w:date="2025-10-15T13:30:00Z" w16du:dateUtc="2025-10-15T16:30:00Z">
        <w:r w:rsidRPr="00926F2C" w:rsidDel="00317BE8">
          <w:rPr>
            <w:bCs/>
          </w:rPr>
          <w:delText>Minimal sampling occurred in 2019</w:delText>
        </w:r>
        <w:r w:rsidR="00990552" w:rsidRPr="00926F2C" w:rsidDel="00317BE8">
          <w:rPr>
            <w:bCs/>
          </w:rPr>
          <w:delText xml:space="preserve"> </w:delText>
        </w:r>
        <w:r w:rsidRPr="00926F2C" w:rsidDel="00317BE8">
          <w:rPr>
            <w:bCs/>
          </w:rPr>
          <w:delText xml:space="preserve">and therefore 2019 data </w:delText>
        </w:r>
      </w:del>
      <w:del w:id="157" w:author="Katie Lankowicz" w:date="2025-10-14T14:18:00Z" w16du:dateUtc="2025-10-14T17:18:00Z">
        <w:r w:rsidRPr="00926F2C" w:rsidDel="008749F6">
          <w:rPr>
            <w:bCs/>
          </w:rPr>
          <w:delText xml:space="preserve">are </w:delText>
        </w:r>
      </w:del>
      <w:del w:id="158" w:author="Katie Lankowicz" w:date="2025-10-15T13:30:00Z" w16du:dateUtc="2025-10-15T16:30:00Z">
        <w:r w:rsidRPr="00926F2C" w:rsidDel="00317BE8">
          <w:rPr>
            <w:bCs/>
          </w:rPr>
          <w:delText>excluded from all analyses.</w:delText>
        </w:r>
        <w:r w:rsidR="00553F6B" w:rsidRPr="00926F2C" w:rsidDel="00317BE8">
          <w:rPr>
            <w:bCs/>
          </w:rPr>
          <w:delText xml:space="preserve"> </w:delText>
        </w:r>
      </w:del>
      <w:del w:id="159" w:author="Katie Lankowicz" w:date="2025-10-15T12:47:00Z" w16du:dateUtc="2025-10-15T15:47:00Z">
        <w:r w:rsidRPr="00926F2C" w:rsidDel="00317BE8">
          <w:rPr>
            <w:bCs/>
          </w:rPr>
          <w:delText xml:space="preserve">The most consistently sampled period each year was between weeks 24 and 39 (early June through mid-September). Sporadic data outside this period were removed. </w:delText>
        </w:r>
      </w:del>
      <w:r w:rsidRPr="00926F2C">
        <w:rPr>
          <w:bCs/>
        </w:rPr>
        <w:t xml:space="preserve">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39AD7E0F" w:rsidR="00562A5F" w:rsidRPr="00926F2C" w:rsidRDefault="00625EFB" w:rsidP="0005676A">
      <w:pPr>
        <w:spacing w:after="0" w:line="240" w:lineRule="auto"/>
        <w:rPr>
          <w:bCs/>
          <w:color w:val="4472C4"/>
        </w:rPr>
      </w:pPr>
      <w:ins w:id="160" w:author="Katie Lankowicz" w:date="2025-10-15T14:31:00Z" w16du:dateUtc="2025-10-15T17:31:00Z">
        <w:r>
          <w:rPr>
            <w:bCs/>
            <w:color w:val="4472C4"/>
          </w:rPr>
          <w:t>2</w:t>
        </w:r>
      </w:ins>
      <w:del w:id="161" w:author="Katie Lankowicz" w:date="2025-10-15T14:31:00Z" w16du:dateUtc="2025-10-15T17:31:00Z">
        <w:r w:rsidR="00562A5F" w:rsidRPr="00926F2C" w:rsidDel="00625EFB">
          <w:rPr>
            <w:bCs/>
            <w:color w:val="4472C4"/>
          </w:rPr>
          <w:delText>3</w:delText>
        </w:r>
      </w:del>
      <w:r w:rsidR="00562A5F" w:rsidRPr="00926F2C">
        <w:rPr>
          <w:bCs/>
          <w:color w:val="4472C4"/>
        </w:rPr>
        <w:t>.2</w:t>
      </w:r>
      <w:r w:rsidR="00562A5F" w:rsidRPr="00926F2C">
        <w:rPr>
          <w:bCs/>
          <w:color w:val="4472C4"/>
        </w:rPr>
        <w:tab/>
        <w:t>Nearshore surface temperature anomaly</w:t>
      </w:r>
    </w:p>
    <w:p w14:paraId="57644D59" w14:textId="4373739B" w:rsidR="00C45BD3" w:rsidRPr="00926F2C" w:rsidDel="00317BE8" w:rsidRDefault="0005676A" w:rsidP="0005676A">
      <w:pPr>
        <w:spacing w:after="0" w:line="240" w:lineRule="auto"/>
        <w:rPr>
          <w:del w:id="162" w:author="Katie Lankowicz" w:date="2025-10-15T12:34:00Z" w16du:dateUtc="2025-10-15T15:34:00Z"/>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cannot characterize long-term changes in nearshor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w:t>
      </w:r>
      <w:del w:id="163" w:author="Katie Lankowicz" w:date="2025-10-15T12:34:00Z" w16du:dateUtc="2025-10-15T15:34:00Z">
        <w:r w:rsidR="00A14065" w:rsidRPr="00926F2C" w:rsidDel="00317BE8">
          <w:rPr>
            <w:bCs/>
          </w:rPr>
          <w:delText xml:space="preserve">Although </w:delText>
        </w:r>
        <w:r w:rsidR="00D171AE" w:rsidRPr="00926F2C" w:rsidDel="00317BE8">
          <w:rPr>
            <w:bCs/>
          </w:rPr>
          <w:delText xml:space="preserve">this station records the </w:delText>
        </w:r>
        <w:r w:rsidR="00A14065" w:rsidRPr="00926F2C" w:rsidDel="00317BE8">
          <w:rPr>
            <w:bCs/>
          </w:rPr>
          <w:delText xml:space="preserve">temperature </w:delText>
        </w:r>
        <w:r w:rsidR="00D171AE" w:rsidRPr="00926F2C" w:rsidDel="00317BE8">
          <w:rPr>
            <w:bCs/>
          </w:rPr>
          <w:delText>of</w:delText>
        </w:r>
        <w:r w:rsidR="00A14065" w:rsidRPr="00926F2C" w:rsidDel="00317BE8">
          <w:rPr>
            <w:bCs/>
          </w:rPr>
          <w:delText xml:space="preserve"> </w:delText>
        </w:r>
        <w:r w:rsidR="00D171AE" w:rsidRPr="00926F2C" w:rsidDel="00317BE8">
          <w:rPr>
            <w:bCs/>
          </w:rPr>
          <w:delText>only one</w:delText>
        </w:r>
        <w:r w:rsidR="00A14065" w:rsidRPr="00926F2C" w:rsidDel="00317BE8">
          <w:rPr>
            <w:bCs/>
          </w:rPr>
          <w:delText xml:space="preserve"> point within Casco Bay, it is the most complete dataset available for historical </w:delText>
        </w:r>
        <w:r w:rsidR="001D0998" w:rsidRPr="00926F2C" w:rsidDel="00317BE8">
          <w:rPr>
            <w:bCs/>
          </w:rPr>
          <w:delText xml:space="preserve">nearshore </w:delText>
        </w:r>
        <w:r w:rsidR="00A14065" w:rsidRPr="00926F2C" w:rsidDel="00317BE8">
          <w:rPr>
            <w:bCs/>
          </w:rPr>
          <w:delText>water temperature information. The station has r</w:delText>
        </w:r>
        <w:r w:rsidR="00C45BD3" w:rsidRPr="00926F2C" w:rsidDel="00317BE8">
          <w:rPr>
            <w:bCs/>
          </w:rPr>
          <w:delText>eliably r</w:delText>
        </w:r>
        <w:r w:rsidR="00A14065" w:rsidRPr="00926F2C" w:rsidDel="00317BE8">
          <w:rPr>
            <w:bCs/>
          </w:rPr>
          <w:delText xml:space="preserve">ecorded surface water temperature at 6-minute intervals </w:delText>
        </w:r>
        <w:r w:rsidR="000C3C33" w:rsidRPr="00926F2C" w:rsidDel="00317BE8">
          <w:rPr>
            <w:bCs/>
          </w:rPr>
          <w:delText xml:space="preserve">since </w:delText>
        </w:r>
        <w:r w:rsidR="00C45BD3" w:rsidRPr="00926F2C" w:rsidDel="00317BE8">
          <w:rPr>
            <w:bCs/>
          </w:rPr>
          <w:delText xml:space="preserve">August </w:delText>
        </w:r>
        <w:r w:rsidR="000C3C33" w:rsidRPr="00926F2C" w:rsidDel="00317BE8">
          <w:rPr>
            <w:bCs/>
          </w:rPr>
          <w:delText>200</w:delText>
        </w:r>
        <w:r w:rsidR="00C45BD3" w:rsidRPr="00926F2C" w:rsidDel="00317BE8">
          <w:rPr>
            <w:bCs/>
          </w:rPr>
          <w:delText>2</w:delText>
        </w:r>
        <w:r w:rsidR="000C3C33" w:rsidRPr="00926F2C" w:rsidDel="00317BE8">
          <w:rPr>
            <w:bCs/>
          </w:rPr>
          <w:delText xml:space="preserve"> with minimal disruption. </w:delText>
        </w:r>
        <w:r w:rsidR="001D0998" w:rsidRPr="00926F2C" w:rsidDel="00317BE8">
          <w:rPr>
            <w:bCs/>
          </w:rPr>
          <w:delText xml:space="preserve">Wider spatial scale data sources, such as NOAA’s Optimum Interpolated Sea Surface Temperature (OISST) product, </w:delText>
        </w:r>
        <w:r w:rsidR="00A64B5D" w:rsidRPr="00926F2C" w:rsidDel="00317BE8">
          <w:rPr>
            <w:bCs/>
          </w:rPr>
          <w:delText xml:space="preserve">do not predict </w:delText>
        </w:r>
        <w:r w:rsidR="00D171AE" w:rsidRPr="00926F2C" w:rsidDel="00317BE8">
          <w:rPr>
            <w:bCs/>
          </w:rPr>
          <w:delText xml:space="preserve">the </w:delText>
        </w:r>
        <w:r w:rsidR="00A64B5D" w:rsidRPr="00926F2C" w:rsidDel="00317BE8">
          <w:rPr>
            <w:bCs/>
          </w:rPr>
          <w:delText xml:space="preserve">temperature </w:delText>
        </w:r>
        <w:r w:rsidR="00D171AE" w:rsidRPr="00926F2C" w:rsidDel="00317BE8">
          <w:rPr>
            <w:bCs/>
          </w:rPr>
          <w:delText>of</w:delText>
        </w:r>
        <w:r w:rsidR="00A64B5D" w:rsidRPr="00926F2C" w:rsidDel="00317BE8">
          <w:rPr>
            <w:bCs/>
          </w:rPr>
          <w:delText xml:space="preserve"> the extreme nearshore shallows </w:delText>
        </w:r>
        <w:r w:rsidR="003158B4" w:rsidRPr="00926F2C" w:rsidDel="00317BE8">
          <w:rPr>
            <w:bCs/>
          </w:rPr>
          <w:delText>sampled in this study</w:delText>
        </w:r>
        <w:r w:rsidR="00A64B5D" w:rsidRPr="00926F2C" w:rsidDel="00317BE8">
          <w:rPr>
            <w:bCs/>
          </w:rPr>
          <w:delText xml:space="preserve">, and thus </w:delText>
        </w:r>
        <w:r w:rsidR="00D171AE" w:rsidRPr="00926F2C" w:rsidDel="00317BE8">
          <w:rPr>
            <w:bCs/>
          </w:rPr>
          <w:delText>may</w:delText>
        </w:r>
        <w:r w:rsidR="00A64B5D" w:rsidRPr="00926F2C" w:rsidDel="00317BE8">
          <w:rPr>
            <w:bCs/>
          </w:rPr>
          <w:delText xml:space="preserve"> not create </w:delText>
        </w:r>
        <w:r w:rsidR="00D171AE" w:rsidRPr="00926F2C" w:rsidDel="00317BE8">
          <w:rPr>
            <w:bCs/>
          </w:rPr>
          <w:delText xml:space="preserve">a precise or accurate </w:delText>
        </w:r>
        <w:r w:rsidR="00A64B5D" w:rsidRPr="00926F2C" w:rsidDel="00317BE8">
          <w:rPr>
            <w:bCs/>
          </w:rPr>
          <w:delText>index of temperatures in these areas.</w:delText>
        </w:r>
      </w:del>
    </w:p>
    <w:p w14:paraId="7766CB17" w14:textId="77777777" w:rsidR="00C45BD3" w:rsidRPr="00926F2C" w:rsidDel="00317BE8" w:rsidRDefault="00C45BD3" w:rsidP="0005676A">
      <w:pPr>
        <w:spacing w:after="0" w:line="240" w:lineRule="auto"/>
        <w:rPr>
          <w:del w:id="164" w:author="Katie Lankowicz" w:date="2025-10-15T12:34:00Z" w16du:dateUtc="2025-10-15T15:34:00Z"/>
          <w:bCs/>
        </w:rPr>
      </w:pPr>
    </w:p>
    <w:p w14:paraId="38B41F4C" w14:textId="2C89CFD7" w:rsidR="00BD373B" w:rsidRPr="00926F2C" w:rsidRDefault="000C3C33" w:rsidP="00BD373B">
      <w:pPr>
        <w:spacing w:after="0" w:line="240" w:lineRule="auto"/>
        <w:rPr>
          <w:bCs/>
        </w:rPr>
      </w:pPr>
      <w:r w:rsidRPr="00926F2C">
        <w:rPr>
          <w:bCs/>
        </w:rPr>
        <w:t xml:space="preserve">We extracted </w:t>
      </w:r>
      <w:r w:rsidR="00E76F70">
        <w:rPr>
          <w:bCs/>
        </w:rPr>
        <w:t>temperature</w:t>
      </w:r>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ins w:id="165" w:author="Katie Lankowicz" w:date="2025-10-15T12:34:00Z" w16du:dateUtc="2025-10-15T15:34:00Z">
        <w:r w:rsidR="00317BE8">
          <w:rPr>
            <w:bCs/>
          </w:rPr>
          <w:t xml:space="preserve">, which is the </w:t>
        </w:r>
      </w:ins>
      <w:ins w:id="166" w:author="Katie Lankowicz" w:date="2025-10-15T12:35:00Z" w16du:dateUtc="2025-10-15T15:35:00Z">
        <w:r w:rsidR="00317BE8">
          <w:rPr>
            <w:bCs/>
          </w:rPr>
          <w:t>closest possible match</w:t>
        </w:r>
      </w:ins>
      <w:ins w:id="167" w:author="Katie Lankowicz" w:date="2025-10-15T12:48:00Z" w16du:dateUtc="2025-10-15T15:48:00Z">
        <w:r w:rsidR="00317BE8">
          <w:rPr>
            <w:bCs/>
          </w:rPr>
          <w:t xml:space="preserve"> of the instrument record</w:t>
        </w:r>
      </w:ins>
      <w:ins w:id="168" w:author="Katie Lankowicz" w:date="2025-10-15T12:35:00Z" w16du:dateUtc="2025-10-15T15:35:00Z">
        <w:r w:rsidR="00317BE8">
          <w:rPr>
            <w:bCs/>
          </w:rPr>
          <w:t xml:space="preserve"> to the 1991-2020 CRP currently used by the NOAA National Centers for Environmental Information</w:t>
        </w:r>
      </w:ins>
      <w:ins w:id="169" w:author="Katie Lankowicz" w:date="2025-10-15T12:36:00Z" w16du:dateUtc="2025-10-15T15:36:00Z">
        <w:r w:rsidR="00317BE8">
          <w:rPr>
            <w:bCs/>
          </w:rPr>
          <w:t xml:space="preserve">. </w:t>
        </w:r>
      </w:ins>
      <w:del w:id="170" w:author="Katie Lankowicz" w:date="2025-10-15T12:36:00Z" w16du:dateUtc="2025-10-15T15:36:00Z">
        <w:r w:rsidR="001D0998" w:rsidRPr="00926F2C" w:rsidDel="00317BE8">
          <w:rPr>
            <w:bCs/>
          </w:rPr>
          <w:delText xml:space="preserve">. </w:delText>
        </w:r>
        <w:r w:rsidR="00A64B5D" w:rsidRPr="00926F2C" w:rsidDel="00317BE8">
          <w:rPr>
            <w:bCs/>
          </w:rPr>
          <w:delText xml:space="preserve">Standard practice, as described by the NOAA National Centers for Environmental Information, is to use a </w:delText>
        </w:r>
        <w:r w:rsidR="00D171AE" w:rsidRPr="00926F2C" w:rsidDel="00317BE8">
          <w:rPr>
            <w:bCs/>
          </w:rPr>
          <w:delText>defined</w:delText>
        </w:r>
        <w:r w:rsidR="00A64B5D" w:rsidRPr="00926F2C" w:rsidDel="00317BE8">
          <w:rPr>
            <w:bCs/>
          </w:rPr>
          <w:delTex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delText>
        </w:r>
        <w:r w:rsidR="00BD373B" w:rsidRPr="00926F2C" w:rsidDel="00317BE8">
          <w:rPr>
            <w:bCs/>
          </w:rPr>
          <w:delText xml:space="preserve"> </w:delText>
        </w:r>
      </w:del>
      <w:r w:rsidR="00BD373B" w:rsidRPr="00926F2C">
        <w:rPr>
          <w:bCs/>
        </w:rPr>
        <w:t>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r w:rsidR="0056222B" w:rsidRPr="00926F2C">
        <w:rPr>
          <w:bCs/>
          <w:i/>
          <w:iCs/>
        </w:rPr>
        <w:t>mgcv</w:t>
      </w:r>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0D9CEAB2" w:rsidR="00562A5F" w:rsidRPr="00926F2C" w:rsidRDefault="00625EFB" w:rsidP="0005676A">
      <w:pPr>
        <w:spacing w:after="0" w:line="240" w:lineRule="auto"/>
        <w:rPr>
          <w:bCs/>
          <w:color w:val="4472C4"/>
        </w:rPr>
      </w:pPr>
      <w:ins w:id="171" w:author="Katie Lankowicz" w:date="2025-10-15T14:31:00Z" w16du:dateUtc="2025-10-15T17:31:00Z">
        <w:r>
          <w:rPr>
            <w:bCs/>
            <w:color w:val="4472C4"/>
          </w:rPr>
          <w:t>2</w:t>
        </w:r>
      </w:ins>
      <w:del w:id="172" w:author="Katie Lankowicz" w:date="2025-10-15T14:31:00Z" w16du:dateUtc="2025-10-15T17:31:00Z">
        <w:r w:rsidR="00C92709" w:rsidRPr="00926F2C" w:rsidDel="00625EFB">
          <w:rPr>
            <w:bCs/>
            <w:color w:val="4472C4"/>
          </w:rPr>
          <w:delText>3</w:delText>
        </w:r>
      </w:del>
      <w:r w:rsidR="00C92709" w:rsidRPr="00926F2C">
        <w:rPr>
          <w:bCs/>
          <w:color w:val="4472C4"/>
        </w:rPr>
        <w:t>.</w:t>
      </w:r>
      <w:r w:rsidR="00562A5F" w:rsidRPr="00926F2C">
        <w:rPr>
          <w:bCs/>
          <w:color w:val="4472C4"/>
        </w:rPr>
        <w:t>3</w:t>
      </w:r>
      <w:r w:rsidR="00C92709" w:rsidRPr="00926F2C">
        <w:rPr>
          <w:bCs/>
          <w:color w:val="4472C4"/>
        </w:rPr>
        <w:tab/>
      </w:r>
      <w:r w:rsidR="00562A5F" w:rsidRPr="00926F2C">
        <w:rPr>
          <w:bCs/>
          <w:color w:val="4472C4"/>
        </w:rPr>
        <w:t>Statistical analyses</w:t>
      </w:r>
    </w:p>
    <w:p w14:paraId="1A25A1AF" w14:textId="35EFBFC0" w:rsidR="007501E2" w:rsidRPr="00926F2C" w:rsidRDefault="00625EFB" w:rsidP="0005676A">
      <w:pPr>
        <w:spacing w:after="0" w:line="240" w:lineRule="auto"/>
        <w:rPr>
          <w:bCs/>
          <w:color w:val="4472C4"/>
        </w:rPr>
      </w:pPr>
      <w:ins w:id="173" w:author="Katie Lankowicz" w:date="2025-10-15T14:31:00Z" w16du:dateUtc="2025-10-15T17:31:00Z">
        <w:r>
          <w:rPr>
            <w:bCs/>
            <w:color w:val="4472C4"/>
          </w:rPr>
          <w:t>2</w:t>
        </w:r>
      </w:ins>
      <w:del w:id="174" w:author="Katie Lankowicz" w:date="2025-10-15T14:31:00Z" w16du:dateUtc="2025-10-15T17:31:00Z">
        <w:r w:rsidR="00562A5F" w:rsidRPr="00926F2C" w:rsidDel="00625EFB">
          <w:rPr>
            <w:bCs/>
            <w:color w:val="4472C4"/>
          </w:rPr>
          <w:delText>3</w:delText>
        </w:r>
      </w:del>
      <w:r w:rsidR="00562A5F" w:rsidRPr="00926F2C">
        <w:rPr>
          <w:bCs/>
          <w:color w:val="4472C4"/>
        </w:rPr>
        <w:t>.3.1</w:t>
      </w:r>
      <w:r w:rsidR="00562A5F" w:rsidRPr="00926F2C">
        <w:rPr>
          <w:bCs/>
          <w:color w:val="4472C4"/>
        </w:rPr>
        <w:tab/>
      </w:r>
      <w:r w:rsidR="001579FC" w:rsidRPr="00926F2C">
        <w:rPr>
          <w:bCs/>
          <w:color w:val="4472C4"/>
        </w:rPr>
        <w:t>Weekly growth rates</w:t>
      </w:r>
    </w:p>
    <w:p w14:paraId="25B83382" w14:textId="71A9ACED" w:rsidR="00CF4A80" w:rsidRPr="00926F2C" w:rsidDel="00317BE8" w:rsidRDefault="007A7EA3" w:rsidP="00BD6ED4">
      <w:pPr>
        <w:spacing w:after="0" w:line="240" w:lineRule="auto"/>
        <w:rPr>
          <w:del w:id="175" w:author="Katie Lankowicz" w:date="2025-10-15T12:38:00Z" w16du:dateUtc="2025-10-15T15:38:00Z"/>
          <w:bCs/>
        </w:rPr>
      </w:pPr>
      <w:del w:id="176" w:author="Katie Lankowicz" w:date="2025-10-15T12:38:00Z" w16du:dateUtc="2025-10-15T15:38:00Z">
        <w:r w:rsidRPr="00926F2C" w:rsidDel="00317BE8">
          <w:rPr>
            <w:bCs/>
          </w:rPr>
          <w:lastRenderedPageBreak/>
          <w:delText>Growth rate fluctuates with age, so it is necessary to separate fish captured in summer beach s</w:delText>
        </w:r>
        <w:r w:rsidR="00D171AE" w:rsidRPr="00926F2C" w:rsidDel="00317BE8">
          <w:rPr>
            <w:bCs/>
          </w:rPr>
          <w:delText>e</w:delText>
        </w:r>
        <w:r w:rsidRPr="00926F2C" w:rsidDel="00317BE8">
          <w:rPr>
            <w:bCs/>
          </w:rPr>
          <w:delText xml:space="preserve">ine operations into discrete year classes. </w:delText>
        </w:r>
        <w:r w:rsidR="00D171AE" w:rsidRPr="00926F2C" w:rsidDel="00317BE8">
          <w:rPr>
            <w:bCs/>
          </w:rPr>
          <w:delText>When direct measurements of age are not available</w:delText>
        </w:r>
        <w:r w:rsidR="004B3608" w:rsidRPr="00926F2C" w:rsidDel="00317BE8">
          <w:rPr>
            <w:bCs/>
          </w:rPr>
          <w:delText xml:space="preserve">, </w:delText>
        </w:r>
        <w:r w:rsidR="00D171AE" w:rsidRPr="00926F2C" w:rsidDel="00317BE8">
          <w:rPr>
            <w:bCs/>
          </w:rPr>
          <w:delText xml:space="preserve">statistical length-frequency models can be used to estimate </w:delText>
        </w:r>
        <w:r w:rsidR="004B3608" w:rsidRPr="00926F2C" w:rsidDel="00317BE8">
          <w:rPr>
            <w:bCs/>
          </w:rPr>
          <w:delText>age. This process is effective for t</w:delText>
        </w:r>
        <w:r w:rsidR="00D171AE" w:rsidRPr="00926F2C" w:rsidDel="00317BE8">
          <w:rPr>
            <w:bCs/>
          </w:rPr>
          <w:delText xml:space="preserve">emperate fishes with short, distinct spawning seasons </w:delText>
        </w:r>
        <w:r w:rsidR="00D171AE" w:rsidRPr="00926F2C" w:rsidDel="00317BE8">
          <w:rPr>
            <w:bCs/>
          </w:rPr>
          <w:fldChar w:fldCharType="begin"/>
        </w:r>
        <w:r w:rsidR="00D171AE" w:rsidRPr="00926F2C" w:rsidDel="00317BE8">
          <w:rPr>
            <w:bCs/>
          </w:rPr>
          <w:del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delInstrText>
        </w:r>
        <w:r w:rsidR="00D171AE" w:rsidRPr="00926F2C" w:rsidDel="00317BE8">
          <w:rPr>
            <w:bCs/>
          </w:rPr>
          <w:fldChar w:fldCharType="separate"/>
        </w:r>
        <w:r w:rsidR="00D171AE" w:rsidRPr="00926F2C" w:rsidDel="00317BE8">
          <w:rPr>
            <w:rFonts w:ascii="Aptos" w:hAnsi="Aptos"/>
          </w:rPr>
          <w:delText>(Macdonald &amp; Pitcher 1979)</w:delText>
        </w:r>
        <w:r w:rsidR="00D171AE" w:rsidRPr="00926F2C" w:rsidDel="00317BE8">
          <w:rPr>
            <w:bCs/>
          </w:rPr>
          <w:fldChar w:fldCharType="end"/>
        </w:r>
        <w:r w:rsidR="00D171AE" w:rsidRPr="00926F2C" w:rsidDel="00317BE8">
          <w:rPr>
            <w:bCs/>
          </w:rPr>
          <w:delText xml:space="preserve">. </w:delText>
        </w:r>
        <w:r w:rsidR="00CF4A80" w:rsidRPr="00926F2C" w:rsidDel="00317BE8">
          <w:rPr>
            <w:bCs/>
          </w:rPr>
          <w:delText>Th</w:delText>
        </w:r>
        <w:r w:rsidR="0059204D" w:rsidRPr="00926F2C" w:rsidDel="00317BE8">
          <w:rPr>
            <w:bCs/>
          </w:rPr>
          <w:delText xml:space="preserve">e relationship of length to age </w:delText>
        </w:r>
        <w:r w:rsidR="00CF4A80" w:rsidRPr="00926F2C" w:rsidDel="00317BE8">
          <w:rPr>
            <w:bCs/>
          </w:rPr>
          <w:delText xml:space="preserve">becomes more difficult to detect as fish age and growth slows or ceases </w:delText>
        </w:r>
        <w:r w:rsidR="00CF4A80" w:rsidRPr="00926F2C" w:rsidDel="00317BE8">
          <w:rPr>
            <w:bCs/>
          </w:rPr>
          <w:fldChar w:fldCharType="begin"/>
        </w:r>
        <w:r w:rsidR="00CF4A80" w:rsidRPr="00926F2C" w:rsidDel="00317BE8">
          <w:rPr>
            <w:bCs/>
          </w:rPr>
          <w:del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delInstrText>
        </w:r>
        <w:r w:rsidR="00CF4A80" w:rsidRPr="00926F2C" w:rsidDel="00317BE8">
          <w:rPr>
            <w:rFonts w:ascii="Arial" w:hAnsi="Arial" w:cs="Arial"/>
            <w:bCs/>
          </w:rPr>
          <w:delInstrText> </w:delInstrText>
        </w:r>
        <w:r w:rsidR="00CF4A80" w:rsidRPr="00926F2C" w:rsidDel="00317BE8">
          <w:rPr>
            <w:rFonts w:ascii="Aptos" w:hAnsi="Aptos" w:cs="Aptos"/>
            <w:bCs/>
          </w:rPr>
          <w:delInstrText>→</w:delInstrText>
        </w:r>
        <w:r w:rsidR="00CF4A80" w:rsidRPr="00926F2C" w:rsidDel="00317BE8">
          <w:rPr>
            <w:rFonts w:ascii="Arial" w:hAnsi="Arial" w:cs="Arial"/>
            <w:bCs/>
          </w:rPr>
          <w:delInstrText> </w:delInstrText>
        </w:r>
        <w:r w:rsidR="00CF4A80" w:rsidRPr="00926F2C" w:rsidDel="00317BE8">
          <w:rPr>
            <w:bCs/>
          </w:rPr>
          <w:del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delInstrText>
        </w:r>
        <w:r w:rsidR="00CF4A80" w:rsidRPr="00926F2C" w:rsidDel="00317BE8">
          <w:rPr>
            <w:bCs/>
          </w:rPr>
          <w:fldChar w:fldCharType="separate"/>
        </w:r>
        <w:r w:rsidR="00CF4A80" w:rsidRPr="00926F2C" w:rsidDel="00317BE8">
          <w:rPr>
            <w:rFonts w:ascii="Aptos" w:hAnsi="Aptos"/>
          </w:rPr>
          <w:delText>(Maunder et al. 2018)</w:delText>
        </w:r>
        <w:r w:rsidR="00CF4A80" w:rsidRPr="00926F2C" w:rsidDel="00317BE8">
          <w:rPr>
            <w:bCs/>
          </w:rPr>
          <w:fldChar w:fldCharType="end"/>
        </w:r>
        <w:r w:rsidR="00CF4A80" w:rsidRPr="00926F2C" w:rsidDel="00317BE8">
          <w:rPr>
            <w:bCs/>
          </w:rPr>
          <w:delText xml:space="preserve">. However, both focal species (herring and silverside) can likely be aged using this approach. Both species have seasonal growth patterns. The short lifespan </w:delText>
        </w:r>
        <w:r w:rsidR="004B3608" w:rsidRPr="00926F2C" w:rsidDel="00317BE8">
          <w:rPr>
            <w:bCs/>
          </w:rPr>
          <w:delText xml:space="preserve">and simple age structure </w:delText>
        </w:r>
        <w:r w:rsidR="00CF4A80" w:rsidRPr="00926F2C" w:rsidDel="00317BE8">
          <w:rPr>
            <w:bCs/>
          </w:rPr>
          <w:delText xml:space="preserve">of silverside should facilitate the detection of distinct ages by size. </w:delText>
        </w:r>
        <w:r w:rsidR="00926F2C" w:rsidRPr="00926F2C" w:rsidDel="00317BE8">
          <w:rPr>
            <w:bCs/>
          </w:rPr>
          <w:delText xml:space="preserve">Though older and larger herring may no longer have distinct distributions of size at age, all herring individuals caught in our seine sampling efforts </w:delText>
        </w:r>
        <w:r w:rsidR="0059204D" w:rsidRPr="00926F2C" w:rsidDel="00317BE8">
          <w:rPr>
            <w:bCs/>
          </w:rPr>
          <w:delText>were 14-139 mm long</w:delText>
        </w:r>
        <w:r w:rsidR="00926F2C" w:rsidRPr="00926F2C" w:rsidDel="00317BE8">
          <w:rPr>
            <w:bCs/>
          </w:rPr>
          <w:delText>. W</w:delText>
        </w:r>
        <w:r w:rsidR="0059204D" w:rsidRPr="00926F2C" w:rsidDel="00317BE8">
          <w:rPr>
            <w:bCs/>
          </w:rPr>
          <w:delText xml:space="preserve">hen comparing to the expected size and age of herring at maturation (275 mm at ages 3-4; </w:delText>
        </w:r>
        <w:r w:rsidR="0059204D" w:rsidRPr="00926F2C" w:rsidDel="00317BE8">
          <w:rPr>
            <w:bCs/>
          </w:rPr>
          <w:fldChar w:fldCharType="begin"/>
        </w:r>
        <w:r w:rsidR="004B3608" w:rsidRPr="00926F2C" w:rsidDel="00317BE8">
          <w:rPr>
            <w:bCs/>
          </w:rPr>
          <w:del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Boyar 1968)</w:delText>
        </w:r>
        <w:r w:rsidR="0059204D" w:rsidRPr="00926F2C" w:rsidDel="00317BE8">
          <w:rPr>
            <w:bCs/>
          </w:rPr>
          <w:fldChar w:fldCharType="end"/>
        </w:r>
        <w:r w:rsidR="0059204D" w:rsidRPr="00926F2C" w:rsidDel="00317BE8">
          <w:rPr>
            <w:bCs/>
          </w:rPr>
          <w:delText xml:space="preserve"> it is clear that these are all younger individuals</w:delText>
        </w:r>
        <w:r w:rsidR="00926F2C" w:rsidRPr="00926F2C" w:rsidDel="00317BE8">
          <w:rPr>
            <w:bCs/>
          </w:rPr>
          <w:delText xml:space="preserve"> which should have detectable relationships of length to age</w:delText>
        </w:r>
        <w:r w:rsidR="0059204D" w:rsidRPr="00926F2C" w:rsidDel="00317BE8">
          <w:rPr>
            <w:bCs/>
          </w:rPr>
          <w:delText>.</w:delText>
        </w:r>
      </w:del>
    </w:p>
    <w:p w14:paraId="60139F68" w14:textId="155BE6FA" w:rsidR="00CF4A80" w:rsidRPr="00926F2C" w:rsidDel="00317BE8" w:rsidRDefault="00CF4A80" w:rsidP="00BD6ED4">
      <w:pPr>
        <w:spacing w:after="0" w:line="240" w:lineRule="auto"/>
        <w:rPr>
          <w:del w:id="177" w:author="Katie Lankowicz" w:date="2025-10-15T12:38:00Z" w16du:dateUtc="2025-10-15T15:38:00Z"/>
          <w:bCs/>
        </w:rPr>
      </w:pPr>
    </w:p>
    <w:p w14:paraId="109D5EB5" w14:textId="72813551" w:rsidR="00D171AE" w:rsidDel="00317BE8" w:rsidRDefault="00926F2C" w:rsidP="001F1CA4">
      <w:pPr>
        <w:spacing w:after="0" w:line="240" w:lineRule="auto"/>
        <w:rPr>
          <w:del w:id="178" w:author="Katie Lankowicz" w:date="2025-10-15T12:38:00Z" w16du:dateUtc="2025-10-15T15:38:00Z"/>
          <w:bCs/>
        </w:rPr>
      </w:pPr>
      <w:del w:id="179" w:author="Katie Lankowicz" w:date="2025-10-15T12:38:00Z" w16du:dateUtc="2025-10-15T15:38:00Z">
        <w:r w:rsidRPr="00926F2C" w:rsidDel="00317BE8">
          <w:rPr>
            <w:bCs/>
          </w:rPr>
          <w:delText xml:space="preserve">Next, we identified and selected probable age-0 individuals of both species for the calculation of weekly growth rates. </w:delText>
        </w:r>
        <w:r w:rsidR="0059204D" w:rsidRPr="00926F2C" w:rsidDel="00317BE8">
          <w:rPr>
            <w:bCs/>
          </w:rPr>
          <w:delText xml:space="preserve">This begins with an assumption that the lengths of sampled conspecifics in the same year class at the same time come from an identifiable distribution. Commonly, a normal distribution is assumed </w:delText>
        </w:r>
        <w:r w:rsidR="0059204D" w:rsidRPr="00926F2C" w:rsidDel="00317BE8">
          <w:rPr>
            <w:bCs/>
          </w:rPr>
          <w:fldChar w:fldCharType="begin"/>
        </w:r>
        <w:r w:rsidR="0059204D" w:rsidRPr="00926F2C" w:rsidDel="00317BE8">
          <w:rPr>
            <w:bCs/>
          </w:rPr>
          <w:del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Macdonald &amp; Pitcher 1979, Zhou et al. 2022)</w:delText>
        </w:r>
        <w:r w:rsidR="0059204D" w:rsidRPr="00926F2C" w:rsidDel="00317BE8">
          <w:rPr>
            <w:bCs/>
          </w:rPr>
          <w:fldChar w:fldCharType="end"/>
        </w:r>
        <w:r w:rsidR="0059204D" w:rsidRPr="00926F2C" w:rsidDel="00317BE8">
          <w:rPr>
            <w:bCs/>
          </w:rPr>
          <w:delText xml:space="preserve">. It is therefore possible to identify age groups by their unique modal lengths along a cumulative length distribution </w:delText>
        </w:r>
        <w:r w:rsidR="0059204D" w:rsidRPr="00926F2C" w:rsidDel="00317BE8">
          <w:rPr>
            <w:bCs/>
          </w:rPr>
          <w:fldChar w:fldCharType="begin"/>
        </w:r>
        <w:r w:rsidR="0059204D" w:rsidRPr="00926F2C" w:rsidDel="00317BE8">
          <w:rPr>
            <w:bCs/>
          </w:rPr>
          <w:del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Macdonald &amp; Pitcher 1979)</w:delText>
        </w:r>
        <w:r w:rsidR="0059204D" w:rsidRPr="00926F2C" w:rsidDel="00317BE8">
          <w:rPr>
            <w:bCs/>
          </w:rPr>
          <w:fldChar w:fldCharType="end"/>
        </w:r>
        <w:r w:rsidR="0059204D" w:rsidRPr="00926F2C" w:rsidDel="00317BE8">
          <w:rPr>
            <w:bCs/>
          </w:rPr>
          <w:delText xml:space="preserve">. </w:delText>
        </w:r>
        <w:r w:rsidRPr="00926F2C" w:rsidDel="00317BE8">
          <w:rPr>
            <w:bCs/>
          </w:rPr>
          <w:delText xml:space="preserve">To confirm the presence of age-0 fish, the weekly length distributions of silversides and herring were visualized (Fig. 2) and compared to published values of length at age. Juvenile herring </w:delText>
        </w:r>
        <w:r w:rsidR="00167751" w:rsidRPr="00926F2C" w:rsidDel="00317BE8">
          <w:rPr>
            <w:bCs/>
          </w:rPr>
          <w:delText xml:space="preserve">grow to lengths of 90-125 mm by the end of their first year </w:delText>
        </w:r>
        <w:r w:rsidR="00167751" w:rsidRPr="00926F2C" w:rsidDel="00317BE8">
          <w:rPr>
            <w:bCs/>
          </w:rPr>
          <w:fldChar w:fldCharType="begin"/>
        </w:r>
        <w:r w:rsidR="00167751" w:rsidRPr="00926F2C" w:rsidDel="00317BE8">
          <w:rPr>
            <w:bCs/>
          </w:rPr>
          <w:del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delInstrText>
        </w:r>
        <w:r w:rsidR="00167751" w:rsidRPr="00926F2C" w:rsidDel="00317BE8">
          <w:rPr>
            <w:bCs/>
          </w:rPr>
          <w:fldChar w:fldCharType="separate"/>
        </w:r>
        <w:r w:rsidR="00167751" w:rsidRPr="00926F2C" w:rsidDel="00317BE8">
          <w:rPr>
            <w:rFonts w:ascii="Aptos" w:hAnsi="Aptos"/>
          </w:rPr>
          <w:delText>(Anthony 1972)</w:delText>
        </w:r>
        <w:r w:rsidR="00167751" w:rsidRPr="00926F2C" w:rsidDel="00317BE8">
          <w:rPr>
            <w:bCs/>
          </w:rPr>
          <w:fldChar w:fldCharType="end"/>
        </w:r>
        <w:r w:rsidR="00167751" w:rsidRPr="00926F2C" w:rsidDel="00317BE8">
          <w:rPr>
            <w:bCs/>
          </w:rPr>
          <w:delText xml:space="preserve">. </w:delText>
        </w:r>
        <w:r w:rsidR="00B10F9B" w:rsidRPr="00926F2C" w:rsidDel="00317BE8">
          <w:rPr>
            <w:bCs/>
          </w:rPr>
          <w:delText xml:space="preserve">The size range of herring caught in </w:delText>
        </w:r>
        <w:r w:rsidR="00167751" w:rsidRPr="00926F2C" w:rsidDel="00317BE8">
          <w:rPr>
            <w:bCs/>
          </w:rPr>
          <w:delText xml:space="preserve">our </w:delText>
        </w:r>
        <w:r w:rsidR="00B10F9B" w:rsidRPr="00926F2C" w:rsidDel="00317BE8">
          <w:rPr>
            <w:bCs/>
          </w:rPr>
          <w:delText xml:space="preserve">beach seines indicates they </w:delText>
        </w:r>
        <w:r w:rsidR="00D171AE" w:rsidRPr="00926F2C" w:rsidDel="00317BE8">
          <w:rPr>
            <w:bCs/>
          </w:rPr>
          <w:delText>were</w:delText>
        </w:r>
        <w:r w:rsidR="00B10F9B" w:rsidRPr="00926F2C" w:rsidDel="00317BE8">
          <w:rPr>
            <w:bCs/>
          </w:rPr>
          <w:delText xml:space="preserve"> mostly </w:delText>
        </w:r>
        <w:r w:rsidR="00F10420" w:rsidRPr="00926F2C" w:rsidDel="00317BE8">
          <w:rPr>
            <w:bCs/>
          </w:rPr>
          <w:delText>age-0</w:delText>
        </w:r>
        <w:r w:rsidR="00B10F9B" w:rsidRPr="00926F2C" w:rsidDel="00317BE8">
          <w:rPr>
            <w:bCs/>
          </w:rPr>
          <w:delText xml:space="preserve"> </w:delText>
        </w:r>
        <w:r w:rsidR="00F10420" w:rsidRPr="00926F2C" w:rsidDel="00317BE8">
          <w:rPr>
            <w:bCs/>
          </w:rPr>
          <w:delText xml:space="preserve">fish </w:delText>
        </w:r>
        <w:r w:rsidR="00B10F9B" w:rsidRPr="00926F2C" w:rsidDel="00317BE8">
          <w:rPr>
            <w:bCs/>
          </w:rPr>
          <w:delText xml:space="preserve">spawned the previous fall (mean 64 mm, SD 13 mm). </w:delText>
        </w:r>
        <w:r w:rsidRPr="00926F2C" w:rsidDel="00317BE8">
          <w:rPr>
            <w:bCs/>
          </w:rPr>
          <w:delText xml:space="preserve">Silverside spawn in the spring, with juveniles reaching 90-100 mm before growth ceases in the late fall </w:delText>
        </w:r>
        <w:r w:rsidRPr="00926F2C" w:rsidDel="00317BE8">
          <w:rPr>
            <w:bCs/>
          </w:rPr>
          <w:fldChar w:fldCharType="begin"/>
        </w:r>
        <w:r w:rsidRPr="00926F2C" w:rsidDel="00317BE8">
          <w:rPr>
            <w:bCs/>
          </w:rPr>
          <w:del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delInstrText>
        </w:r>
        <w:r w:rsidRPr="00926F2C" w:rsidDel="00317BE8">
          <w:rPr>
            <w:bCs/>
          </w:rPr>
          <w:fldChar w:fldCharType="separate"/>
        </w:r>
        <w:r w:rsidRPr="00926F2C" w:rsidDel="00317BE8">
          <w:rPr>
            <w:rFonts w:ascii="Aptos" w:hAnsi="Aptos"/>
          </w:rPr>
          <w:delText>(Conover &amp; Ross 1982)</w:delText>
        </w:r>
        <w:r w:rsidRPr="00926F2C" w:rsidDel="00317BE8">
          <w:rPr>
            <w:bCs/>
          </w:rPr>
          <w:fldChar w:fldCharType="end"/>
        </w:r>
        <w:r w:rsidRPr="00926F2C" w:rsidDel="00317BE8">
          <w:rPr>
            <w:bCs/>
          </w:rPr>
          <w:delText xml:space="preserve">. Silverside </w:delText>
        </w:r>
        <w:r w:rsidR="00F72354" w:rsidRPr="00926F2C" w:rsidDel="00317BE8">
          <w:rPr>
            <w:bCs/>
          </w:rPr>
          <w:delText xml:space="preserve">weekly average lengths </w:delText>
        </w:r>
        <w:r w:rsidR="00D171AE" w:rsidRPr="00926F2C" w:rsidDel="00317BE8">
          <w:rPr>
            <w:bCs/>
          </w:rPr>
          <w:delText>were</w:delText>
        </w:r>
        <w:r w:rsidR="00F72354" w:rsidRPr="00926F2C" w:rsidDel="00317BE8">
          <w:rPr>
            <w:bCs/>
          </w:rPr>
          <w:delText xml:space="preserve"> consistently around 100 mm in the first third of the sampling season but rapidly decrease</w:delText>
        </w:r>
        <w:r w:rsidR="00D171AE" w:rsidRPr="00926F2C" w:rsidDel="00317BE8">
          <w:rPr>
            <w:bCs/>
          </w:rPr>
          <w:delText>d</w:delText>
        </w:r>
        <w:r w:rsidR="00F72354" w:rsidRPr="00926F2C" w:rsidDel="00317BE8">
          <w:rPr>
            <w:bCs/>
          </w:rPr>
          <w:delText xml:space="preserve"> to a low of 6</w:delText>
        </w:r>
        <w:r w:rsidR="007A7EA3" w:rsidRPr="00926F2C" w:rsidDel="00317BE8">
          <w:rPr>
            <w:bCs/>
          </w:rPr>
          <w:delText>7</w:delText>
        </w:r>
        <w:r w:rsidR="00F72354" w:rsidRPr="00926F2C" w:rsidDel="00317BE8">
          <w:rPr>
            <w:bCs/>
          </w:rPr>
          <w:delText xml:space="preserve"> mm in </w:delText>
        </w:r>
        <w:r w:rsidR="007A7EA3" w:rsidRPr="00926F2C" w:rsidDel="00317BE8">
          <w:rPr>
            <w:bCs/>
          </w:rPr>
          <w:delText>week 31</w:delText>
        </w:r>
        <w:r w:rsidR="00F72354" w:rsidRPr="00926F2C" w:rsidDel="00317BE8">
          <w:rPr>
            <w:bCs/>
          </w:rPr>
          <w:delText>. This indicates that mostly age-1+ silverside</w:delText>
        </w:r>
        <w:r w:rsidR="009329FE" w:rsidRPr="00926F2C" w:rsidDel="00317BE8">
          <w:rPr>
            <w:bCs/>
          </w:rPr>
          <w:delText>s</w:delText>
        </w:r>
        <w:r w:rsidR="00F72354" w:rsidRPr="00926F2C" w:rsidDel="00317BE8">
          <w:rPr>
            <w:bCs/>
          </w:rPr>
          <w:delText xml:space="preserve"> </w:delText>
        </w:r>
        <w:r w:rsidR="00D171AE" w:rsidRPr="00926F2C" w:rsidDel="00317BE8">
          <w:rPr>
            <w:bCs/>
          </w:rPr>
          <w:delText>were</w:delText>
        </w:r>
        <w:r w:rsidR="00F72354" w:rsidRPr="00926F2C" w:rsidDel="00317BE8">
          <w:rPr>
            <w:bCs/>
          </w:rPr>
          <w:delText xml:space="preserve"> caught early in the season, but recently-spawned silverside</w:delText>
        </w:r>
        <w:r w:rsidR="009329FE" w:rsidRPr="00926F2C" w:rsidDel="00317BE8">
          <w:rPr>
            <w:bCs/>
          </w:rPr>
          <w:delText>s</w:delText>
        </w:r>
        <w:r w:rsidR="00F72354" w:rsidRPr="00926F2C" w:rsidDel="00317BE8">
          <w:rPr>
            <w:bCs/>
          </w:rPr>
          <w:delText xml:space="preserve"> recruit to the seine </w:delText>
        </w:r>
        <w:r w:rsidR="007A7EA3" w:rsidRPr="00926F2C" w:rsidDel="00317BE8">
          <w:rPr>
            <w:bCs/>
          </w:rPr>
          <w:delText>and dominate catch by late July.</w:delText>
        </w:r>
        <w:r w:rsidR="000F6289" w:rsidRPr="00926F2C" w:rsidDel="00317BE8">
          <w:rPr>
            <w:bCs/>
          </w:rPr>
          <w:delText xml:space="preserve"> This is consistent with phenological patterns and growth rates reported in the literature </w:delText>
        </w:r>
        <w:r w:rsidR="000F6289" w:rsidRPr="00926F2C" w:rsidDel="00317BE8">
          <w:rPr>
            <w:bCs/>
          </w:rPr>
          <w:fldChar w:fldCharType="begin"/>
        </w:r>
        <w:r w:rsidR="002E045D" w:rsidRPr="00926F2C" w:rsidDel="00317BE8">
          <w:rPr>
            <w:bCs/>
          </w:rPr>
          <w:del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delInstrText>
        </w:r>
        <w:r w:rsidR="000F6289" w:rsidRPr="00926F2C" w:rsidDel="00317BE8">
          <w:rPr>
            <w:bCs/>
          </w:rPr>
          <w:fldChar w:fldCharType="separate"/>
        </w:r>
        <w:r w:rsidR="002E045D" w:rsidRPr="00926F2C" w:rsidDel="00317BE8">
          <w:rPr>
            <w:rFonts w:ascii="Aptos" w:hAnsi="Aptos"/>
          </w:rPr>
          <w:delText>(Conover &amp; Ross 1982, Conover &amp; Present 1990, Gao &amp; Munch 2013)</w:delText>
        </w:r>
        <w:r w:rsidR="000F6289" w:rsidRPr="00926F2C" w:rsidDel="00317BE8">
          <w:rPr>
            <w:bCs/>
          </w:rPr>
          <w:fldChar w:fldCharType="end"/>
        </w:r>
        <w:r w:rsidR="002E045D" w:rsidRPr="00926F2C" w:rsidDel="00317BE8">
          <w:rPr>
            <w:bCs/>
          </w:rPr>
          <w:delText>.</w:delText>
        </w:r>
        <w:r w:rsidR="00F10420" w:rsidRPr="00926F2C" w:rsidDel="00317BE8">
          <w:rPr>
            <w:bCs/>
          </w:rPr>
          <w:delText xml:space="preserve"> </w:delText>
        </w:r>
      </w:del>
    </w:p>
    <w:p w14:paraId="78FD72AB" w14:textId="7DA660D5" w:rsidR="00D171AE" w:rsidRPr="00926F2C" w:rsidDel="00317BE8" w:rsidRDefault="00D171AE" w:rsidP="001F1CA4">
      <w:pPr>
        <w:spacing w:after="0" w:line="240" w:lineRule="auto"/>
        <w:rPr>
          <w:del w:id="180" w:author="Katie Lankowicz" w:date="2025-10-15T12:38:00Z" w16du:dateUtc="2025-10-15T15:38:00Z"/>
          <w:bCs/>
        </w:rPr>
      </w:pPr>
    </w:p>
    <w:p w14:paraId="138DE2DB" w14:textId="77777777" w:rsidR="00625EFB" w:rsidRDefault="002D1769" w:rsidP="00317BE8">
      <w:pPr>
        <w:spacing w:after="0" w:line="240" w:lineRule="auto"/>
        <w:rPr>
          <w:ins w:id="181" w:author="Katie Lankowicz" w:date="2025-10-15T14:03:00Z" w16du:dateUtc="2025-10-15T17:03:00Z"/>
          <w:bCs/>
        </w:rPr>
      </w:pPr>
      <w:del w:id="182" w:author="Katie Lankowicz" w:date="2025-10-15T12:40:00Z" w16du:dateUtc="2025-10-15T15:40:00Z">
        <w:r w:rsidRPr="00926F2C" w:rsidDel="00317BE8">
          <w:rPr>
            <w:bCs/>
          </w:rPr>
          <w:delText>The following analyses</w:delText>
        </w:r>
      </w:del>
      <w:ins w:id="183" w:author="Katie Lankowicz" w:date="2025-10-15T12:40:00Z" w16du:dateUtc="2025-10-15T15:40:00Z">
        <w:r w:rsidR="00317BE8">
          <w:rPr>
            <w:bCs/>
          </w:rPr>
          <w:t xml:space="preserve">Estimates of weekly growth rates for </w:t>
        </w:r>
      </w:ins>
      <w:ins w:id="184" w:author="Katie Lankowicz" w:date="2025-10-15T12:41:00Z" w16du:dateUtc="2025-10-15T15:41:00Z">
        <w:r w:rsidR="00317BE8">
          <w:rPr>
            <w:bCs/>
          </w:rPr>
          <w:t xml:space="preserve">both of the </w:t>
        </w:r>
      </w:ins>
      <w:ins w:id="185" w:author="Katie Lankowicz" w:date="2025-10-15T12:40:00Z" w16du:dateUtc="2025-10-15T15:40:00Z">
        <w:r w:rsidR="00317BE8">
          <w:rPr>
            <w:bCs/>
          </w:rPr>
          <w:t>focal species</w:t>
        </w:r>
      </w:ins>
      <w:r w:rsidRPr="00926F2C">
        <w:rPr>
          <w:bCs/>
        </w:rPr>
        <w:t xml:space="preserve">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ins w:id="186" w:author="Katie Lankowicz" w:date="2025-10-15T12:42:00Z" w16du:dateUtc="2025-10-15T15:42:00Z">
        <w:r w:rsidR="00317BE8">
          <w:rPr>
            <w:bCs/>
          </w:rPr>
          <w:t>This analysis was limited to probable age-0 individuals</w:t>
        </w:r>
      </w:ins>
      <w:ins w:id="187" w:author="Katie Lankowicz" w:date="2025-10-15T12:43:00Z" w16du:dateUtc="2025-10-15T15:43:00Z">
        <w:r w:rsidR="00317BE8">
          <w:rPr>
            <w:bCs/>
          </w:rPr>
          <w:t>; the process for i</w:t>
        </w:r>
      </w:ins>
      <w:ins w:id="188" w:author="Katie Lankowicz" w:date="2025-10-15T13:03:00Z" w16du:dateUtc="2025-10-15T16:03:00Z">
        <w:r w:rsidR="00317BE8">
          <w:rPr>
            <w:bCs/>
          </w:rPr>
          <w:t>nitially i</w:t>
        </w:r>
      </w:ins>
      <w:ins w:id="189" w:author="Katie Lankowicz" w:date="2025-10-15T12:43:00Z" w16du:dateUtc="2025-10-15T15:43:00Z">
        <w:r w:rsidR="00317BE8">
          <w:rPr>
            <w:bCs/>
          </w:rPr>
          <w:t>dentifying these individuals is detailed within the supplemental material.</w:t>
        </w:r>
      </w:ins>
      <w:ins w:id="190" w:author="Katie Lankowicz" w:date="2025-10-15T13:05:00Z" w16du:dateUtc="2025-10-15T16:05:00Z">
        <w:r w:rsidR="00317BE8">
          <w:rPr>
            <w:bCs/>
          </w:rPr>
          <w:t xml:space="preserve"> </w:t>
        </w:r>
      </w:ins>
    </w:p>
    <w:p w14:paraId="16B326B5" w14:textId="77777777" w:rsidR="00625EFB" w:rsidRDefault="00625EFB" w:rsidP="00317BE8">
      <w:pPr>
        <w:spacing w:after="0" w:line="240" w:lineRule="auto"/>
        <w:rPr>
          <w:ins w:id="191" w:author="Katie Lankowicz" w:date="2025-10-15T14:03:00Z" w16du:dateUtc="2025-10-15T17:03:00Z"/>
          <w:bCs/>
        </w:rPr>
      </w:pPr>
    </w:p>
    <w:p w14:paraId="2496B55B" w14:textId="3BD5DE05" w:rsidR="00813874" w:rsidRPr="00926F2C" w:rsidRDefault="00926BFF" w:rsidP="00317BE8">
      <w:pPr>
        <w:spacing w:after="0" w:line="240" w:lineRule="auto"/>
        <w:rPr>
          <w:bCs/>
        </w:rPr>
      </w:pPr>
      <w:r w:rsidRPr="00926F2C">
        <w:rPr>
          <w:bCs/>
        </w:rPr>
        <w:t xml:space="preserve">Bayesian inference through the R package </w:t>
      </w:r>
      <w:r w:rsidRPr="00926F2C">
        <w:rPr>
          <w:bCs/>
          <w:i/>
          <w:iCs/>
        </w:rPr>
        <w:t>LaplacesDemon</w:t>
      </w:r>
      <w:r w:rsidR="002D1769" w:rsidRPr="00926F2C">
        <w:rPr>
          <w:bCs/>
        </w:rPr>
        <w:t xml:space="preserve"> </w:t>
      </w:r>
      <w:r w:rsidRPr="00926F2C">
        <w:rPr>
          <w:bCs/>
        </w:rPr>
        <w:fldChar w:fldCharType="begin"/>
      </w:r>
      <w:r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Pr="00926F2C">
        <w:rPr>
          <w:bCs/>
        </w:rPr>
        <w:fldChar w:fldCharType="separate"/>
      </w:r>
      <w:r w:rsidRPr="00926F2C">
        <w:rPr>
          <w:rFonts w:ascii="Aptos" w:hAnsi="Aptos"/>
        </w:rPr>
        <w:t>(Statisticat LLC 2021)</w:t>
      </w:r>
      <w:r w:rsidRPr="00926F2C">
        <w:rPr>
          <w:bCs/>
        </w:rPr>
        <w:fldChar w:fldCharType="end"/>
      </w:r>
      <w:r w:rsidRPr="00926F2C">
        <w:rPr>
          <w:bCs/>
        </w:rPr>
        <w:t xml:space="preserve"> was used to estimate the number of </w:t>
      </w:r>
      <w:ins w:id="192" w:author="Katie Lankowicz" w:date="2025-10-15T13:06:00Z" w16du:dateUtc="2025-10-15T16:06:00Z">
        <w:r w:rsidR="00317BE8">
          <w:rPr>
            <w:bCs/>
          </w:rPr>
          <w:t xml:space="preserve">discrete </w:t>
        </w:r>
      </w:ins>
      <w:r w:rsidR="00F10420" w:rsidRPr="00926F2C">
        <w:rPr>
          <w:bCs/>
        </w:rPr>
        <w:t>length distribution</w:t>
      </w:r>
      <w:ins w:id="193" w:author="Katie Lankowicz" w:date="2025-10-15T13:06:00Z" w16du:dateUtc="2025-10-15T16:06:00Z">
        <w:r w:rsidR="00317BE8">
          <w:rPr>
            <w:bCs/>
          </w:rPr>
          <w:t xml:space="preserve">s </w:t>
        </w:r>
      </w:ins>
      <w:del w:id="194" w:author="Katie Lankowicz" w:date="2025-10-15T13:06:00Z" w16du:dateUtc="2025-10-15T16:06:00Z">
        <w:r w:rsidR="00F10420" w:rsidRPr="00926F2C" w:rsidDel="00317BE8">
          <w:rPr>
            <w:bCs/>
          </w:rPr>
          <w:delText xml:space="preserve"> modes </w:delText>
        </w:r>
      </w:del>
      <w:r w:rsidR="00813874" w:rsidRPr="00926F2C">
        <w:rPr>
          <w:bCs/>
        </w:rPr>
        <w:t>within each week</w:t>
      </w:r>
      <w:r w:rsidRPr="00926F2C">
        <w:rPr>
          <w:bCs/>
        </w:rPr>
        <w:t xml:space="preserve">. </w:t>
      </w:r>
      <w:del w:id="195" w:author="Katie Lankowicz" w:date="2025-10-15T12:51:00Z" w16du:dateUtc="2025-10-15T15:51:00Z">
        <w:r w:rsidRPr="00926F2C" w:rsidDel="00317BE8">
          <w:rPr>
            <w:bCs/>
          </w:rPr>
          <w:delText xml:space="preserve">This was accomplished through the </w:delText>
        </w:r>
        <w:r w:rsidRPr="00926F2C" w:rsidDel="00317BE8">
          <w:rPr>
            <w:bCs/>
            <w:i/>
            <w:iCs/>
          </w:rPr>
          <w:delText>Modes</w:delText>
        </w:r>
        <w:r w:rsidRPr="00926F2C" w:rsidDel="00317BE8">
          <w:rPr>
            <w:bCs/>
          </w:rPr>
          <w:delText xml:space="preserve"> function, which is a deterministic function that differences </w:delText>
        </w:r>
        <w:r w:rsidR="00813874" w:rsidRPr="00926F2C" w:rsidDel="00317BE8">
          <w:rPr>
            <w:bCs/>
          </w:rPr>
          <w:delText xml:space="preserve">the kernel density of a continuous variable and reports </w:delText>
        </w:r>
        <w:r w:rsidR="0059204D" w:rsidRPr="00926F2C" w:rsidDel="00317BE8">
          <w:rPr>
            <w:bCs/>
            <w:i/>
            <w:iCs/>
          </w:rPr>
          <w:delText xml:space="preserve">n </w:delText>
        </w:r>
        <w:r w:rsidR="00813874" w:rsidRPr="00926F2C" w:rsidDel="00317BE8">
          <w:rPr>
            <w:bCs/>
          </w:rPr>
          <w:delText>modes equal to half the number of changes in direction</w:delText>
        </w:r>
        <w:r w:rsidR="00E142AE" w:rsidRPr="00926F2C" w:rsidDel="00317BE8">
          <w:rPr>
            <w:bCs/>
          </w:rPr>
          <w:delText xml:space="preserve">. This allows for the statistical determination of the number of </w:delText>
        </w:r>
        <w:r w:rsidR="0059204D" w:rsidRPr="00926F2C" w:rsidDel="00317BE8">
          <w:rPr>
            <w:bCs/>
          </w:rPr>
          <w:delText>age groups</w:delText>
        </w:r>
        <w:r w:rsidR="00E142AE" w:rsidRPr="00926F2C" w:rsidDel="00317BE8">
          <w:rPr>
            <w:bCs/>
          </w:rPr>
          <w:delText xml:space="preserve">, as opposed to traditional length frequency analysis methods that require either </w:delText>
        </w:r>
        <w:r w:rsidR="00E142AE" w:rsidRPr="00926F2C" w:rsidDel="00317BE8">
          <w:rPr>
            <w:bCs/>
            <w:i/>
            <w:iCs/>
          </w:rPr>
          <w:delText>a priori</w:delText>
        </w:r>
        <w:r w:rsidR="00E142AE" w:rsidRPr="00926F2C" w:rsidDel="00317BE8">
          <w:rPr>
            <w:bCs/>
          </w:rPr>
          <w:delText xml:space="preserve"> knowledge or graphical analysis to identify age </w:delText>
        </w:r>
        <w:r w:rsidR="0059204D" w:rsidRPr="00926F2C" w:rsidDel="00317BE8">
          <w:rPr>
            <w:bCs/>
          </w:rPr>
          <w:delText>structure</w:delText>
        </w:r>
        <w:r w:rsidR="00E142AE" w:rsidRPr="00926F2C" w:rsidDel="00317BE8">
          <w:rPr>
            <w:bCs/>
          </w:rPr>
          <w:delText xml:space="preserve"> </w:delText>
        </w:r>
        <w:r w:rsidR="007651E3" w:rsidRPr="00926F2C" w:rsidDel="00317BE8">
          <w:rPr>
            <w:bCs/>
          </w:rPr>
          <w:fldChar w:fldCharType="begin"/>
        </w:r>
        <w:r w:rsidR="00ED08C5" w:rsidDel="00317BE8">
          <w:rPr>
            <w:bCs/>
          </w:rPr>
          <w:del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gt;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7651E3" w:rsidRPr="00926F2C" w:rsidDel="00317BE8">
          <w:rPr>
            <w:bCs/>
          </w:rPr>
          <w:fldChar w:fldCharType="separate"/>
        </w:r>
        <w:r w:rsidR="007651E3" w:rsidRPr="00926F2C" w:rsidDel="00317BE8">
          <w:rPr>
            <w:rFonts w:ascii="Aptos" w:hAnsi="Aptos"/>
          </w:rPr>
          <w:delText>(Petersen 1891, Fournier et al. 1990, Zhou et al. 2022)</w:delText>
        </w:r>
        <w:r w:rsidR="007651E3" w:rsidRPr="00926F2C" w:rsidDel="00317BE8">
          <w:rPr>
            <w:bCs/>
          </w:rPr>
          <w:fldChar w:fldCharType="end"/>
        </w:r>
        <w:r w:rsidR="00E142AE" w:rsidRPr="00926F2C" w:rsidDel="00317BE8">
          <w:rPr>
            <w:bCs/>
          </w:rPr>
          <w:delText xml:space="preserve">. </w:delText>
        </w:r>
      </w:del>
      <w:ins w:id="196" w:author="Katie Lankowicz" w:date="2025-10-15T13:06:00Z" w16du:dateUtc="2025-10-15T16:06:00Z">
        <w:r w:rsidR="00317BE8">
          <w:rPr>
            <w:bCs/>
          </w:rPr>
          <w:t>A</w:t>
        </w:r>
      </w:ins>
      <w:del w:id="197" w:author="Katie Lankowicz" w:date="2025-10-15T12:52:00Z" w16du:dateUtc="2025-10-15T15:52:00Z">
        <w:r w:rsidR="00813874" w:rsidRPr="00926F2C" w:rsidDel="00317BE8">
          <w:rPr>
            <w:bCs/>
          </w:rPr>
          <w:delText>If the assumption that</w:delText>
        </w:r>
        <w:r w:rsidR="00BD6ED4" w:rsidRPr="00926F2C" w:rsidDel="00317BE8">
          <w:rPr>
            <w:bCs/>
          </w:rPr>
          <w:delText xml:space="preserve"> the</w:delText>
        </w:r>
        <w:r w:rsidR="00813874" w:rsidRPr="00926F2C" w:rsidDel="00317BE8">
          <w:rPr>
            <w:bCs/>
          </w:rPr>
          <w:delText xml:space="preserve"> </w:delText>
        </w:r>
        <w:r w:rsidR="00BD6ED4" w:rsidRPr="00926F2C" w:rsidDel="00317BE8">
          <w:rPr>
            <w:bCs/>
          </w:rPr>
          <w:delText xml:space="preserve">lengths of </w:delText>
        </w:r>
        <w:r w:rsidR="0059204D" w:rsidRPr="00926F2C" w:rsidDel="00317BE8">
          <w:rPr>
            <w:bCs/>
          </w:rPr>
          <w:delText xml:space="preserve">each age group </w:delText>
        </w:r>
        <w:r w:rsidR="00BD6ED4" w:rsidRPr="00926F2C" w:rsidDel="00317BE8">
          <w:rPr>
            <w:bCs/>
          </w:rPr>
          <w:delText>come from a normal distribution holds</w:delText>
        </w:r>
        <w:r w:rsidR="00813874" w:rsidRPr="00926F2C" w:rsidDel="00317BE8">
          <w:rPr>
            <w:bCs/>
          </w:rPr>
          <w:delText xml:space="preserve">, the </w:delText>
        </w:r>
      </w:del>
      <w:del w:id="198" w:author="Katie Lankowicz" w:date="2025-10-15T13:06:00Z" w16du:dateUtc="2025-10-15T16:06:00Z">
        <w:r w:rsidR="00813874" w:rsidRPr="00926F2C" w:rsidDel="00317BE8">
          <w:rPr>
            <w:bCs/>
          </w:rPr>
          <w:delText>location of each mode</w:delText>
        </w:r>
      </w:del>
      <w:del w:id="199" w:author="Katie Lankowicz" w:date="2025-10-15T12:57:00Z" w16du:dateUtc="2025-10-15T15:57:00Z">
        <w:r w:rsidR="00813874" w:rsidRPr="00926F2C" w:rsidDel="00317BE8">
          <w:rPr>
            <w:bCs/>
          </w:rPr>
          <w:delText xml:space="preserve"> would </w:delText>
        </w:r>
      </w:del>
      <w:del w:id="200" w:author="Katie Lankowicz" w:date="2025-10-15T13:06:00Z" w16du:dateUtc="2025-10-15T16:06:00Z">
        <w:r w:rsidR="00813874" w:rsidRPr="00926F2C" w:rsidDel="00317BE8">
          <w:rPr>
            <w:bCs/>
          </w:rPr>
          <w:delText xml:space="preserve">represent the mean length of fish belonging to that </w:delText>
        </w:r>
        <w:r w:rsidR="0059204D" w:rsidRPr="00926F2C" w:rsidDel="00317BE8">
          <w:rPr>
            <w:bCs/>
          </w:rPr>
          <w:delText>group</w:delText>
        </w:r>
        <w:r w:rsidR="00813874" w:rsidRPr="00926F2C" w:rsidDel="00317BE8">
          <w:rPr>
            <w:bCs/>
          </w:rPr>
          <w:delText xml:space="preserve">. </w:delText>
        </w:r>
      </w:del>
      <w:del w:id="201" w:author="Katie Lankowicz" w:date="2025-10-15T12:57:00Z" w16du:dateUtc="2025-10-15T15:57:00Z">
        <w:r w:rsidR="00813874" w:rsidRPr="00926F2C" w:rsidDel="00317BE8">
          <w:rPr>
            <w:bCs/>
          </w:rPr>
          <w:delText>The location of modes was</w:delText>
        </w:r>
      </w:del>
      <w:del w:id="202" w:author="Katie Lankowicz" w:date="2025-10-15T13:06:00Z" w16du:dateUtc="2025-10-15T16:06:00Z">
        <w:r w:rsidR="00813874" w:rsidRPr="00926F2C" w:rsidDel="00317BE8">
          <w:rPr>
            <w:bCs/>
          </w:rPr>
          <w:delText xml:space="preserve"> estimated using a</w:delText>
        </w:r>
      </w:del>
      <w:r w:rsidR="00813874" w:rsidRPr="00926F2C">
        <w:rPr>
          <w:bCs/>
        </w:rPr>
        <w:t xml:space="preserve"> mixed modeling approach</w:t>
      </w:r>
      <w:ins w:id="203" w:author="Katie Lankowicz" w:date="2025-10-15T13:06:00Z" w16du:dateUtc="2025-10-15T16:06:00Z">
        <w:r w:rsidR="00317BE8">
          <w:rPr>
            <w:bCs/>
          </w:rPr>
          <w:t xml:space="preserve"> using an expec</w:t>
        </w:r>
      </w:ins>
      <w:ins w:id="204" w:author="Katie Lankowicz" w:date="2025-10-15T13:07:00Z" w16du:dateUtc="2025-10-15T16:07:00Z">
        <w:r w:rsidR="00317BE8">
          <w:rPr>
            <w:bCs/>
          </w:rPr>
          <w:t xml:space="preserve">tation-maximization (EM) algorithm was then used to estimate the </w:t>
        </w:r>
      </w:ins>
      <w:ins w:id="205" w:author="Katie Lankowicz" w:date="2025-10-15T13:08:00Z" w16du:dateUtc="2025-10-15T16:08:00Z">
        <w:r w:rsidR="00317BE8">
          <w:rPr>
            <w:bCs/>
          </w:rPr>
          <w:t xml:space="preserve">mean length of each discrete group; </w:t>
        </w:r>
      </w:ins>
      <w:del w:id="206" w:author="Katie Lankowicz" w:date="2025-10-15T13:08:00Z" w16du:dateUtc="2025-10-15T16:08:00Z">
        <w:r w:rsidR="00813874" w:rsidRPr="00926F2C" w:rsidDel="00317BE8">
          <w:rPr>
            <w:bCs/>
          </w:rPr>
          <w:delText xml:space="preserve"> via </w:delText>
        </w:r>
      </w:del>
      <w:r w:rsidR="00813874" w:rsidRPr="00926F2C">
        <w:rPr>
          <w:bCs/>
        </w:rPr>
        <w:t xml:space="preserve">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ins w:id="207" w:author="Katie Lankowicz" w:date="2025-10-15T13:06:00Z" w16du:dateUtc="2025-10-15T16:06:00Z">
        <w:r w:rsidR="00317BE8">
          <w:rPr>
            <w:bCs/>
          </w:rPr>
          <w:t xml:space="preserve"> was </w:t>
        </w:r>
      </w:ins>
      <w:ins w:id="208" w:author="Katie Lankowicz" w:date="2025-10-15T13:09:00Z" w16du:dateUtc="2025-10-15T16:09:00Z">
        <w:r w:rsidR="00317BE8">
          <w:rPr>
            <w:bCs/>
          </w:rPr>
          <w:t xml:space="preserve">used for this step. </w:t>
        </w:r>
      </w:ins>
      <w:del w:id="209" w:author="Katie Lankowicz" w:date="2025-10-15T13:09:00Z" w16du:dateUtc="2025-10-15T16:09:00Z">
        <w:r w:rsidR="00813874" w:rsidRPr="00926F2C" w:rsidDel="00317BE8">
          <w:rPr>
            <w:bCs/>
          </w:rPr>
          <w:delText xml:space="preserve">. An expectation-maximization (EM) algorithm for mixtures of univariate normals applied to the number of modes identified in the previous step was applied. </w:delText>
        </w:r>
      </w:del>
      <w:r w:rsidR="00813874" w:rsidRPr="00926F2C">
        <w:rPr>
          <w:bCs/>
        </w:rPr>
        <w:t>A 95% confidence interval was estimated as 2 standard deviations around each identified</w:t>
      </w:r>
      <w:ins w:id="210" w:author="Katie Lankowicz" w:date="2025-10-15T13:09:00Z" w16du:dateUtc="2025-10-15T16:09:00Z">
        <w:r w:rsidR="00317BE8">
          <w:rPr>
            <w:bCs/>
          </w:rPr>
          <w:t xml:space="preserve"> mean length</w:t>
        </w:r>
      </w:ins>
      <w:del w:id="211" w:author="Katie Lankowicz" w:date="2025-10-15T13:09:00Z" w16du:dateUtc="2025-10-15T16:09:00Z">
        <w:r w:rsidR="00813874" w:rsidRPr="00926F2C" w:rsidDel="00317BE8">
          <w:rPr>
            <w:bCs/>
          </w:rPr>
          <w:delText xml:space="preserve"> </w:delText>
        </w:r>
        <w:r w:rsidR="007651E3" w:rsidRPr="00926F2C" w:rsidDel="00317BE8">
          <w:rPr>
            <w:bCs/>
          </w:rPr>
          <w:delText>mode</w:delText>
        </w:r>
      </w:del>
      <w:r w:rsidR="007651E3" w:rsidRPr="00926F2C">
        <w:rPr>
          <w:bCs/>
        </w:rPr>
        <w:t xml:space="preserv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del w:id="212" w:author="Katie Lankowicz" w:date="2025-10-15T13:33:00Z" w16du:dateUtc="2025-10-15T16:33:00Z">
        <w:r w:rsidR="0059204D" w:rsidRPr="00926F2C" w:rsidDel="00317BE8">
          <w:rPr>
            <w:bCs/>
          </w:rPr>
          <w:delText xml:space="preserve">age </w:delText>
        </w:r>
      </w:del>
      <w:r w:rsidR="0059204D" w:rsidRPr="00926F2C">
        <w:rPr>
          <w:bCs/>
        </w:rPr>
        <w:t>group</w:t>
      </w:r>
      <w:r w:rsidR="00813874" w:rsidRPr="00926F2C">
        <w:rPr>
          <w:bCs/>
        </w:rPr>
        <w:t>.</w:t>
      </w:r>
    </w:p>
    <w:p w14:paraId="6AB59787" w14:textId="77777777" w:rsidR="00813874" w:rsidRPr="00926F2C" w:rsidRDefault="00813874" w:rsidP="001F1CA4">
      <w:pPr>
        <w:spacing w:after="0" w:line="240" w:lineRule="auto"/>
        <w:rPr>
          <w:bCs/>
        </w:rPr>
      </w:pPr>
    </w:p>
    <w:p w14:paraId="47A62D3A" w14:textId="7175EC21" w:rsidR="00625EFB" w:rsidRDefault="00075F98" w:rsidP="00625EFB">
      <w:pPr>
        <w:spacing w:after="0" w:line="240" w:lineRule="auto"/>
        <w:rPr>
          <w:ins w:id="213" w:author="Katie Lankowicz" w:date="2025-10-15T14:06:00Z" w16du:dateUtc="2025-10-15T17:06:00Z"/>
          <w:bCs/>
        </w:rPr>
      </w:pPr>
      <w:del w:id="214" w:author="Katie Lankowicz" w:date="2025-10-15T12:53:00Z" w16du:dateUtc="2025-10-15T15:53:00Z">
        <w:r w:rsidRPr="00926F2C" w:rsidDel="00317BE8">
          <w:rPr>
            <w:bCs/>
          </w:rPr>
          <w:delText>This approach to length-frequency analysis is similar to established software and methods</w:delText>
        </w:r>
        <w:r w:rsidR="00BD6ED4" w:rsidRPr="00926F2C" w:rsidDel="00317BE8">
          <w:rPr>
            <w:bCs/>
          </w:rPr>
          <w:delText xml:space="preserve"> </w:delText>
        </w:r>
        <w:r w:rsidR="00BD6ED4" w:rsidRPr="00926F2C" w:rsidDel="00317BE8">
          <w:rPr>
            <w:bCs/>
          </w:rPr>
          <w:fldChar w:fldCharType="begin"/>
        </w:r>
        <w:r w:rsidR="00BD6ED4" w:rsidRPr="00926F2C" w:rsidDel="00317BE8">
          <w:rPr>
            <w:bCs/>
          </w:rPr>
          <w:del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BD6ED4" w:rsidRPr="00926F2C" w:rsidDel="00317BE8">
          <w:rPr>
            <w:bCs/>
          </w:rPr>
          <w:fldChar w:fldCharType="separate"/>
        </w:r>
        <w:r w:rsidR="00BD6ED4" w:rsidRPr="00926F2C" w:rsidDel="00317BE8">
          <w:rPr>
            <w:rFonts w:ascii="Aptos" w:hAnsi="Aptos"/>
          </w:rPr>
          <w:delText>(Gayanilo et al. 1996, Mildenberger et al. 2017, Zhou et al. 2022)</w:delText>
        </w:r>
        <w:r w:rsidR="00BD6ED4" w:rsidRPr="00926F2C" w:rsidDel="00317BE8">
          <w:rPr>
            <w:bCs/>
          </w:rPr>
          <w:fldChar w:fldCharType="end"/>
        </w:r>
        <w:r w:rsidR="00BD6ED4" w:rsidRPr="00926F2C" w:rsidDel="00317BE8">
          <w:rPr>
            <w:bCs/>
          </w:rPr>
          <w:delText xml:space="preserve">. </w:delText>
        </w:r>
        <w:r w:rsidRPr="00926F2C" w:rsidDel="00317BE8">
          <w:rPr>
            <w:bCs/>
          </w:rPr>
          <w:delText xml:space="preserve">Like these other approaches, an expert is required to </w:delText>
        </w:r>
        <w:r w:rsidR="00E142AE" w:rsidRPr="00926F2C" w:rsidDel="00317BE8">
          <w:rPr>
            <w:bCs/>
          </w:rPr>
          <w:delText xml:space="preserve">apply informative priors and </w:delText>
        </w:r>
        <w:r w:rsidRPr="00926F2C" w:rsidDel="00317BE8">
          <w:rPr>
            <w:bCs/>
          </w:rPr>
          <w:delText xml:space="preserve">make decisions about the validity of the identified </w:delText>
        </w:r>
        <w:r w:rsidR="0059204D" w:rsidRPr="00926F2C" w:rsidDel="00317BE8">
          <w:rPr>
            <w:bCs/>
          </w:rPr>
          <w:delText>age groups</w:delText>
        </w:r>
        <w:r w:rsidRPr="00926F2C" w:rsidDel="00317BE8">
          <w:rPr>
            <w:bCs/>
          </w:rPr>
          <w:delText xml:space="preserve">. </w:delText>
        </w:r>
      </w:del>
      <w:r w:rsidRPr="00926F2C">
        <w:rPr>
          <w:bCs/>
        </w:rPr>
        <w:t xml:space="preserve">We </w:t>
      </w:r>
      <w:ins w:id="215" w:author="Katie Lankowicz" w:date="2025-10-15T12:53:00Z" w16du:dateUtc="2025-10-15T15:53:00Z">
        <w:r w:rsidR="00317BE8">
          <w:rPr>
            <w:bCs/>
          </w:rPr>
          <w:t xml:space="preserve">then </w:t>
        </w:r>
      </w:ins>
      <w:r w:rsidRPr="00926F2C">
        <w:rPr>
          <w:bCs/>
        </w:rPr>
        <w:t xml:space="preserve">developed a set of rules to exclude biologically invalid or improbable estimates of </w:t>
      </w:r>
      <w:r w:rsidR="0059204D" w:rsidRPr="00926F2C">
        <w:rPr>
          <w:bCs/>
        </w:rPr>
        <w:t>age-</w:t>
      </w:r>
      <w:ins w:id="216" w:author="Katie Lankowicz" w:date="2025-10-15T13:10:00Z" w16du:dateUtc="2025-10-15T16:10:00Z">
        <w:r w:rsidR="00317BE8">
          <w:rPr>
            <w:bCs/>
          </w:rPr>
          <w:t xml:space="preserve">0 weekly </w:t>
        </w:r>
      </w:ins>
      <w:del w:id="217" w:author="Katie Lankowicz" w:date="2025-10-15T13:10:00Z" w16du:dateUtc="2025-10-15T16:10:00Z">
        <w:r w:rsidR="0059204D" w:rsidRPr="00926F2C" w:rsidDel="00317BE8">
          <w:rPr>
            <w:bCs/>
          </w:rPr>
          <w:delText>specific</w:delText>
        </w:r>
        <w:r w:rsidRPr="00926F2C" w:rsidDel="00317BE8">
          <w:rPr>
            <w:bCs/>
          </w:rPr>
          <w:delText xml:space="preserve"> </w:delText>
        </w:r>
      </w:del>
      <w:r w:rsidRPr="00926F2C">
        <w:rPr>
          <w:bCs/>
        </w:rPr>
        <w:t>size range</w:t>
      </w:r>
      <w:ins w:id="218" w:author="Katie Lankowicz" w:date="2025-10-15T13:10:00Z" w16du:dateUtc="2025-10-15T16:10:00Z">
        <w:r w:rsidR="00317BE8">
          <w:rPr>
            <w:bCs/>
          </w:rPr>
          <w:t>s</w:t>
        </w:r>
      </w:ins>
      <w:r w:rsidRPr="00926F2C">
        <w:rPr>
          <w:bCs/>
        </w:rPr>
        <w:t>. For the former, this included length estimates with minimum lengths below 0</w:t>
      </w:r>
      <w:ins w:id="219" w:author="Katie Lankowicz" w:date="2025-10-15T12:58:00Z" w16du:dateUtc="2025-10-15T15:58:00Z">
        <w:r w:rsidR="00317BE8">
          <w:rPr>
            <w:bCs/>
          </w:rPr>
          <w:t xml:space="preserve"> </w:t>
        </w:r>
      </w:ins>
      <w:r w:rsidRPr="00926F2C">
        <w:rPr>
          <w:bCs/>
        </w:rPr>
        <w:t xml:space="preserve">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1FF50985" w14:textId="77777777" w:rsidR="00625EFB" w:rsidRDefault="00625EFB" w:rsidP="00625EFB">
      <w:pPr>
        <w:spacing w:after="0" w:line="240" w:lineRule="auto"/>
        <w:rPr>
          <w:ins w:id="220" w:author="Katie Lankowicz" w:date="2025-10-15T14:06:00Z" w16du:dateUtc="2025-10-15T17:06:00Z"/>
          <w:bCs/>
        </w:rPr>
      </w:pPr>
    </w:p>
    <w:p w14:paraId="0B78A095" w14:textId="6D648567" w:rsidR="00625EFB" w:rsidRDefault="00625EFB" w:rsidP="00625EFB">
      <w:pPr>
        <w:spacing w:after="0" w:line="240" w:lineRule="auto"/>
        <w:rPr>
          <w:ins w:id="221" w:author="Katie Lankowicz" w:date="2025-10-15T14:08:00Z" w16du:dateUtc="2025-10-15T17:08:00Z"/>
          <w:bCs/>
        </w:rPr>
      </w:pPr>
      <w:ins w:id="222" w:author="Katie Lankowicz" w:date="2025-10-15T14:06:00Z" w16du:dateUtc="2025-10-15T17:06:00Z">
        <w:r>
          <w:rPr>
            <w:bCs/>
          </w:rPr>
          <w:t>In some years, infrequent herring obs</w:t>
        </w:r>
      </w:ins>
      <w:ins w:id="223" w:author="Katie Lankowicz" w:date="2025-10-15T14:07:00Z" w16du:dateUtc="2025-10-15T17:07:00Z">
        <w:r>
          <w:rPr>
            <w:bCs/>
          </w:rPr>
          <w:t xml:space="preserve">ervations resulted in only 2-5 weeks of data per year to estimate weekly growth rates. </w:t>
        </w:r>
      </w:ins>
      <w:ins w:id="224" w:author="Katie Lankowicz" w:date="2025-10-15T14:04:00Z" w16du:dateUtc="2025-10-15T17:04:00Z">
        <w:r w:rsidRPr="008749F6">
          <w:rPr>
            <w:bCs/>
            <w:highlight w:val="yellow"/>
          </w:rPr>
          <w:t xml:space="preserve">Herring were caught in only the first week of sampling in 2023, so growth rates could not be estimated for that year. </w:t>
        </w:r>
      </w:ins>
      <w:moveToRangeStart w:id="225" w:author="Katie Lankowicz" w:date="2025-10-15T14:08:00Z" w:name="move211429708"/>
      <w:moveTo w:id="226" w:author="Katie Lankowicz" w:date="2025-10-15T14:08:00Z" w16du:dateUtc="2025-10-15T17:08:00Z">
        <w:r w:rsidRPr="00926F2C">
          <w:rPr>
            <w:bCs/>
          </w:rPr>
          <w:t xml:space="preserve">Silversides were caught more consistently than herring, and between 2 and 8 weeks of length frequency data for age-0 individuals remained after data filtering. </w:t>
        </w:r>
      </w:moveTo>
      <w:ins w:id="227" w:author="Katie Lankowicz" w:date="2025-10-15T14:09:00Z" w16du:dateUtc="2025-10-15T17:09:00Z">
        <w:r>
          <w:rPr>
            <w:bCs/>
            <w:highlight w:val="yellow"/>
          </w:rPr>
          <w:t>G</w:t>
        </w:r>
      </w:ins>
      <w:ins w:id="228" w:author="Katie Lankowicz" w:date="2025-10-15T14:08:00Z" w16du:dateUtc="2025-10-15T17:08:00Z">
        <w:r w:rsidRPr="008749F6">
          <w:rPr>
            <w:bCs/>
            <w:highlight w:val="yellow"/>
          </w:rPr>
          <w:t xml:space="preserve">rowth rates </w:t>
        </w:r>
      </w:ins>
      <w:ins w:id="229" w:author="Katie Lankowicz" w:date="2025-10-15T14:09:00Z" w16du:dateUtc="2025-10-15T17:09:00Z">
        <w:r>
          <w:rPr>
            <w:bCs/>
            <w:highlight w:val="yellow"/>
          </w:rPr>
          <w:t xml:space="preserve">for both species </w:t>
        </w:r>
      </w:ins>
      <w:ins w:id="230" w:author="Katie Lankowicz" w:date="2025-10-15T14:08:00Z" w16du:dateUtc="2025-10-15T17:08:00Z">
        <w:r w:rsidRPr="008749F6">
          <w:rPr>
            <w:bCs/>
            <w:highlight w:val="yellow"/>
          </w:rPr>
          <w:t>in 2024 were estimated from data that had no sampling in weeks 32 to 38 because of vessel mechanical issues; we therefore had low confidence in the results for this year and did not include them in further analyses</w:t>
        </w:r>
      </w:ins>
      <w:ins w:id="231" w:author="Katie Lankowicz" w:date="2025-10-15T14:09:00Z" w16du:dateUtc="2025-10-15T17:09:00Z">
        <w:r>
          <w:rPr>
            <w:bCs/>
          </w:rPr>
          <w:t>.</w:t>
        </w:r>
      </w:ins>
    </w:p>
    <w:p w14:paraId="1A2F448D" w14:textId="7B7B6204" w:rsidR="00B10F9B" w:rsidRPr="00926F2C" w:rsidDel="00625EFB" w:rsidRDefault="00625EFB" w:rsidP="00625EFB">
      <w:pPr>
        <w:spacing w:after="0" w:line="240" w:lineRule="auto"/>
        <w:rPr>
          <w:del w:id="232" w:author="Katie Lankowicz" w:date="2025-10-15T14:09:00Z" w16du:dateUtc="2025-10-15T17:09:00Z"/>
          <w:bCs/>
        </w:rPr>
      </w:pPr>
      <w:moveTo w:id="233" w:author="Katie Lankowicz" w:date="2025-10-15T14:08:00Z" w16du:dateUtc="2025-10-15T17:08:00Z">
        <w:del w:id="234" w:author="Katie Lankowicz" w:date="2025-10-15T14:09:00Z" w16du:dateUtc="2025-10-15T17:09:00Z">
          <w:r w:rsidRPr="00926F2C" w:rsidDel="00625EFB">
            <w:rPr>
              <w:bCs/>
            </w:rPr>
            <w:delText xml:space="preserve">We excluded growth rates estimated for 2024 because of the gap in sampling data noted above. </w:delText>
          </w:r>
        </w:del>
      </w:moveTo>
      <w:moveToRangeEnd w:id="225"/>
    </w:p>
    <w:p w14:paraId="7AEA0EB0" w14:textId="77777777" w:rsidR="00C34F02" w:rsidRPr="00926F2C" w:rsidRDefault="00C34F02" w:rsidP="001F1CA4">
      <w:pPr>
        <w:spacing w:after="0" w:line="240" w:lineRule="auto"/>
        <w:rPr>
          <w:bCs/>
        </w:rPr>
      </w:pPr>
    </w:p>
    <w:p w14:paraId="173903B1" w14:textId="53CD98EF" w:rsidR="004E0283" w:rsidRPr="00926F2C" w:rsidDel="00317BE8" w:rsidRDefault="00ED01C5" w:rsidP="001F6AAD">
      <w:pPr>
        <w:spacing w:after="0" w:line="240" w:lineRule="auto"/>
        <w:rPr>
          <w:del w:id="235" w:author="Katie Lankowicz" w:date="2025-10-15T12:56:00Z" w16du:dateUtc="2025-10-15T15:56:00Z"/>
          <w:bCs/>
        </w:rPr>
      </w:pPr>
      <w:r w:rsidRPr="00926F2C">
        <w:rPr>
          <w:bCs/>
        </w:rPr>
        <w:t>Next,</w:t>
      </w:r>
      <w:ins w:id="236" w:author="Katie Lankowicz" w:date="2025-10-15T13:31:00Z" w16du:dateUtc="2025-10-15T16:31:00Z">
        <w:r w:rsidR="00317BE8">
          <w:rPr>
            <w:bCs/>
          </w:rPr>
          <w:t xml:space="preserve"> linear models were fit to the upper and lower limits of </w:t>
        </w:r>
      </w:ins>
      <w:ins w:id="237" w:author="Katie Lankowicz" w:date="2025-10-15T13:32:00Z" w16du:dateUtc="2025-10-15T16:32:00Z">
        <w:r w:rsidR="00317BE8">
          <w:rPr>
            <w:bCs/>
          </w:rPr>
          <w:t xml:space="preserve">age-0 cohort </w:t>
        </w:r>
      </w:ins>
      <w:ins w:id="238" w:author="Katie Lankowicz" w:date="2025-10-15T13:31:00Z" w16du:dateUtc="2025-10-15T16:31:00Z">
        <w:r w:rsidR="00317BE8">
          <w:rPr>
            <w:bCs/>
          </w:rPr>
          <w:t>length ran</w:t>
        </w:r>
      </w:ins>
      <w:ins w:id="239" w:author="Katie Lankowicz" w:date="2025-10-15T13:32:00Z" w16du:dateUtc="2025-10-15T16:32:00Z">
        <w:r w:rsidR="00317BE8">
          <w:rPr>
            <w:bCs/>
          </w:rPr>
          <w:t xml:space="preserve">ges </w:t>
        </w:r>
      </w:ins>
      <w:ins w:id="240" w:author="Katie Lankowicz" w:date="2025-10-15T14:09:00Z" w16du:dateUtc="2025-10-15T17:09:00Z">
        <w:r w:rsidR="00625EFB">
          <w:rPr>
            <w:bCs/>
          </w:rPr>
          <w:t>in each week</w:t>
        </w:r>
      </w:ins>
      <w:ins w:id="241" w:author="Katie Lankowicz" w:date="2025-10-15T13:32:00Z" w16du:dateUtc="2025-10-15T16:32:00Z">
        <w:r w:rsidR="00317BE8">
          <w:rPr>
            <w:bCs/>
          </w:rPr>
          <w:t xml:space="preserve">. </w:t>
        </w:r>
      </w:ins>
      <w:del w:id="242" w:author="Katie Lankowicz" w:date="2025-10-15T13:32:00Z" w16du:dateUtc="2025-10-15T16:32:00Z">
        <w:r w:rsidRPr="00926F2C" w:rsidDel="00317BE8">
          <w:rPr>
            <w:bCs/>
          </w:rPr>
          <w:delText xml:space="preserve"> the </w:delText>
        </w:r>
        <w:r w:rsidR="0019083E" w:rsidRPr="00926F2C" w:rsidDel="00317BE8">
          <w:rPr>
            <w:bCs/>
          </w:rPr>
          <w:delText xml:space="preserve">lower and upper limits of </w:delText>
        </w:r>
        <w:r w:rsidR="0059204D" w:rsidRPr="00926F2C" w:rsidDel="00317BE8">
          <w:rPr>
            <w:bCs/>
          </w:rPr>
          <w:delText xml:space="preserve">the </w:delText>
        </w:r>
        <w:r w:rsidR="0019083E" w:rsidRPr="00926F2C" w:rsidDel="00317BE8">
          <w:rPr>
            <w:bCs/>
          </w:rPr>
          <w:delText xml:space="preserve">length </w:delText>
        </w:r>
        <w:r w:rsidR="00C34F02" w:rsidRPr="00926F2C" w:rsidDel="00317BE8">
          <w:rPr>
            <w:bCs/>
          </w:rPr>
          <w:delText xml:space="preserve">range of </w:delText>
        </w:r>
        <w:r w:rsidRPr="00926F2C" w:rsidDel="00317BE8">
          <w:rPr>
            <w:bCs/>
          </w:rPr>
          <w:delText xml:space="preserve">the age-0 cohort </w:delText>
        </w:r>
        <w:r w:rsidR="00C34F02" w:rsidRPr="00926F2C" w:rsidDel="00317BE8">
          <w:rPr>
            <w:bCs/>
          </w:rPr>
          <w:delText>for every week in the sampling period</w:delText>
        </w:r>
        <w:r w:rsidRPr="00926F2C" w:rsidDel="00317BE8">
          <w:rPr>
            <w:bCs/>
          </w:rPr>
          <w:delText xml:space="preserve"> w</w:delText>
        </w:r>
        <w:r w:rsidR="0059204D" w:rsidRPr="00926F2C" w:rsidDel="00317BE8">
          <w:rPr>
            <w:bCs/>
          </w:rPr>
          <w:delText>ere</w:delText>
        </w:r>
        <w:r w:rsidRPr="00926F2C" w:rsidDel="00317BE8">
          <w:rPr>
            <w:bCs/>
          </w:rPr>
          <w:delText xml:space="preserve"> estimated</w:delText>
        </w:r>
        <w:r w:rsidR="00C34F02" w:rsidRPr="00926F2C" w:rsidDel="00317BE8">
          <w:rPr>
            <w:bCs/>
          </w:rPr>
          <w:delText xml:space="preserve">. </w:delText>
        </w:r>
      </w:del>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ins w:id="243" w:author="Katie Lankowicz" w:date="2025-10-15T12:53:00Z" w16du:dateUtc="2025-10-15T15:53:00Z">
        <w:r w:rsidR="00317BE8">
          <w:rPr>
            <w:bCs/>
          </w:rPr>
          <w:t xml:space="preserve">. </w:t>
        </w:r>
      </w:ins>
      <w:del w:id="244" w:author="Katie Lankowicz" w:date="2025-10-15T12:53:00Z" w16du:dateUtc="2025-10-15T15:53:00Z">
        <w:r w:rsidR="00B62476" w:rsidRPr="00926F2C" w:rsidDel="00317BE8">
          <w:rPr>
            <w:bCs/>
          </w:rPr>
          <w:delText xml:space="preserve">. </w:delText>
        </w:r>
        <w:r w:rsidR="00DF6469" w:rsidRPr="00926F2C" w:rsidDel="00317BE8">
          <w:rPr>
            <w:bCs/>
          </w:rPr>
          <w:delText xml:space="preserve">Lifetime fish growth is usually modeled using </w:delText>
        </w:r>
        <w:r w:rsidR="00C94488" w:rsidRPr="00926F2C" w:rsidDel="00317BE8">
          <w:rPr>
            <w:bCs/>
          </w:rPr>
          <w:delText xml:space="preserve">the </w:delText>
        </w:r>
        <w:r w:rsidR="00DF6469" w:rsidRPr="00926F2C" w:rsidDel="00317BE8">
          <w:rPr>
            <w:bCs/>
          </w:rPr>
          <w:delText xml:space="preserve">von Bertalanffy </w:delText>
        </w:r>
        <w:r w:rsidR="00C94488" w:rsidRPr="00926F2C" w:rsidDel="00317BE8">
          <w:rPr>
            <w:bCs/>
          </w:rPr>
          <w:delText>equation</w:delText>
        </w:r>
        <w:r w:rsidR="00DF6469" w:rsidRPr="00926F2C" w:rsidDel="00317BE8">
          <w:rPr>
            <w:bCs/>
          </w:rPr>
          <w:delText xml:space="preserve">, which is a </w:delText>
        </w:r>
        <w:r w:rsidR="0019083E" w:rsidRPr="00926F2C" w:rsidDel="00317BE8">
          <w:rPr>
            <w:bCs/>
          </w:rPr>
          <w:delText>specialized case of logistic growth</w:delText>
        </w:r>
        <w:r w:rsidR="00DF6469" w:rsidRPr="00926F2C" w:rsidDel="00317BE8">
          <w:rPr>
            <w:bCs/>
          </w:rPr>
          <w:delText xml:space="preserve">. Beach seine operations took place over 15 weeks each </w:delText>
        </w:r>
        <w:r w:rsidR="002E045D" w:rsidRPr="00926F2C" w:rsidDel="00317BE8">
          <w:rPr>
            <w:bCs/>
          </w:rPr>
          <w:delText>summer</w:delText>
        </w:r>
        <w:r w:rsidR="00DF6469" w:rsidRPr="00926F2C" w:rsidDel="00317BE8">
          <w:rPr>
            <w:bCs/>
          </w:rPr>
          <w:delText>,</w:delText>
        </w:r>
        <w:r w:rsidR="00E142AE" w:rsidRPr="00926F2C" w:rsidDel="00317BE8">
          <w:rPr>
            <w:bCs/>
          </w:rPr>
          <w:delText xml:space="preserve"> with </w:delText>
        </w:r>
        <w:r w:rsidR="0059204D" w:rsidRPr="00926F2C" w:rsidDel="00317BE8">
          <w:rPr>
            <w:bCs/>
          </w:rPr>
          <w:delText xml:space="preserve">age-0 cohorts for both </w:delText>
        </w:r>
        <w:r w:rsidR="00E142AE" w:rsidRPr="00926F2C" w:rsidDel="00317BE8">
          <w:rPr>
            <w:bCs/>
          </w:rPr>
          <w:delText xml:space="preserve">focal species persisting in the area for </w:delText>
        </w:r>
        <w:r w:rsidR="0059204D" w:rsidRPr="00926F2C" w:rsidDel="00317BE8">
          <w:rPr>
            <w:bCs/>
          </w:rPr>
          <w:delText xml:space="preserve">only </w:delText>
        </w:r>
        <w:r w:rsidR="00E142AE" w:rsidRPr="00926F2C" w:rsidDel="00317BE8">
          <w:rPr>
            <w:bCs/>
          </w:rPr>
          <w:delText xml:space="preserve">a </w:delText>
        </w:r>
        <w:r w:rsidR="0059204D" w:rsidRPr="00926F2C" w:rsidDel="00317BE8">
          <w:rPr>
            <w:bCs/>
          </w:rPr>
          <w:delText>few weeks</w:delText>
        </w:r>
        <w:r w:rsidR="00E142AE" w:rsidRPr="00926F2C" w:rsidDel="00317BE8">
          <w:rPr>
            <w:bCs/>
          </w:rPr>
          <w:delText xml:space="preserve"> of that time. </w:delText>
        </w:r>
      </w:del>
      <w:ins w:id="245" w:author="Katie Lankowicz" w:date="2025-10-15T12:54:00Z" w16du:dateUtc="2025-10-15T15:54:00Z">
        <w:r w:rsidR="00317BE8">
          <w:rPr>
            <w:bCs/>
          </w:rPr>
          <w:t xml:space="preserve">The relatively short duration of the </w:t>
        </w:r>
      </w:ins>
      <w:ins w:id="246" w:author="Katie Lankowicz" w:date="2025-10-15T12:55:00Z" w16du:dateUtc="2025-10-15T15:55:00Z">
        <w:r w:rsidR="00317BE8">
          <w:rPr>
            <w:bCs/>
          </w:rPr>
          <w:t xml:space="preserve">observation window (typically 15 weeks a year) </w:t>
        </w:r>
      </w:ins>
      <w:del w:id="247" w:author="Katie Lankowicz" w:date="2025-10-15T12:54:00Z" w16du:dateUtc="2025-10-15T15:54:00Z">
        <w:r w:rsidR="00E142AE" w:rsidRPr="00926F2C" w:rsidDel="00317BE8">
          <w:rPr>
            <w:bCs/>
          </w:rPr>
          <w:delText>R</w:delText>
        </w:r>
        <w:r w:rsidR="002E045D" w:rsidRPr="00926F2C" w:rsidDel="00317BE8">
          <w:rPr>
            <w:bCs/>
          </w:rPr>
          <w:delText xml:space="preserve">apid growth over </w:delText>
        </w:r>
        <w:r w:rsidR="00C94488" w:rsidRPr="00926F2C" w:rsidDel="00317BE8">
          <w:rPr>
            <w:bCs/>
          </w:rPr>
          <w:delText>this</w:delText>
        </w:r>
        <w:r w:rsidR="002E045D" w:rsidRPr="00926F2C" w:rsidDel="00317BE8">
          <w:rPr>
            <w:bCs/>
          </w:rPr>
          <w:delText xml:space="preserve"> relatively short period </w:delText>
        </w:r>
      </w:del>
      <w:r w:rsidR="002E045D" w:rsidRPr="00926F2C">
        <w:rPr>
          <w:bCs/>
        </w:rPr>
        <w:t>support</w:t>
      </w:r>
      <w:ins w:id="248" w:author="Katie Lankowicz" w:date="2025-10-15T12:55:00Z" w16du:dateUtc="2025-10-15T15:55:00Z">
        <w:r w:rsidR="00317BE8">
          <w:rPr>
            <w:bCs/>
          </w:rPr>
          <w:t>ed</w:t>
        </w:r>
      </w:ins>
      <w:del w:id="249" w:author="Katie Lankowicz" w:date="2025-10-15T12:55:00Z" w16du:dateUtc="2025-10-15T15:55:00Z">
        <w:r w:rsidR="002E045D" w:rsidRPr="00926F2C" w:rsidDel="00317BE8">
          <w:rPr>
            <w:bCs/>
          </w:rPr>
          <w:delText>s</w:delText>
        </w:r>
      </w:del>
      <w:r w:rsidR="002E045D" w:rsidRPr="00926F2C">
        <w:rPr>
          <w:bCs/>
        </w:rPr>
        <w:t xml:space="preserve">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del w:id="250" w:author="Katie Lankowicz" w:date="2025-10-15T13:32:00Z" w16du:dateUtc="2025-10-15T16:32:00Z">
        <w:r w:rsidR="00DF6469" w:rsidRPr="00926F2C" w:rsidDel="00317BE8">
          <w:rPr>
            <w:bCs/>
          </w:rPr>
          <w:delText xml:space="preserve">. </w:delText>
        </w:r>
        <w:r w:rsidR="0019083E" w:rsidRPr="00926F2C" w:rsidDel="00317BE8">
          <w:rPr>
            <w:bCs/>
          </w:rPr>
          <w:delText>Therefore, linear models were fit to the weekly upper and lower limits of length range</w:delText>
        </w:r>
        <w:r w:rsidR="0059204D" w:rsidRPr="00926F2C" w:rsidDel="00317BE8">
          <w:rPr>
            <w:bCs/>
          </w:rPr>
          <w:delText>s</w:delText>
        </w:r>
        <w:r w:rsidR="0019083E" w:rsidRPr="00926F2C" w:rsidDel="00317BE8">
          <w:rPr>
            <w:bCs/>
          </w:rPr>
          <w:delText xml:space="preserve"> as estimated in the previous step</w:delText>
        </w:r>
      </w:del>
      <w:r w:rsidR="0019083E" w:rsidRPr="00926F2C">
        <w:rPr>
          <w:bCs/>
        </w:rPr>
        <w:t xml:space="preserve">. Fish with lengths </w:t>
      </w:r>
      <w:del w:id="251" w:author="Katie Lankowicz" w:date="2025-10-15T12:55:00Z" w16du:dateUtc="2025-10-15T15:55:00Z">
        <w:r w:rsidR="0019083E" w:rsidRPr="00926F2C" w:rsidDel="00317BE8">
          <w:rPr>
            <w:bCs/>
          </w:rPr>
          <w:delText xml:space="preserve">within </w:delText>
        </w:r>
      </w:del>
      <w:ins w:id="252" w:author="Katie Lankowicz" w:date="2025-10-15T12:55:00Z" w16du:dateUtc="2025-10-15T15:55:00Z">
        <w:r w:rsidR="00317BE8">
          <w:rPr>
            <w:bCs/>
          </w:rPr>
          <w:t>outside</w:t>
        </w:r>
        <w:r w:rsidR="00317BE8" w:rsidRPr="00926F2C">
          <w:rPr>
            <w:bCs/>
          </w:rPr>
          <w:t xml:space="preserve"> </w:t>
        </w:r>
      </w:ins>
      <w:r w:rsidR="0019083E" w:rsidRPr="00926F2C">
        <w:rPr>
          <w:bCs/>
        </w:rPr>
        <w:t xml:space="preserve">the modeled </w:t>
      </w:r>
      <w:ins w:id="253" w:author="Katie Lankowicz" w:date="2025-10-15T12:56:00Z" w16du:dateUtc="2025-10-15T15:56:00Z">
        <w:r w:rsidR="00317BE8">
          <w:rPr>
            <w:bCs/>
          </w:rPr>
          <w:t>age-0 limits of each week were removed from further growth analyses.</w:t>
        </w:r>
      </w:ins>
      <w:ins w:id="254" w:author="Katie Lankowicz" w:date="2025-10-15T13:11:00Z" w16du:dateUtc="2025-10-15T16:11:00Z">
        <w:r w:rsidR="00317BE8">
          <w:rPr>
            <w:bCs/>
          </w:rPr>
          <w:t xml:space="preserve"> </w:t>
        </w:r>
      </w:ins>
      <w:ins w:id="255" w:author="Katie Lankowicz" w:date="2025-10-15T13:32:00Z" w16du:dateUtc="2025-10-15T16:32:00Z">
        <w:r w:rsidR="00317BE8">
          <w:rPr>
            <w:bCs/>
          </w:rPr>
          <w:t>Finally, w</w:t>
        </w:r>
      </w:ins>
      <w:ins w:id="256" w:author="Katie Lankowicz" w:date="2025-10-15T13:11:00Z" w16du:dateUtc="2025-10-15T16:11:00Z">
        <w:r w:rsidR="00317BE8" w:rsidRPr="00926F2C">
          <w:rPr>
            <w:bCs/>
          </w:rPr>
          <w:t xml:space="preserve">eighted least squares regressions were used to </w:t>
        </w:r>
        <w:r w:rsidR="00317BE8">
          <w:rPr>
            <w:bCs/>
          </w:rPr>
          <w:t xml:space="preserve">control for heteroskedasticity and estimate average weekly growth rates in each year. </w:t>
        </w:r>
      </w:ins>
      <w:del w:id="257" w:author="Katie Lankowicz" w:date="2025-10-15T12:56:00Z" w16du:dateUtc="2025-10-15T15:56:00Z">
        <w:r w:rsidR="0019083E" w:rsidRPr="00926F2C" w:rsidDel="00317BE8">
          <w:rPr>
            <w:bCs/>
          </w:rPr>
          <w:delText xml:space="preserve">limits of each week were </w:delText>
        </w:r>
        <w:r w:rsidR="00984539" w:rsidRPr="00926F2C" w:rsidDel="00317BE8">
          <w:rPr>
            <w:bCs/>
          </w:rPr>
          <w:delText xml:space="preserve">assigned to the </w:delText>
        </w:r>
        <w:r w:rsidR="00F10420" w:rsidRPr="00926F2C" w:rsidDel="00317BE8">
          <w:rPr>
            <w:bCs/>
          </w:rPr>
          <w:delText>age-0 cohort.</w:delText>
        </w:r>
        <w:r w:rsidR="00F16509" w:rsidRPr="00926F2C" w:rsidDel="00317BE8">
          <w:rPr>
            <w:bCs/>
          </w:rPr>
          <w:delText xml:space="preserve"> </w:delText>
        </w:r>
        <w:r w:rsidRPr="00926F2C" w:rsidDel="00317BE8">
          <w:rPr>
            <w:bCs/>
          </w:rPr>
          <w:delText xml:space="preserve">Fish not </w:delText>
        </w:r>
        <w:r w:rsidR="00E142AE" w:rsidRPr="00926F2C" w:rsidDel="00317BE8">
          <w:rPr>
            <w:bCs/>
          </w:rPr>
          <w:delText>assigned to</w:delText>
        </w:r>
        <w:r w:rsidRPr="00926F2C" w:rsidDel="00317BE8">
          <w:rPr>
            <w:bCs/>
          </w:rPr>
          <w:delText xml:space="preserve"> the age-0 cohort were removed from further growth analyses.</w:delText>
        </w:r>
      </w:del>
    </w:p>
    <w:p w14:paraId="5C4D8348" w14:textId="33B9E29D" w:rsidR="004E0283" w:rsidRPr="00926F2C" w:rsidDel="00317BE8" w:rsidRDefault="004E0283" w:rsidP="001F6AAD">
      <w:pPr>
        <w:spacing w:after="0" w:line="240" w:lineRule="auto"/>
        <w:rPr>
          <w:del w:id="258" w:author="Katie Lankowicz" w:date="2025-10-15T13:11:00Z" w16du:dateUtc="2025-10-15T16:11:00Z"/>
          <w:bCs/>
        </w:rPr>
      </w:pPr>
    </w:p>
    <w:p w14:paraId="7F5656CC" w14:textId="1839C410" w:rsidR="00ED01C5" w:rsidDel="00317BE8" w:rsidRDefault="00ED01C5" w:rsidP="001F6AAD">
      <w:pPr>
        <w:spacing w:after="0" w:line="240" w:lineRule="auto"/>
        <w:rPr>
          <w:del w:id="259" w:author="Katie Lankowicz" w:date="2025-10-15T13:02:00Z" w16du:dateUtc="2025-10-15T16:02:00Z"/>
          <w:bCs/>
        </w:rPr>
      </w:pPr>
      <w:del w:id="260" w:author="Katie Lankowicz" w:date="2025-10-15T13:11:00Z" w16du:dateUtc="2025-10-15T16:11:00Z">
        <w:r w:rsidRPr="00926F2C" w:rsidDel="00317BE8">
          <w:rPr>
            <w:bCs/>
          </w:rPr>
          <w:delText>The weekly length distribution</w:delText>
        </w:r>
        <w:r w:rsidR="00926F2C" w:rsidRPr="00926F2C" w:rsidDel="00317BE8">
          <w:rPr>
            <w:bCs/>
          </w:rPr>
          <w:delText>s</w:delText>
        </w:r>
        <w:r w:rsidRPr="00926F2C" w:rsidDel="00317BE8">
          <w:rPr>
            <w:bCs/>
          </w:rPr>
          <w:delText xml:space="preserve"> of both age-0 silverside</w:delText>
        </w:r>
        <w:r w:rsidR="0059204D" w:rsidRPr="00926F2C" w:rsidDel="00317BE8">
          <w:rPr>
            <w:bCs/>
          </w:rPr>
          <w:delText>s</w:delText>
        </w:r>
        <w:r w:rsidRPr="00926F2C" w:rsidDel="00317BE8">
          <w:rPr>
            <w:bCs/>
          </w:rPr>
          <w:delText xml:space="preserve"> and age-0 herring in each year often exhibited higher variance in later weeks </w:delText>
        </w:r>
      </w:del>
      <w:del w:id="261" w:author="Katie Lankowicz" w:date="2025-10-14T14:17:00Z" w16du:dateUtc="2025-10-14T17:17:00Z">
        <w:r w:rsidRPr="00926F2C" w:rsidDel="008749F6">
          <w:rPr>
            <w:bCs/>
          </w:rPr>
          <w:delText>as compared to</w:delText>
        </w:r>
      </w:del>
      <w:del w:id="262" w:author="Katie Lankowicz" w:date="2025-10-15T13:11:00Z" w16du:dateUtc="2025-10-15T16:11:00Z">
        <w:r w:rsidRPr="00926F2C" w:rsidDel="00317BE8">
          <w:rPr>
            <w:bCs/>
          </w:rPr>
          <w:delText xml:space="preserve"> earlier weeks. Weighted least squares regressions were used to </w:delText>
        </w:r>
        <w:r w:rsidR="00E142AE" w:rsidRPr="00926F2C" w:rsidDel="00317BE8">
          <w:rPr>
            <w:bCs/>
          </w:rPr>
          <w:delText>control</w:delText>
        </w:r>
        <w:r w:rsidRPr="00926F2C" w:rsidDel="00317BE8">
          <w:rPr>
            <w:bCs/>
          </w:rPr>
          <w:delText xml:space="preserve"> </w:delText>
        </w:r>
        <w:r w:rsidR="00E142AE" w:rsidRPr="00926F2C" w:rsidDel="00317BE8">
          <w:rPr>
            <w:bCs/>
          </w:rPr>
          <w:delText xml:space="preserve">for </w:delText>
        </w:r>
        <w:r w:rsidRPr="00926F2C" w:rsidDel="00317BE8">
          <w:rPr>
            <w:bCs/>
          </w:rPr>
          <w:delText>this heteroskedasticity</w:delText>
        </w:r>
      </w:del>
      <w:ins w:id="263" w:author="Katie Lankowicz" w:date="2025-10-15T13:34:00Z" w16du:dateUtc="2025-10-15T16:34:00Z">
        <w:r w:rsidR="00317BE8">
          <w:rPr>
            <w:bCs/>
          </w:rPr>
          <w:t>T</w:t>
        </w:r>
      </w:ins>
      <w:del w:id="264" w:author="Katie Lankowicz" w:date="2025-10-15T13:00:00Z" w16du:dateUtc="2025-10-15T16:00:00Z">
        <w:r w:rsidRPr="00926F2C" w:rsidDel="00317BE8">
          <w:rPr>
            <w:bCs/>
          </w:rPr>
          <w:delText>.</w:delText>
        </w:r>
      </w:del>
      <w:del w:id="265" w:author="Katie Lankowicz" w:date="2025-10-15T13:01:00Z" w16du:dateUtc="2025-10-15T16:01:00Z">
        <w:r w:rsidRPr="00926F2C" w:rsidDel="00317BE8">
          <w:rPr>
            <w:bCs/>
          </w:rPr>
          <w:delText xml:space="preserve"> In these models, </w:delText>
        </w:r>
        <w:r w:rsidR="0059204D" w:rsidRPr="00926F2C" w:rsidDel="00317BE8">
          <w:rPr>
            <w:bCs/>
          </w:rPr>
          <w:delText xml:space="preserve">the </w:delText>
        </w:r>
        <w:r w:rsidRPr="00926F2C" w:rsidDel="00317BE8">
          <w:rPr>
            <w:bCs/>
          </w:rPr>
          <w:delText>length</w:delText>
        </w:r>
        <w:r w:rsidR="00E142AE" w:rsidRPr="00926F2C" w:rsidDel="00317BE8">
          <w:rPr>
            <w:bCs/>
          </w:rPr>
          <w:delText>s</w:delText>
        </w:r>
        <w:r w:rsidRPr="00926F2C" w:rsidDel="00317BE8">
          <w:rPr>
            <w:bCs/>
          </w:rPr>
          <w:delText xml:space="preserve"> of the selected fishes </w:delText>
        </w:r>
        <w:r w:rsidR="00E142AE" w:rsidRPr="00926F2C" w:rsidDel="00317BE8">
          <w:rPr>
            <w:bCs/>
          </w:rPr>
          <w:delText>were</w:delText>
        </w:r>
        <w:r w:rsidRPr="00926F2C" w:rsidDel="00317BE8">
          <w:rPr>
            <w:bCs/>
          </w:rPr>
          <w:delText xml:space="preserve"> the response variable and </w:delText>
        </w:r>
        <w:r w:rsidR="0059204D" w:rsidRPr="00926F2C" w:rsidDel="00317BE8">
          <w:rPr>
            <w:bCs/>
          </w:rPr>
          <w:delText xml:space="preserve">the numeric </w:delText>
        </w:r>
        <w:r w:rsidRPr="00926F2C" w:rsidDel="00317BE8">
          <w:rPr>
            <w:bCs/>
          </w:rPr>
          <w:delText xml:space="preserve">week of </w:delText>
        </w:r>
        <w:r w:rsidR="0059204D" w:rsidRPr="00926F2C" w:rsidDel="00317BE8">
          <w:rPr>
            <w:bCs/>
          </w:rPr>
          <w:delText xml:space="preserve">the </w:delText>
        </w:r>
        <w:r w:rsidRPr="00926F2C" w:rsidDel="00317BE8">
          <w:rPr>
            <w:bCs/>
          </w:rPr>
          <w:delText xml:space="preserve">year was the </w:delText>
        </w:r>
        <w:r w:rsidR="00E142AE" w:rsidRPr="00926F2C" w:rsidDel="00317BE8">
          <w:rPr>
            <w:bCs/>
          </w:rPr>
          <w:delText>explanatory</w:delText>
        </w:r>
        <w:r w:rsidRPr="00926F2C" w:rsidDel="00317BE8">
          <w:rPr>
            <w:bCs/>
          </w:rPr>
          <w:delText xml:space="preserve"> variable. The weekly growth rate of the age-0 cohort of each species in each year was therefore defined as the slope of the regression fit to the weekly </w:delText>
        </w:r>
        <w:r w:rsidR="00E142AE" w:rsidRPr="00926F2C" w:rsidDel="00317BE8">
          <w:rPr>
            <w:bCs/>
          </w:rPr>
          <w:delText xml:space="preserve">age-0 cohort </w:delText>
        </w:r>
        <w:r w:rsidRPr="00926F2C" w:rsidDel="00317BE8">
          <w:rPr>
            <w:bCs/>
          </w:rPr>
          <w:delText xml:space="preserve">length frequency distribution data. </w:delText>
        </w:r>
      </w:del>
      <w:del w:id="266" w:author="Katie Lankowicz" w:date="2025-10-15T13:02:00Z" w16du:dateUtc="2025-10-15T16:02:00Z">
        <w:r w:rsidR="004D46E9" w:rsidRPr="00926F2C" w:rsidDel="00317BE8">
          <w:rPr>
            <w:bCs/>
          </w:rPr>
          <w:delText>T</w:delText>
        </w:r>
      </w:del>
      <w:r w:rsidR="004D46E9" w:rsidRPr="00926F2C">
        <w:rPr>
          <w:bCs/>
        </w:rPr>
        <w:t xml:space="preserve">wo-sided </w:t>
      </w:r>
      <w:r w:rsidRPr="00926F2C">
        <w:rPr>
          <w:bCs/>
        </w:rPr>
        <w:t>Welch’s t-tests were</w:t>
      </w:r>
      <w:ins w:id="267" w:author="Katie Lankowicz" w:date="2025-10-15T13:34:00Z" w16du:dateUtc="2025-10-15T16:34:00Z">
        <w:r w:rsidR="00317BE8">
          <w:rPr>
            <w:bCs/>
          </w:rPr>
          <w:t xml:space="preserve"> then</w:t>
        </w:r>
      </w:ins>
      <w:r w:rsidRPr="00926F2C">
        <w:rPr>
          <w:bCs/>
        </w:rPr>
        <w:t xml:space="preserve"> used to compare weekly growth rates </w:t>
      </w:r>
      <w:ins w:id="268" w:author="Katie Lankowicz" w:date="2025-10-15T13:02:00Z" w16du:dateUtc="2025-10-15T16:02:00Z">
        <w:r w:rsidR="00317BE8">
          <w:rPr>
            <w:bCs/>
          </w:rPr>
          <w:t>in “warmer” years (annual temperature above CRP average) and “cooler” years (annual temperature below CRP average).</w:t>
        </w:r>
      </w:ins>
      <w:del w:id="269" w:author="Katie Lankowicz" w:date="2025-10-15T13:02:00Z" w16du:dateUtc="2025-10-15T16:02:00Z">
        <w:r w:rsidRPr="00926F2C" w:rsidDel="00317BE8">
          <w:rPr>
            <w:bCs/>
          </w:rPr>
          <w:delText>within each species between years with an annual temperature above the CRP average (“warmer” years) and those with an annual average temperature below the CRP average (“cooler” years).</w:delText>
        </w:r>
      </w:del>
    </w:p>
    <w:p w14:paraId="0E7733D1" w14:textId="77777777" w:rsidR="00317BE8" w:rsidRPr="00926F2C" w:rsidRDefault="00317BE8" w:rsidP="00317BE8">
      <w:pPr>
        <w:spacing w:after="0" w:line="240" w:lineRule="auto"/>
        <w:rPr>
          <w:ins w:id="270" w:author="Katie Lankowicz" w:date="2025-10-15T13:02:00Z" w16du:dateUtc="2025-10-15T16:02:00Z"/>
          <w:bCs/>
        </w:rPr>
      </w:pPr>
    </w:p>
    <w:p w14:paraId="2389BE32" w14:textId="77777777" w:rsidR="001F1CA4" w:rsidRPr="00926F2C" w:rsidRDefault="001F1CA4" w:rsidP="00317BE8">
      <w:pPr>
        <w:spacing w:after="0" w:line="240" w:lineRule="auto"/>
        <w:rPr>
          <w:bCs/>
          <w:color w:val="4472C4"/>
        </w:rPr>
      </w:pPr>
    </w:p>
    <w:p w14:paraId="25B1B6B4" w14:textId="2B5C99E4" w:rsidR="00562A5F" w:rsidRPr="00926F2C" w:rsidRDefault="00625EFB" w:rsidP="0005676A">
      <w:pPr>
        <w:spacing w:after="0" w:line="240" w:lineRule="auto"/>
        <w:rPr>
          <w:bCs/>
          <w:color w:val="4472C4"/>
        </w:rPr>
      </w:pPr>
      <w:ins w:id="271" w:author="Katie Lankowicz" w:date="2025-10-15T14:31:00Z" w16du:dateUtc="2025-10-15T17:31:00Z">
        <w:r>
          <w:rPr>
            <w:bCs/>
            <w:color w:val="4472C4"/>
          </w:rPr>
          <w:t>2</w:t>
        </w:r>
      </w:ins>
      <w:del w:id="272" w:author="Katie Lankowicz" w:date="2025-10-15T14:31:00Z" w16du:dateUtc="2025-10-15T17:31:00Z">
        <w:r w:rsidR="00562A5F" w:rsidRPr="00926F2C" w:rsidDel="00625EFB">
          <w:rPr>
            <w:bCs/>
            <w:color w:val="4472C4"/>
          </w:rPr>
          <w:delText>3</w:delText>
        </w:r>
      </w:del>
      <w:r w:rsidR="00562A5F" w:rsidRPr="00926F2C">
        <w:rPr>
          <w:bCs/>
          <w:color w:val="4472C4"/>
        </w:rPr>
        <w:t>.3.2</w:t>
      </w:r>
      <w:r w:rsidR="00562A5F" w:rsidRPr="00926F2C">
        <w:rPr>
          <w:bCs/>
          <w:color w:val="4472C4"/>
        </w:rPr>
        <w:tab/>
      </w:r>
      <w:r w:rsidR="001579FC" w:rsidRPr="00926F2C">
        <w:rPr>
          <w:bCs/>
          <w:color w:val="4472C4"/>
        </w:rPr>
        <w:t>Effects on catch</w:t>
      </w:r>
    </w:p>
    <w:p w14:paraId="6CB1FC89" w14:textId="6EA705F5"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t>
      </w:r>
      <w:del w:id="273" w:author="Katie Lankowicz" w:date="2025-10-15T13:34:00Z" w16du:dateUtc="2025-10-15T16:34:00Z">
        <w:r w:rsidR="00ED01C5" w:rsidRPr="00926F2C" w:rsidDel="00317BE8">
          <w:rPr>
            <w:bCs/>
          </w:rPr>
          <w:delText xml:space="preserve">was </w:delText>
        </w:r>
      </w:del>
      <w:ins w:id="274" w:author="Katie Lankowicz" w:date="2025-10-15T13:34:00Z" w16du:dateUtc="2025-10-15T16:34:00Z">
        <w:r w:rsidR="00317BE8" w:rsidRPr="00926F2C">
          <w:rPr>
            <w:bCs/>
          </w:rPr>
          <w:t>w</w:t>
        </w:r>
        <w:r w:rsidR="00317BE8">
          <w:rPr>
            <w:bCs/>
          </w:rPr>
          <w:t>ere</w:t>
        </w:r>
        <w:r w:rsidR="00317BE8" w:rsidRPr="00926F2C">
          <w:rPr>
            <w:bCs/>
          </w:rPr>
          <w:t xml:space="preserve"> </w:t>
        </w:r>
      </w:ins>
      <w:r w:rsidR="00ED01C5" w:rsidRPr="00926F2C">
        <w:rPr>
          <w:bCs/>
        </w:rPr>
        <w:t>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 xml:space="preserve">only age-0 </w:t>
      </w:r>
      <w:del w:id="275" w:author="Katie Lankowicz" w:date="2025-10-15T13:34:00Z" w16du:dateUtc="2025-10-15T16:34:00Z">
        <w:r w:rsidR="0059204D" w:rsidRPr="00926F2C" w:rsidDel="00317BE8">
          <w:rPr>
            <w:bCs/>
          </w:rPr>
          <w:delText>fishes</w:delText>
        </w:r>
      </w:del>
      <w:ins w:id="276" w:author="Katie Lankowicz" w:date="2025-10-15T13:34:00Z" w16du:dateUtc="2025-10-15T16:34:00Z">
        <w:r w:rsidR="00317BE8">
          <w:rPr>
            <w:bCs/>
          </w:rPr>
          <w:t>individuals</w:t>
        </w:r>
      </w:ins>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w:t>
      </w:r>
      <w:r w:rsidR="001579FC" w:rsidRPr="00926F2C">
        <w:rPr>
          <w:bCs/>
        </w:rPr>
        <w:lastRenderedPageBreak/>
        <w:t>family and a log-link function due to the zero-inflated and overdispersed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16D4A06" w:rsidR="001F1CA4" w:rsidRPr="00926F2C" w:rsidRDefault="00ED01C5" w:rsidP="0005676A">
      <w:pPr>
        <w:spacing w:after="0" w:line="240" w:lineRule="auto"/>
        <w:rPr>
          <w:bCs/>
        </w:rPr>
      </w:pPr>
      <w:del w:id="277" w:author="Katie Lankowicz" w:date="2025-10-15T13:12:00Z" w16du:dateUtc="2025-10-15T16:12:00Z">
        <w:r w:rsidRPr="00926F2C" w:rsidDel="00317BE8">
          <w:rPr>
            <w:bCs/>
          </w:rPr>
          <w:delText>Environmental variables tested as explanatory</w:delText>
        </w:r>
      </w:del>
      <w:ins w:id="278" w:author="Katie Lankowicz" w:date="2025-10-15T13:12:00Z" w16du:dateUtc="2025-10-15T16:12:00Z">
        <w:r w:rsidR="00317BE8">
          <w:rPr>
            <w:bCs/>
          </w:rPr>
          <w:t>Potential explanatory</w:t>
        </w:r>
      </w:ins>
      <w:ins w:id="279" w:author="Katie Lankowicz" w:date="2025-10-15T13:22:00Z" w16du:dateUtc="2025-10-15T16:22:00Z">
        <w:r w:rsidR="00317BE8">
          <w:rPr>
            <w:bCs/>
          </w:rPr>
          <w:t xml:space="preserve"> environmental</w:t>
        </w:r>
      </w:ins>
      <w:r w:rsidRPr="00926F2C">
        <w:rPr>
          <w:bCs/>
        </w:rPr>
        <w:t xml:space="preserve"> variables included </w:t>
      </w:r>
      <w:del w:id="280" w:author="Katie Lankowicz" w:date="2025-10-15T13:24:00Z" w16du:dateUtc="2025-10-15T16:24:00Z">
        <w:r w:rsidRPr="00926F2C" w:rsidDel="00317BE8">
          <w:rPr>
            <w:bCs/>
          </w:rPr>
          <w:delText xml:space="preserve">surface temperature </w:delText>
        </w:r>
        <w:r w:rsidDel="00317BE8">
          <w:rPr>
            <w:bCs/>
          </w:rPr>
          <w:delText>(</w:delText>
        </w:r>
        <w:r w:rsidR="005B3CE9" w:rsidDel="00317BE8">
          <w:rPr>
            <w:bCs/>
          </w:rPr>
          <w:delText>°</w:delText>
        </w:r>
        <w:r w:rsidRPr="00926F2C" w:rsidDel="00317BE8">
          <w:rPr>
            <w:bCs/>
          </w:rPr>
          <w:delText xml:space="preserve">C), </w:delText>
        </w:r>
      </w:del>
      <w:r w:rsidRPr="00926F2C">
        <w:rPr>
          <w:bCs/>
        </w:rPr>
        <w:t xml:space="preserve">substrate type, weather conditions, tidal state (rising or falling), </w:t>
      </w:r>
      <w:del w:id="281" w:author="Katie Lankowicz" w:date="2025-10-15T13:24:00Z" w16du:dateUtc="2025-10-15T16:24:00Z">
        <w:r w:rsidRPr="00926F2C" w:rsidDel="00317BE8">
          <w:rPr>
            <w:bCs/>
          </w:rPr>
          <w:delText xml:space="preserve">and </w:delText>
        </w:r>
      </w:del>
      <w:r w:rsidRPr="00926F2C">
        <w:rPr>
          <w:bCs/>
        </w:rPr>
        <w:t>water level</w:t>
      </w:r>
      <w:r w:rsidR="00792C70" w:rsidRPr="00926F2C">
        <w:rPr>
          <w:bCs/>
        </w:rPr>
        <w:t xml:space="preserve"> (m) </w:t>
      </w:r>
      <w:del w:id="282" w:author="Katie Lankowicz" w:date="2025-10-14T14:17:00Z" w16du:dateUtc="2025-10-14T17:17:00Z">
        <w:r w:rsidR="00792C70" w:rsidRPr="00926F2C" w:rsidDel="008749F6">
          <w:rPr>
            <w:bCs/>
          </w:rPr>
          <w:delText>as compared to</w:delText>
        </w:r>
      </w:del>
      <w:ins w:id="283" w:author="Katie Lankowicz" w:date="2025-10-14T14:17:00Z" w16du:dateUtc="2025-10-14T17:17:00Z">
        <w:r w:rsidR="008749F6">
          <w:rPr>
            <w:bCs/>
          </w:rPr>
          <w:t>compared to</w:t>
        </w:r>
      </w:ins>
      <w:r w:rsidR="00792C70" w:rsidRPr="00926F2C">
        <w:rPr>
          <w:bCs/>
        </w:rPr>
        <w:t xml:space="preserve"> the Mean Low</w:t>
      </w:r>
      <w:r w:rsidR="00926F2C" w:rsidRPr="00926F2C">
        <w:rPr>
          <w:bCs/>
        </w:rPr>
        <w:t>er</w:t>
      </w:r>
      <w:r w:rsidR="00792C70" w:rsidRPr="00926F2C">
        <w:rPr>
          <w:bCs/>
        </w:rPr>
        <w:t xml:space="preserve"> Low Water (MLLW) datum</w:t>
      </w:r>
      <w:ins w:id="284" w:author="Katie Lankowicz" w:date="2025-10-15T13:24:00Z" w16du:dateUtc="2025-10-15T16:24:00Z">
        <w:r w:rsidR="00317BE8">
          <w:rPr>
            <w:bCs/>
          </w:rPr>
          <w:t xml:space="preserve">, and </w:t>
        </w:r>
        <w:r w:rsidR="00317BE8" w:rsidRPr="00926F2C">
          <w:rPr>
            <w:bCs/>
          </w:rPr>
          <w:t xml:space="preserve">surface temperature </w:t>
        </w:r>
        <w:r w:rsidR="00317BE8">
          <w:rPr>
            <w:bCs/>
          </w:rPr>
          <w:t>(°</w:t>
        </w:r>
        <w:r w:rsidR="00317BE8" w:rsidRPr="00926F2C">
          <w:rPr>
            <w:bCs/>
          </w:rPr>
          <w:t>C)</w:t>
        </w:r>
      </w:ins>
      <w:del w:id="285" w:author="Katie Lankowicz" w:date="2025-10-15T13:18:00Z" w16du:dateUtc="2025-10-15T16:18:00Z">
        <w:r w:rsidR="00792C70" w:rsidRPr="00926F2C" w:rsidDel="00317BE8">
          <w:rPr>
            <w:bCs/>
          </w:rPr>
          <w:delText xml:space="preserve"> at the time and location of each seine haul</w:delText>
        </w:r>
      </w:del>
      <w:r w:rsidRPr="00926F2C">
        <w:rPr>
          <w:bCs/>
        </w:rPr>
        <w:t xml:space="preserve">. </w:t>
      </w:r>
      <w:ins w:id="286" w:author="Katie Lankowicz" w:date="2025-10-15T13:26:00Z" w16du:dateUtc="2025-10-15T16:26:00Z">
        <w:r w:rsidR="00317BE8">
          <w:rPr>
            <w:bCs/>
          </w:rPr>
          <w:t>S</w:t>
        </w:r>
        <w:r w:rsidR="00317BE8" w:rsidRPr="00926F2C">
          <w:rPr>
            <w:bCs/>
          </w:rPr>
          <w:t>ubstrate type</w:t>
        </w:r>
        <w:r w:rsidR="00317BE8">
          <w:rPr>
            <w:bCs/>
          </w:rPr>
          <w:t xml:space="preserve">, </w:t>
        </w:r>
        <w:r w:rsidR="00317BE8" w:rsidRPr="00926F2C">
          <w:rPr>
            <w:bCs/>
          </w:rPr>
          <w:t>weather conditions</w:t>
        </w:r>
        <w:r w:rsidR="00317BE8">
          <w:rPr>
            <w:bCs/>
          </w:rPr>
          <w:t xml:space="preserve">, and tidal state </w:t>
        </w:r>
        <w:r w:rsidR="00317BE8" w:rsidRPr="00926F2C">
          <w:rPr>
            <w:bCs/>
          </w:rPr>
          <w:t xml:space="preserve">were included as fixed-effect factor variables. </w:t>
        </w:r>
      </w:ins>
      <w:del w:id="287" w:author="Katie Lankowicz" w:date="2025-10-15T13:18:00Z" w16du:dateUtc="2025-10-15T16:18:00Z">
        <w:r w:rsidR="001579FC" w:rsidRPr="00926F2C" w:rsidDel="00317BE8">
          <w:rPr>
            <w:bCs/>
          </w:rPr>
          <w:delText xml:space="preserve">Surface temperature data were collected immediately after each seine. </w:delText>
        </w:r>
      </w:del>
      <w:del w:id="288" w:author="Katie Lankowicz" w:date="2025-10-15T13:04:00Z" w16du:dateUtc="2025-10-15T16:04:00Z">
        <w:r w:rsidR="001579FC" w:rsidRPr="00926F2C" w:rsidDel="00317BE8">
          <w:rPr>
            <w:bCs/>
          </w:rPr>
          <w:delText xml:space="preserve">Though salinity data were also collected, there were several long gaps in data availability from sensor failures. Thus, salinity could not be included as an environmental variable. </w:delText>
        </w:r>
      </w:del>
      <w:del w:id="289" w:author="Katie Lankowicz" w:date="2025-10-15T13:18:00Z" w16du:dateUtc="2025-10-15T16:18:00Z">
        <w:r w:rsidR="004B3608" w:rsidRPr="00926F2C" w:rsidDel="00317BE8">
          <w:rPr>
            <w:bCs/>
          </w:rPr>
          <w:delText>The s</w:delText>
        </w:r>
        <w:r w:rsidRPr="00926F2C" w:rsidDel="00317BE8">
          <w:rPr>
            <w:bCs/>
          </w:rPr>
          <w:delText xml:space="preserve">ubstrate </w:delText>
        </w:r>
        <w:r w:rsidR="00792C70" w:rsidRPr="00926F2C" w:rsidDel="00317BE8">
          <w:rPr>
            <w:bCs/>
          </w:rPr>
          <w:delText xml:space="preserve">at each sampling site </w:delText>
        </w:r>
        <w:r w:rsidRPr="00926F2C" w:rsidDel="00317BE8">
          <w:rPr>
            <w:bCs/>
          </w:rPr>
          <w:delText xml:space="preserve">was categorized as mud, sand, or sand/gravel mixture </w:delText>
        </w:r>
        <w:r w:rsidR="001579FC" w:rsidRPr="00926F2C" w:rsidDel="00317BE8">
          <w:rPr>
            <w:bCs/>
          </w:rPr>
          <w:delText>according to</w:delText>
        </w:r>
        <w:r w:rsidRPr="00926F2C" w:rsidDel="00317BE8">
          <w:rPr>
            <w:bCs/>
          </w:rPr>
          <w:delText xml:space="preserve"> an estimate of average grain size within the </w:delText>
        </w:r>
        <w:r w:rsidR="0059204D" w:rsidRPr="00926F2C" w:rsidDel="00317BE8">
          <w:rPr>
            <w:bCs/>
          </w:rPr>
          <w:delText>sampled</w:delText>
        </w:r>
        <w:r w:rsidRPr="00926F2C" w:rsidDel="00317BE8">
          <w:rPr>
            <w:bCs/>
          </w:rPr>
          <w:delText xml:space="preserve"> area. Weather conditions were categorized into sunny, partly cloudy, overcast, or rainy. </w:delText>
        </w:r>
      </w:del>
      <w:del w:id="290" w:author="Katie Lankowicz" w:date="2025-10-15T13:25:00Z" w16du:dateUtc="2025-10-15T16:25:00Z">
        <w:r w:rsidR="004808FE" w:rsidRPr="00926F2C" w:rsidDel="00317BE8">
          <w:rPr>
            <w:bCs/>
          </w:rPr>
          <w:delText>Both s</w:delText>
        </w:r>
      </w:del>
      <w:del w:id="291" w:author="Katie Lankowicz" w:date="2025-10-15T13:26:00Z" w16du:dateUtc="2025-10-15T16:26:00Z">
        <w:r w:rsidR="004808FE" w:rsidRPr="00926F2C" w:rsidDel="00317BE8">
          <w:rPr>
            <w:bCs/>
          </w:rPr>
          <w:delText xml:space="preserve">ubstrate type and weather conditions were included as fixed-effect factor variables. </w:delText>
        </w:r>
      </w:del>
      <w:del w:id="292" w:author="Katie Lankowicz" w:date="2025-10-15T13:18:00Z" w16du:dateUtc="2025-10-15T16:18:00Z">
        <w:r w:rsidRPr="00926F2C" w:rsidDel="00317BE8">
          <w:rPr>
            <w:bCs/>
          </w:rPr>
          <w:delText xml:space="preserve">Tidal </w:delText>
        </w:r>
        <w:r w:rsidR="001579FC" w:rsidRPr="00926F2C" w:rsidDel="00317BE8">
          <w:rPr>
            <w:bCs/>
          </w:rPr>
          <w:delText>data were</w:delText>
        </w:r>
        <w:r w:rsidRPr="00926F2C" w:rsidDel="00317BE8">
          <w:rPr>
            <w:bCs/>
          </w:rPr>
          <w:delText xml:space="preserve"> extracted from the nearby Portland Harbor tide gauge. </w:delText>
        </w:r>
      </w:del>
      <w:r w:rsidRPr="00926F2C">
        <w:rPr>
          <w:bCs/>
        </w:rPr>
        <w:t xml:space="preserve">Water level </w:t>
      </w:r>
      <w:r w:rsidR="00E142AE" w:rsidRPr="00926F2C">
        <w:rPr>
          <w:bCs/>
        </w:rPr>
        <w:t xml:space="preserve">data </w:t>
      </w:r>
      <w:ins w:id="293" w:author="Katie Lankowicz" w:date="2025-10-15T13:18:00Z" w16du:dateUtc="2025-10-15T16:18:00Z">
        <w:r w:rsidR="00317BE8">
          <w:rPr>
            <w:bCs/>
          </w:rPr>
          <w:t>from the</w:t>
        </w:r>
      </w:ins>
      <w:ins w:id="294" w:author="Katie Lankowicz" w:date="2025-10-15T13:19:00Z" w16du:dateUtc="2025-10-15T16:19:00Z">
        <w:r w:rsidR="00317BE8">
          <w:rPr>
            <w:bCs/>
          </w:rPr>
          <w:t xml:space="preserve"> Portland Harbor tide gauge </w:t>
        </w:r>
      </w:ins>
      <w:r w:rsidRPr="00926F2C">
        <w:rPr>
          <w:bCs/>
        </w:rPr>
        <w:t>w</w:t>
      </w:r>
      <w:r w:rsidR="00E142AE" w:rsidRPr="00926F2C">
        <w:rPr>
          <w:bCs/>
        </w:rPr>
        <w:t>ere</w:t>
      </w:r>
      <w:r w:rsidRPr="00926F2C">
        <w:rPr>
          <w:bCs/>
        </w:rPr>
        <w:t xml:space="preserve"> </w:t>
      </w:r>
      <w:del w:id="295" w:author="Katie Lankowicz" w:date="2025-10-15T13:23:00Z" w16du:dateUtc="2025-10-15T16:23:00Z">
        <w:r w:rsidRPr="00926F2C" w:rsidDel="00317BE8">
          <w:rPr>
            <w:bCs/>
          </w:rPr>
          <w:delText xml:space="preserve">extracted at </w:delText>
        </w:r>
        <w:r w:rsidR="0059204D" w:rsidRPr="00926F2C" w:rsidDel="00317BE8">
          <w:rPr>
            <w:bCs/>
          </w:rPr>
          <w:delText xml:space="preserve">the </w:delText>
        </w:r>
        <w:r w:rsidRPr="00926F2C" w:rsidDel="00317BE8">
          <w:rPr>
            <w:bCs/>
          </w:rPr>
          <w:delText>native 6-minute frequency, then interpolated and smoothed to a 1-minute frequenc</w:delText>
        </w:r>
      </w:del>
      <w:del w:id="296" w:author="Katie Lankowicz" w:date="2025-10-15T13:13:00Z" w16du:dateUtc="2025-10-15T16:13:00Z">
        <w:r w:rsidRPr="00926F2C" w:rsidDel="00317BE8">
          <w:rPr>
            <w:bCs/>
          </w:rPr>
          <w:delText>y</w:delText>
        </w:r>
        <w:r w:rsidR="0059204D" w:rsidRPr="00926F2C" w:rsidDel="00317BE8">
          <w:rPr>
            <w:bCs/>
          </w:rPr>
          <w:delText xml:space="preserve"> for</w:delText>
        </w:r>
        <w:r w:rsidRPr="00926F2C" w:rsidDel="00317BE8">
          <w:rPr>
            <w:bCs/>
          </w:rPr>
          <w:delText xml:space="preserve"> every summer </w:delText>
        </w:r>
        <w:r w:rsidR="001579FC" w:rsidRPr="00926F2C" w:rsidDel="00317BE8">
          <w:rPr>
            <w:bCs/>
          </w:rPr>
          <w:delText>when</w:delText>
        </w:r>
        <w:r w:rsidRPr="00926F2C" w:rsidDel="00317BE8">
          <w:rPr>
            <w:bCs/>
          </w:rPr>
          <w:delText xml:space="preserve"> sampling occurred</w:delText>
        </w:r>
      </w:del>
      <w:del w:id="297" w:author="Katie Lankowicz" w:date="2025-10-15T13:23:00Z" w16du:dateUtc="2025-10-15T16:23:00Z">
        <w:r w:rsidRPr="00926F2C" w:rsidDel="00317BE8">
          <w:rPr>
            <w:bCs/>
          </w:rPr>
          <w:delText xml:space="preserve">. The timestamp of each seine </w:delText>
        </w:r>
      </w:del>
      <w:del w:id="298" w:author="Katie Lankowicz" w:date="2025-10-15T13:21:00Z" w16du:dateUtc="2025-10-15T16:21:00Z">
        <w:r w:rsidRPr="00926F2C" w:rsidDel="00317BE8">
          <w:rPr>
            <w:bCs/>
          </w:rPr>
          <w:delText xml:space="preserve">set </w:delText>
        </w:r>
      </w:del>
      <w:del w:id="299" w:author="Katie Lankowicz" w:date="2025-10-15T13:23:00Z" w16du:dateUtc="2025-10-15T16:23:00Z">
        <w:r w:rsidRPr="00926F2C" w:rsidDel="00317BE8">
          <w:rPr>
            <w:bCs/>
          </w:rPr>
          <w:delText xml:space="preserve">was then </w:delText>
        </w:r>
      </w:del>
      <w:r w:rsidRPr="00926F2C">
        <w:rPr>
          <w:bCs/>
        </w:rPr>
        <w:t xml:space="preserve">used to determine </w:t>
      </w:r>
      <w:r w:rsidR="0059204D" w:rsidRPr="00926F2C">
        <w:rPr>
          <w:bCs/>
        </w:rPr>
        <w:t xml:space="preserve">the </w:t>
      </w:r>
      <w:r w:rsidRPr="00926F2C">
        <w:rPr>
          <w:bCs/>
        </w:rPr>
        <w:t>tidal state</w:t>
      </w:r>
      <w:ins w:id="300" w:author="Katie Lankowicz" w:date="2025-10-15T13:26:00Z" w16du:dateUtc="2025-10-15T16:26:00Z">
        <w:r w:rsidR="00317BE8">
          <w:rPr>
            <w:bCs/>
          </w:rPr>
          <w:t xml:space="preserve"> </w:t>
        </w:r>
      </w:ins>
      <w:del w:id="301" w:author="Katie Lankowicz" w:date="2025-10-15T13:26:00Z" w16du:dateUtc="2025-10-15T16:26:00Z">
        <w:r w:rsidRPr="00926F2C" w:rsidDel="00317BE8">
          <w:rPr>
            <w:bCs/>
          </w:rPr>
          <w:delText xml:space="preserve"> (rising or falling</w:delText>
        </w:r>
        <w:r w:rsidR="009212C7" w:rsidRPr="00926F2C" w:rsidDel="00317BE8">
          <w:rPr>
            <w:bCs/>
          </w:rPr>
          <w:delText>; fixed-effect factor variable</w:delText>
        </w:r>
        <w:r w:rsidRPr="00926F2C" w:rsidDel="00317BE8">
          <w:rPr>
            <w:bCs/>
          </w:rPr>
          <w:delText xml:space="preserve">) </w:delText>
        </w:r>
      </w:del>
      <w:r w:rsidRPr="00926F2C">
        <w:rPr>
          <w:bCs/>
        </w:rPr>
        <w:t xml:space="preserve">and approximate water level </w:t>
      </w:r>
      <w:del w:id="302" w:author="Katie Lankowicz" w:date="2025-10-14T14:17:00Z" w16du:dateUtc="2025-10-14T17:17:00Z">
        <w:r w:rsidRPr="00926F2C" w:rsidDel="008749F6">
          <w:rPr>
            <w:bCs/>
          </w:rPr>
          <w:delText>as compared to</w:delText>
        </w:r>
      </w:del>
      <w:ins w:id="303" w:author="Katie Lankowicz" w:date="2025-10-15T13:23:00Z" w16du:dateUtc="2025-10-15T16:23:00Z">
        <w:r w:rsidR="00317BE8">
          <w:rPr>
            <w:bCs/>
          </w:rPr>
          <w:t>at the time of each seine haul</w:t>
        </w:r>
      </w:ins>
      <w:del w:id="304" w:author="Katie Lankowicz" w:date="2025-10-15T13:23:00Z" w16du:dateUtc="2025-10-15T16:23:00Z">
        <w:r w:rsidRPr="00926F2C" w:rsidDel="00317BE8">
          <w:rPr>
            <w:bCs/>
          </w:rPr>
          <w:delText xml:space="preserve"> the </w:delText>
        </w:r>
        <w:r w:rsidR="00792C70" w:rsidRPr="00926F2C" w:rsidDel="00317BE8">
          <w:rPr>
            <w:bCs/>
          </w:rPr>
          <w:delText xml:space="preserve">MLLW </w:delText>
        </w:r>
        <w:r w:rsidRPr="00926F2C" w:rsidDel="00317BE8">
          <w:rPr>
            <w:bCs/>
          </w:rPr>
          <w:delText>datum</w:delText>
        </w:r>
      </w:del>
      <w:r w:rsidRPr="00926F2C">
        <w:rPr>
          <w:bCs/>
        </w:rPr>
        <w:t xml:space="preserve">.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the edges of Casco Bay are between 1 and 2 minutes</w:t>
      </w:r>
      <w:ins w:id="305" w:author="Katie Lankowicz" w:date="2025-10-15T13:35:00Z" w16du:dateUtc="2025-10-15T16:35:00Z">
        <w:r w:rsidR="00317BE8">
          <w:rPr>
            <w:bCs/>
          </w:rPr>
          <w:t>,</w:t>
        </w:r>
      </w:ins>
      <w:r w:rsidRPr="00926F2C">
        <w:rPr>
          <w:bCs/>
        </w:rPr>
        <w:t xml:space="preserve">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which is small enough that we would not likely be able to detect any ecological effects.</w:t>
      </w:r>
    </w:p>
    <w:p w14:paraId="32F1FFD8" w14:textId="77777777" w:rsidR="00ED01C5" w:rsidRPr="00926F2C" w:rsidRDefault="00ED01C5" w:rsidP="0005676A">
      <w:pPr>
        <w:spacing w:after="0" w:line="240" w:lineRule="auto"/>
        <w:rPr>
          <w:bCs/>
        </w:rPr>
      </w:pPr>
    </w:p>
    <w:p w14:paraId="6FEB25D4" w14:textId="4D7544E3"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r w:rsidR="004808FE" w:rsidRPr="00926F2C">
        <w:rPr>
          <w:bCs/>
        </w:rPr>
        <w:t xml:space="preserve">fixed-effect </w:t>
      </w:r>
      <w:r w:rsidRPr="00926F2C">
        <w:rPr>
          <w:bCs/>
        </w:rPr>
        <w:t>factor variabl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w:t>
      </w:r>
      <w:ins w:id="306" w:author="Katie Lankowicz" w:date="2025-10-15T13:16:00Z" w16du:dateUtc="2025-10-15T16:16:00Z">
        <w:r w:rsidR="00317BE8">
          <w:rPr>
            <w:bCs/>
          </w:rPr>
          <w:t xml:space="preserve">. </w:t>
        </w:r>
      </w:ins>
      <w:moveToRangeStart w:id="307" w:author="Katie Lankowicz" w:date="2025-10-15T13:16:00Z" w:name="move211426627"/>
      <w:moveTo w:id="308" w:author="Katie Lankowicz" w:date="2025-10-15T13:16:00Z" w16du:dateUtc="2025-10-15T16:16:00Z">
        <w:r w:rsidR="00317BE8" w:rsidRPr="00926F2C">
          <w:rPr>
            <w:bCs/>
          </w:rPr>
          <w:t>The interaction between week of year and surface temperature could also highlight age-specific temperature preferences</w:t>
        </w:r>
        <w:del w:id="309" w:author="Katie Lankowicz" w:date="2025-10-15T13:16:00Z" w16du:dateUtc="2025-10-15T16:16:00Z">
          <w:r w:rsidR="00317BE8" w:rsidRPr="00926F2C" w:rsidDel="00317BE8">
            <w:rPr>
              <w:bCs/>
            </w:rPr>
            <w:delText>, particularly for silversides</w:delText>
          </w:r>
        </w:del>
        <w:r w:rsidR="00317BE8" w:rsidRPr="00926F2C">
          <w:rPr>
            <w:bCs/>
          </w:rPr>
          <w:t xml:space="preserve">. </w:t>
        </w:r>
      </w:moveTo>
      <w:moveToRangeEnd w:id="307"/>
      <w:del w:id="310" w:author="Katie Lankowicz" w:date="2025-10-15T13:16:00Z" w16du:dateUtc="2025-10-15T16:16:00Z">
        <w:r w:rsidR="004B3608" w:rsidRPr="00926F2C" w:rsidDel="00317BE8">
          <w:rPr>
            <w:bCs/>
          </w:rPr>
          <w:delText>, particularly herring.</w:delText>
        </w:r>
        <w:r w:rsidRPr="00926F2C" w:rsidDel="00317BE8">
          <w:rPr>
            <w:bCs/>
          </w:rPr>
          <w:delText xml:space="preserve"> If warming signals and temperature maxima are earlier each year, herring use of the nearshore area </w:delText>
        </w:r>
        <w:r w:rsidR="004B3608" w:rsidRPr="00926F2C" w:rsidDel="00317BE8">
          <w:rPr>
            <w:bCs/>
          </w:rPr>
          <w:delText>may</w:delText>
        </w:r>
        <w:r w:rsidRPr="00926F2C" w:rsidDel="00317BE8">
          <w:rPr>
            <w:bCs/>
          </w:rPr>
          <w:delText xml:space="preserve"> end </w:delText>
        </w:r>
        <w:r w:rsidR="007651E3" w:rsidRPr="00926F2C" w:rsidDel="00317BE8">
          <w:rPr>
            <w:bCs/>
          </w:rPr>
          <w:delText>earlier,</w:delText>
        </w:r>
        <w:r w:rsidRPr="00926F2C" w:rsidDel="00317BE8">
          <w:rPr>
            <w:bCs/>
          </w:rPr>
          <w:delText xml:space="preserve"> and herring catch may decrease. </w:delText>
        </w:r>
      </w:del>
      <w:moveFromRangeStart w:id="311" w:author="Katie Lankowicz" w:date="2025-10-15T13:16:00Z" w:name="move211426627"/>
      <w:moveFrom w:id="312" w:author="Katie Lankowicz" w:date="2025-10-15T13:16:00Z" w16du:dateUtc="2025-10-15T16:16:00Z">
        <w:r w:rsidRPr="00926F2C" w:rsidDel="00317BE8">
          <w:rPr>
            <w:bCs/>
          </w:rPr>
          <w:t>The interaction between week of year and surface temperature could also highlight age-specific temperature preferences</w:t>
        </w:r>
        <w:r w:rsidR="00792C70" w:rsidRPr="00926F2C" w:rsidDel="00317BE8">
          <w:rPr>
            <w:bCs/>
          </w:rPr>
          <w:t>, particularly</w:t>
        </w:r>
        <w:r w:rsidRPr="00926F2C" w:rsidDel="00317BE8">
          <w:rPr>
            <w:bCs/>
          </w:rPr>
          <w:t xml:space="preserve"> </w:t>
        </w:r>
        <w:r w:rsidR="00792C70" w:rsidRPr="00926F2C" w:rsidDel="00317BE8">
          <w:rPr>
            <w:bCs/>
          </w:rPr>
          <w:t>for</w:t>
        </w:r>
        <w:r w:rsidRPr="00926F2C" w:rsidDel="00317BE8">
          <w:rPr>
            <w:bCs/>
          </w:rPr>
          <w:t xml:space="preserve"> silverside</w:t>
        </w:r>
        <w:r w:rsidR="00792C70" w:rsidRPr="00926F2C" w:rsidDel="00317BE8">
          <w:rPr>
            <w:bCs/>
          </w:rPr>
          <w:t>s</w:t>
        </w:r>
        <w:r w:rsidRPr="00926F2C" w:rsidDel="00317BE8">
          <w:rPr>
            <w:bCs/>
          </w:rPr>
          <w:t xml:space="preserve">. </w:t>
        </w:r>
      </w:moveFrom>
      <w:moveFromRangeEnd w:id="311"/>
    </w:p>
    <w:p w14:paraId="738DA727" w14:textId="77777777" w:rsidR="00E64C2E" w:rsidRPr="00926F2C" w:rsidRDefault="00E64C2E" w:rsidP="001579FC">
      <w:pPr>
        <w:spacing w:after="0" w:line="240" w:lineRule="auto"/>
        <w:rPr>
          <w:bCs/>
        </w:rPr>
      </w:pPr>
    </w:p>
    <w:p w14:paraId="3DECC9BA" w14:textId="3445220C" w:rsidR="00ED01C5" w:rsidRPr="00926F2C" w:rsidRDefault="0059204D" w:rsidP="0005676A">
      <w:pPr>
        <w:spacing w:after="0" w:line="240" w:lineRule="auto"/>
        <w:rPr>
          <w:bCs/>
        </w:rPr>
      </w:pPr>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r w:rsidR="00686FE7">
        <w:rPr>
          <w:bCs/>
        </w:rPr>
        <w:t>.</w:t>
      </w:r>
      <w:r w:rsidR="008B7A5F">
        <w:rPr>
          <w:bCs/>
        </w:rPr>
        <w:t>,</w:t>
      </w:r>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xml:space="preserve">, salinity). </w:t>
      </w:r>
      <w:del w:id="313" w:author="Katie Lankowicz" w:date="2025-10-15T13:17:00Z" w16du:dateUtc="2025-10-15T16:17:00Z">
        <w:r w:rsidR="008B7A5F" w:rsidRPr="00926F2C" w:rsidDel="00317BE8">
          <w:rPr>
            <w:bCs/>
          </w:rPr>
          <w:delText>The sites in our study design can be thought of as random samples along the gradients of those unmeasured environmental conditions.</w:delText>
        </w:r>
        <w:r w:rsidR="004B3608" w:rsidRPr="00926F2C" w:rsidDel="00317BE8">
          <w:rPr>
            <w:bCs/>
          </w:rPr>
          <w:delText xml:space="preserve"> </w:delText>
        </w:r>
      </w:del>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w:t>
      </w:r>
      <w:del w:id="314" w:author="Katie Lankowicz" w:date="2025-10-15T13:17:00Z" w16du:dateUtc="2025-10-15T16:17:00Z">
        <w:r w:rsidR="001579FC" w:rsidRPr="00926F2C" w:rsidDel="00317BE8">
          <w:rPr>
            <w:bCs/>
          </w:rPr>
          <w:delText xml:space="preserve"> This enables shrinkage for all smoothed </w:delText>
        </w:r>
        <w:r w:rsidR="007651E3" w:rsidRPr="00926F2C" w:rsidDel="00317BE8">
          <w:rPr>
            <w:bCs/>
          </w:rPr>
          <w:delText>terms and</w:delText>
        </w:r>
        <w:r w:rsidR="001579FC" w:rsidRPr="00926F2C" w:rsidDel="00317BE8">
          <w:rPr>
            <w:bCs/>
          </w:rPr>
          <w:delText xml:space="preserve"> essentially penalizes </w:delText>
        </w:r>
        <w:r w:rsidR="00E142AE" w:rsidRPr="00926F2C" w:rsidDel="00317BE8">
          <w:rPr>
            <w:bCs/>
          </w:rPr>
          <w:delText>insignificant</w:delText>
        </w:r>
        <w:r w:rsidR="001579FC" w:rsidRPr="00926F2C" w:rsidDel="00317BE8">
          <w:rPr>
            <w:bCs/>
          </w:rPr>
          <w:delText xml:space="preserve"> terms to 0 through shrinking function components both in the range space and in the null space.</w:delText>
        </w:r>
      </w:del>
    </w:p>
    <w:p w14:paraId="69FF97B2" w14:textId="77777777" w:rsidR="00ED01C5" w:rsidRPr="00926F2C" w:rsidRDefault="00ED01C5" w:rsidP="0005676A">
      <w:pPr>
        <w:spacing w:after="0" w:line="240" w:lineRule="auto"/>
        <w:rPr>
          <w:bCs/>
          <w:color w:val="4472C4"/>
        </w:rPr>
      </w:pPr>
    </w:p>
    <w:p w14:paraId="404CC5EB" w14:textId="628F19DD" w:rsidR="001F1CA4" w:rsidRPr="00926F2C" w:rsidRDefault="00625EFB" w:rsidP="001F1CA4">
      <w:pPr>
        <w:spacing w:after="0" w:line="240" w:lineRule="auto"/>
        <w:rPr>
          <w:bCs/>
          <w:color w:val="4472C4"/>
        </w:rPr>
      </w:pPr>
      <w:ins w:id="315" w:author="Katie Lankowicz" w:date="2025-10-15T14:31:00Z" w16du:dateUtc="2025-10-15T17:31:00Z">
        <w:r>
          <w:rPr>
            <w:bCs/>
            <w:color w:val="4472C4"/>
          </w:rPr>
          <w:t>2</w:t>
        </w:r>
      </w:ins>
      <w:del w:id="316" w:author="Katie Lankowicz" w:date="2025-10-15T14:31:00Z" w16du:dateUtc="2025-10-15T17:31:00Z">
        <w:r w:rsidR="00562A5F" w:rsidRPr="00926F2C" w:rsidDel="00625EFB">
          <w:rPr>
            <w:bCs/>
            <w:color w:val="4472C4"/>
          </w:rPr>
          <w:delText>3</w:delText>
        </w:r>
      </w:del>
      <w:r w:rsidR="00562A5F" w:rsidRPr="00926F2C">
        <w:rPr>
          <w:bCs/>
          <w:color w:val="4472C4"/>
        </w:rPr>
        <w:t>.3.3</w:t>
      </w:r>
      <w:r w:rsidR="00562A5F" w:rsidRPr="00926F2C">
        <w:rPr>
          <w:bCs/>
          <w:color w:val="4472C4"/>
        </w:rPr>
        <w:tab/>
        <w:t xml:space="preserve">Spatiotemporal </w:t>
      </w:r>
      <w:r w:rsidR="009F7462" w:rsidRPr="00926F2C">
        <w:rPr>
          <w:bCs/>
          <w:color w:val="4472C4"/>
        </w:rPr>
        <w:t>community structure</w:t>
      </w:r>
      <w:r w:rsidR="00562A5F" w:rsidRPr="00926F2C">
        <w:rPr>
          <w:bCs/>
          <w:color w:val="4472C4"/>
        </w:rPr>
        <w:t xml:space="preserve"> </w:t>
      </w:r>
    </w:p>
    <w:p w14:paraId="29712B67" w14:textId="122DD657"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 xml:space="preserve">species is variable across the different sampling sites within Casco Bay, as each site has a unique set of </w:t>
      </w:r>
      <w:del w:id="317" w:author="Katie Lankowicz" w:date="2025-10-15T13:37:00Z" w16du:dateUtc="2025-10-15T16:37:00Z">
        <w:r w:rsidR="009F7462" w:rsidRPr="00926F2C" w:rsidDel="00317BE8">
          <w:rPr>
            <w:bCs/>
          </w:rPr>
          <w:delText xml:space="preserve">static and </w:delText>
        </w:r>
      </w:del>
      <w:r w:rsidR="009F7462" w:rsidRPr="00926F2C">
        <w:rPr>
          <w:bCs/>
        </w:rPr>
        <w:t>dynamic environmental characteristics</w:t>
      </w:r>
      <w:r w:rsidRPr="00926F2C">
        <w:rPr>
          <w:bCs/>
        </w:rPr>
        <w:t xml:space="preserve"> that can influence species-specific habitat selection patterns</w:t>
      </w:r>
      <w:r w:rsidR="009F7462" w:rsidRPr="00926F2C">
        <w:rPr>
          <w:bCs/>
        </w:rPr>
        <w:t xml:space="preserve">. </w:t>
      </w:r>
      <w:del w:id="318" w:author="Katie Lankowicz" w:date="2025-10-15T13:37:00Z" w16du:dateUtc="2025-10-15T16:37:00Z">
        <w:r w:rsidR="009F7462" w:rsidRPr="00926F2C" w:rsidDel="00317BE8">
          <w:rPr>
            <w:bCs/>
          </w:rPr>
          <w:delText xml:space="preserve">Seasonal warming </w:delText>
        </w:r>
        <w:r w:rsidRPr="00926F2C" w:rsidDel="00317BE8">
          <w:rPr>
            <w:bCs/>
          </w:rPr>
          <w:delText>can</w:delText>
        </w:r>
        <w:r w:rsidR="009F7462" w:rsidRPr="00926F2C" w:rsidDel="00317BE8">
          <w:rPr>
            <w:bCs/>
          </w:rPr>
          <w:delText xml:space="preserve"> trigger shifts in habitat use patterns, especially for </w:delText>
        </w:r>
        <w:r w:rsidRPr="00926F2C" w:rsidDel="00317BE8">
          <w:rPr>
            <w:bCs/>
          </w:rPr>
          <w:delText>migratory</w:delText>
        </w:r>
        <w:r w:rsidR="009F7462" w:rsidRPr="00926F2C" w:rsidDel="00317BE8">
          <w:rPr>
            <w:bCs/>
          </w:rPr>
          <w:delText xml:space="preserve"> fishes</w:delText>
        </w:r>
        <w:r w:rsidRPr="00926F2C" w:rsidDel="00317BE8">
          <w:rPr>
            <w:bCs/>
          </w:rPr>
          <w:delText xml:space="preserve"> seeking a preferred thermal range</w:delText>
        </w:r>
        <w:r w:rsidR="009F7462" w:rsidRPr="00926F2C" w:rsidDel="00317BE8">
          <w:rPr>
            <w:bCs/>
          </w:rPr>
          <w:delText xml:space="preserve">. </w:delText>
        </w:r>
      </w:del>
      <w:r w:rsidR="00792C70" w:rsidRPr="00926F2C">
        <w:rPr>
          <w:bCs/>
        </w:rPr>
        <w:t>To get a fine-scale assessment of nearshore community structure, the catch per unit effort (CPUE) of every encountered species was calculated at each site within three seasonal periods</w:t>
      </w:r>
      <w:del w:id="319" w:author="Katie Lankowicz" w:date="2025-10-15T13:37:00Z" w16du:dateUtc="2025-10-15T16:37:00Z">
        <w:r w:rsidR="00792C70" w:rsidRPr="00926F2C" w:rsidDel="00317BE8">
          <w:rPr>
            <w:bCs/>
          </w:rPr>
          <w:delText xml:space="preserve">. Interannual variability was not considered at this stage, so results were </w:delText>
        </w:r>
      </w:del>
      <w:ins w:id="320" w:author="Katie Lankowicz" w:date="2025-10-15T13:37:00Z" w16du:dateUtc="2025-10-15T16:37:00Z">
        <w:r w:rsidR="00317BE8">
          <w:rPr>
            <w:bCs/>
          </w:rPr>
          <w:t xml:space="preserve">, </w:t>
        </w:r>
      </w:ins>
      <w:r w:rsidR="00792C70" w:rsidRPr="00926F2C">
        <w:rPr>
          <w:bCs/>
        </w:rPr>
        <w:t xml:space="preserve">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r w:rsidRPr="00926F2C">
        <w:rPr>
          <w:bCs/>
        </w:rPr>
        <w:t>mid summer</w:t>
      </w:r>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p>
    <w:p w14:paraId="73067C5D" w14:textId="77777777" w:rsidR="00792C70" w:rsidRPr="00926F2C" w:rsidRDefault="00792C70" w:rsidP="0005676A">
      <w:pPr>
        <w:spacing w:after="0" w:line="240" w:lineRule="auto"/>
        <w:rPr>
          <w:bCs/>
        </w:rPr>
      </w:pPr>
    </w:p>
    <w:p w14:paraId="28E349F3" w14:textId="26D5628D" w:rsidR="00792C70" w:rsidRPr="00926F2C" w:rsidRDefault="00792C70" w:rsidP="0005676A">
      <w:pPr>
        <w:spacing w:after="0" w:line="240" w:lineRule="auto"/>
        <w:rPr>
          <w:bCs/>
        </w:rPr>
      </w:pPr>
      <w:r w:rsidRPr="00926F2C">
        <w:rPr>
          <w:bCs/>
        </w:rPr>
        <w:t>Community composition analysis was conducted using nonmetric multidimensional scaling (NMDS)</w:t>
      </w:r>
      <w:ins w:id="321" w:author="Katie Lankowicz" w:date="2025-10-15T13:38:00Z" w16du:dateUtc="2025-10-15T16:38:00Z">
        <w:r w:rsidR="00317BE8">
          <w:rPr>
            <w:bCs/>
          </w:rPr>
          <w:t xml:space="preserve"> </w:t>
        </w:r>
      </w:ins>
      <w:del w:id="322" w:author="Katie Lankowicz" w:date="2025-10-15T13:38:00Z" w16du:dateUtc="2025-10-15T16:38:00Z">
        <w:r w:rsidRPr="00926F2C" w:rsidDel="00317BE8">
          <w:rPr>
            <w:bCs/>
          </w:rPr>
          <w:delText xml:space="preserve">, which ordinates data without assuming linear relationships or distance metric properties </w:delText>
        </w:r>
      </w:del>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xml:space="preserve">. This approach was applied to Bray-Curtis similarity matrices. Because catch </w:t>
      </w:r>
      <w:r w:rsidR="0059204D" w:rsidRPr="00926F2C">
        <w:rPr>
          <w:bCs/>
        </w:rPr>
        <w:t xml:space="preserve">was standardized </w:t>
      </w:r>
      <w:r w:rsidRPr="00926F2C">
        <w:rPr>
          <w:bCs/>
        </w:rPr>
        <w:t xml:space="preserve">by effort in the previous step, no transformation was applied. The goodness of fit </w:t>
      </w:r>
      <w:r w:rsidRPr="00926F2C">
        <w:rPr>
          <w:bCs/>
        </w:rPr>
        <w:lastRenderedPageBreak/>
        <w:t>of the data across the ordination axes was indexed by the stress coefficient</w:t>
      </w:r>
      <w:del w:id="323" w:author="Katie Lankowicz" w:date="2025-10-15T13:38:00Z" w16du:dateUtc="2025-10-15T16:38:00Z">
        <w:r w:rsidRPr="00926F2C" w:rsidDel="00317BE8">
          <w:rPr>
            <w:bCs/>
          </w:rPr>
          <w:delText>, which represents</w:delText>
        </w:r>
        <w:r w:rsidR="004B3608" w:rsidRPr="00926F2C" w:rsidDel="00317BE8">
          <w:rPr>
            <w:bCs/>
          </w:rPr>
          <w:delText xml:space="preserve"> </w:delText>
        </w:r>
        <w:r w:rsidRPr="00926F2C" w:rsidDel="00317BE8">
          <w:rPr>
            <w:bCs/>
          </w:rPr>
          <w:delText xml:space="preserve">distortion </w:delText>
        </w:r>
        <w:r w:rsidR="004B3608" w:rsidRPr="00926F2C" w:rsidDel="00317BE8">
          <w:rPr>
            <w:bCs/>
          </w:rPr>
          <w:delText>from</w:delText>
        </w:r>
        <w:r w:rsidRPr="00926F2C" w:rsidDel="00317BE8">
          <w:rPr>
            <w:bCs/>
          </w:rPr>
          <w:delText xml:space="preserve"> reducing multidimensional data to </w:delText>
        </w:r>
        <w:r w:rsidR="007651E3" w:rsidRPr="00926F2C" w:rsidDel="00317BE8">
          <w:rPr>
            <w:bCs/>
          </w:rPr>
          <w:delText>fewer</w:delText>
        </w:r>
        <w:r w:rsidRPr="00926F2C" w:rsidDel="00317BE8">
          <w:rPr>
            <w:bCs/>
          </w:rPr>
          <w:delText xml:space="preserve"> dimensions</w:delText>
        </w:r>
      </w:del>
      <w:r w:rsidRPr="00926F2C">
        <w:rPr>
          <w:bCs/>
        </w:rPr>
        <w:t xml:space="preserve">.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5F5BA526"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w:t>
      </w:r>
      <w:del w:id="324" w:author="Katie Lankowicz" w:date="2025-10-15T13:39:00Z" w16du:dateUtc="2025-10-15T16:39:00Z">
        <w:r w:rsidR="000337C8" w:rsidRPr="00926F2C" w:rsidDel="00317BE8">
          <w:rPr>
            <w:bCs/>
          </w:rPr>
          <w:delText xml:space="preserve">This is a non-hierarchical method used to minimize the distance between data points and the center of an assigned cluster. </w:delText>
        </w:r>
      </w:del>
      <w:r w:rsidR="000337C8" w:rsidRPr="00926F2C">
        <w:rPr>
          <w:bCs/>
        </w:rPr>
        <w:t>The silhouette and total within sum of squares (WSS) methods were used to identify the most appropriate number of clusters. We did not assign data points</w:t>
      </w:r>
      <w:r w:rsidR="000337C8">
        <w:rPr>
          <w:bCs/>
        </w:rPr>
        <w:t xml:space="preserve"> </w:t>
      </w:r>
      <w:r w:rsidR="008055D9" w:rsidRPr="008055D9">
        <w:rPr>
          <w:bCs/>
          <w:i/>
          <w:iCs/>
        </w:rPr>
        <w:t>a priori</w:t>
      </w:r>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926F2C" w:rsidRDefault="00C92709" w:rsidP="0005676A">
      <w:pPr>
        <w:spacing w:after="0" w:line="240" w:lineRule="auto"/>
        <w:rPr>
          <w:bCs/>
          <w:color w:val="4472C4"/>
        </w:rPr>
      </w:pPr>
    </w:p>
    <w:p w14:paraId="1C507AF0" w14:textId="53EBC907" w:rsidR="00C92709" w:rsidRPr="00926F2C" w:rsidRDefault="00625EFB" w:rsidP="0005676A">
      <w:pPr>
        <w:spacing w:after="0" w:line="240" w:lineRule="auto"/>
        <w:rPr>
          <w:b/>
          <w:color w:val="4472C4"/>
        </w:rPr>
      </w:pPr>
      <w:ins w:id="325" w:author="Katie Lankowicz" w:date="2025-10-15T14:31:00Z" w16du:dateUtc="2025-10-15T17:31:00Z">
        <w:r>
          <w:rPr>
            <w:b/>
            <w:color w:val="4472C4"/>
          </w:rPr>
          <w:t>3</w:t>
        </w:r>
      </w:ins>
      <w:del w:id="326" w:author="Katie Lankowicz" w:date="2025-10-15T14:31:00Z" w16du:dateUtc="2025-10-15T17:31:00Z">
        <w:r w:rsidR="00C92709" w:rsidRPr="00926F2C" w:rsidDel="00625EFB">
          <w:rPr>
            <w:b/>
            <w:color w:val="4472C4"/>
          </w:rPr>
          <w:delText>4</w:delText>
        </w:r>
      </w:del>
      <w:r w:rsidR="00C92709" w:rsidRPr="00926F2C">
        <w:rPr>
          <w:b/>
          <w:color w:val="4472C4"/>
        </w:rPr>
        <w:tab/>
        <w:t>Results</w:t>
      </w:r>
    </w:p>
    <w:p w14:paraId="2AFFB9AA" w14:textId="74F1EBCC" w:rsidR="00562A5F" w:rsidRPr="00926F2C" w:rsidRDefault="00625EFB" w:rsidP="0005676A">
      <w:pPr>
        <w:spacing w:after="0" w:line="240" w:lineRule="auto"/>
        <w:rPr>
          <w:bCs/>
          <w:color w:val="4472C4"/>
        </w:rPr>
      </w:pPr>
      <w:ins w:id="327" w:author="Katie Lankowicz" w:date="2025-10-15T14:31:00Z" w16du:dateUtc="2025-10-15T17:31:00Z">
        <w:r>
          <w:rPr>
            <w:bCs/>
            <w:color w:val="4472C4"/>
          </w:rPr>
          <w:t>3</w:t>
        </w:r>
      </w:ins>
      <w:del w:id="328" w:author="Katie Lankowicz" w:date="2025-10-15T14:31:00Z" w16du:dateUtc="2025-10-15T17:31:00Z">
        <w:r w:rsidR="00562A5F" w:rsidRPr="00926F2C" w:rsidDel="00625EFB">
          <w:rPr>
            <w:bCs/>
            <w:color w:val="4472C4"/>
          </w:rPr>
          <w:delText>4</w:delText>
        </w:r>
      </w:del>
      <w:r w:rsidR="00562A5F" w:rsidRPr="00926F2C">
        <w:rPr>
          <w:bCs/>
          <w:color w:val="4472C4"/>
        </w:rPr>
        <w:t>.1</w:t>
      </w:r>
      <w:r w:rsidR="00562A5F" w:rsidRPr="00926F2C">
        <w:rPr>
          <w:bCs/>
          <w:color w:val="4472C4"/>
        </w:rPr>
        <w:tab/>
        <w:t>Species caught</w:t>
      </w:r>
    </w:p>
    <w:p w14:paraId="7777D647" w14:textId="1D05062C" w:rsidR="00792C70" w:rsidRPr="00926F2C" w:rsidRDefault="00792C70" w:rsidP="0005676A">
      <w:pPr>
        <w:spacing w:after="0" w:line="240" w:lineRule="auto"/>
        <w:rPr>
          <w:bCs/>
        </w:rPr>
      </w:pPr>
      <w:r w:rsidRPr="008749F6">
        <w:rPr>
          <w:bCs/>
          <w:highlight w:val="yellow"/>
        </w:rPr>
        <w:t xml:space="preserve">In total, 659 seine hauls across 132 </w:t>
      </w:r>
      <w:del w:id="329" w:author="Katie Lankowicz" w:date="2025-10-15T13:42:00Z" w16du:dateUtc="2025-10-15T16:42:00Z">
        <w:r w:rsidRPr="008749F6" w:rsidDel="00317BE8">
          <w:rPr>
            <w:bCs/>
            <w:highlight w:val="yellow"/>
          </w:rPr>
          <w:delText xml:space="preserve">unique </w:delText>
        </w:r>
      </w:del>
      <w:r w:rsidRPr="008749F6">
        <w:rPr>
          <w:bCs/>
          <w:highlight w:val="yellow"/>
        </w:rPr>
        <w:t>sampling days met data collection standards and were included in our analyses</w:t>
      </w:r>
      <w:r w:rsidR="00C17D53" w:rsidRPr="008749F6">
        <w:rPr>
          <w:bCs/>
          <w:highlight w:val="yellow"/>
        </w:rPr>
        <w:t xml:space="preserve"> (Table 1)</w:t>
      </w:r>
      <w:r w:rsidRPr="008749F6">
        <w:rPr>
          <w:bCs/>
          <w:highlight w:val="yellow"/>
        </w:rPr>
        <w:t>. T</w:t>
      </w:r>
      <w:r w:rsidR="0059204D" w:rsidRPr="008749F6">
        <w:rPr>
          <w:bCs/>
          <w:highlight w:val="yellow"/>
        </w:rPr>
        <w:t>he t</w:t>
      </w:r>
      <w:r w:rsidRPr="008749F6">
        <w:rPr>
          <w:bCs/>
          <w:highlight w:val="yellow"/>
        </w:rPr>
        <w:t>otal catch was 159,590 individuals across 42 species. The 10 species that met encounter thresholds to be included in community composition analyses were</w:t>
      </w:r>
      <w:r w:rsidR="002171B2" w:rsidRPr="008749F6">
        <w:rPr>
          <w:bCs/>
          <w:highlight w:val="yellow"/>
        </w:rPr>
        <w:t xml:space="preserve">, in order of increasing encounter percentage, </w:t>
      </w:r>
      <w:r w:rsidR="008E1E8C" w:rsidRPr="008749F6">
        <w:rPr>
          <w:bCs/>
          <w:highlight w:val="yellow"/>
        </w:rPr>
        <w:t>b</w:t>
      </w:r>
      <w:r w:rsidR="002171B2" w:rsidRPr="008749F6">
        <w:rPr>
          <w:bCs/>
          <w:highlight w:val="yellow"/>
        </w:rPr>
        <w:t>luefish (</w:t>
      </w:r>
      <w:r w:rsidR="002171B2" w:rsidRPr="008749F6">
        <w:rPr>
          <w:bCs/>
          <w:i/>
          <w:iCs/>
          <w:highlight w:val="yellow"/>
        </w:rPr>
        <w:t>Pomatomus</w:t>
      </w:r>
      <w:r w:rsidR="002171B2" w:rsidRPr="008749F6">
        <w:rPr>
          <w:bCs/>
          <w:highlight w:val="yellow"/>
        </w:rPr>
        <w:t xml:space="preserve"> </w:t>
      </w:r>
      <w:r w:rsidR="002171B2" w:rsidRPr="008749F6">
        <w:rPr>
          <w:bCs/>
          <w:i/>
          <w:iCs/>
          <w:highlight w:val="yellow"/>
        </w:rPr>
        <w:t>saltatrix</w:t>
      </w:r>
      <w:r w:rsidR="002171B2" w:rsidRPr="008749F6">
        <w:rPr>
          <w:bCs/>
          <w:highlight w:val="yellow"/>
        </w:rPr>
        <w:t xml:space="preserve">), </w:t>
      </w:r>
      <w:r w:rsidR="008E1E8C" w:rsidRPr="008749F6">
        <w:rPr>
          <w:bCs/>
          <w:highlight w:val="yellow"/>
        </w:rPr>
        <w:t>n</w:t>
      </w:r>
      <w:r w:rsidR="002171B2" w:rsidRPr="008749F6">
        <w:rPr>
          <w:bCs/>
          <w:highlight w:val="yellow"/>
        </w:rPr>
        <w:t xml:space="preserve">orthern </w:t>
      </w:r>
      <w:r w:rsidR="008E1E8C" w:rsidRPr="008749F6">
        <w:rPr>
          <w:bCs/>
          <w:highlight w:val="yellow"/>
        </w:rPr>
        <w:t>p</w:t>
      </w:r>
      <w:r w:rsidR="002171B2" w:rsidRPr="008749F6">
        <w:rPr>
          <w:bCs/>
          <w:highlight w:val="yellow"/>
        </w:rPr>
        <w:t>ipefish (</w:t>
      </w:r>
      <w:r w:rsidR="002171B2" w:rsidRPr="008749F6">
        <w:rPr>
          <w:bCs/>
          <w:i/>
          <w:iCs/>
          <w:highlight w:val="yellow"/>
        </w:rPr>
        <w:t>Syngnathus</w:t>
      </w:r>
      <w:r w:rsidR="002171B2" w:rsidRPr="008749F6">
        <w:rPr>
          <w:bCs/>
          <w:highlight w:val="yellow"/>
        </w:rPr>
        <w:t xml:space="preserve"> </w:t>
      </w:r>
      <w:r w:rsidR="002171B2" w:rsidRPr="008749F6">
        <w:rPr>
          <w:bCs/>
          <w:i/>
          <w:iCs/>
          <w:highlight w:val="yellow"/>
        </w:rPr>
        <w:t>fuscus</w:t>
      </w:r>
      <w:r w:rsidR="002171B2" w:rsidRPr="008749F6">
        <w:rPr>
          <w:bCs/>
          <w:highlight w:val="yellow"/>
        </w:rPr>
        <w:t xml:space="preserve">), American </w:t>
      </w:r>
      <w:r w:rsidR="008E1E8C" w:rsidRPr="008749F6">
        <w:rPr>
          <w:bCs/>
          <w:highlight w:val="yellow"/>
        </w:rPr>
        <w:t>s</w:t>
      </w:r>
      <w:r w:rsidR="002171B2" w:rsidRPr="008749F6">
        <w:rPr>
          <w:bCs/>
          <w:highlight w:val="yellow"/>
        </w:rPr>
        <w:t>and</w:t>
      </w:r>
      <w:r w:rsidR="0059204D" w:rsidRPr="008749F6">
        <w:rPr>
          <w:bCs/>
          <w:highlight w:val="yellow"/>
        </w:rPr>
        <w:t xml:space="preserve"> </w:t>
      </w:r>
      <w:r w:rsidR="002171B2" w:rsidRPr="008749F6">
        <w:rPr>
          <w:bCs/>
          <w:highlight w:val="yellow"/>
        </w:rPr>
        <w:t>lance (</w:t>
      </w:r>
      <w:r w:rsidR="002171B2" w:rsidRPr="008749F6">
        <w:rPr>
          <w:bCs/>
          <w:i/>
          <w:iCs/>
          <w:highlight w:val="yellow"/>
        </w:rPr>
        <w:t>Ammodytes</w:t>
      </w:r>
      <w:r w:rsidR="002171B2" w:rsidRPr="008749F6">
        <w:rPr>
          <w:bCs/>
          <w:highlight w:val="yellow"/>
        </w:rPr>
        <w:t xml:space="preserve"> </w:t>
      </w:r>
      <w:r w:rsidR="002171B2" w:rsidRPr="008749F6">
        <w:rPr>
          <w:bCs/>
          <w:i/>
          <w:iCs/>
          <w:highlight w:val="yellow"/>
        </w:rPr>
        <w:t>americanus</w:t>
      </w:r>
      <w:r w:rsidR="002171B2" w:rsidRPr="008749F6">
        <w:rPr>
          <w:bCs/>
          <w:highlight w:val="yellow"/>
        </w:rPr>
        <w:t xml:space="preserve">), Atlantic </w:t>
      </w:r>
      <w:r w:rsidR="008E1E8C" w:rsidRPr="008749F6">
        <w:rPr>
          <w:bCs/>
          <w:highlight w:val="yellow"/>
        </w:rPr>
        <w:t>t</w:t>
      </w:r>
      <w:r w:rsidR="002171B2" w:rsidRPr="008749F6">
        <w:rPr>
          <w:bCs/>
          <w:highlight w:val="yellow"/>
        </w:rPr>
        <w:t>omcod (</w:t>
      </w:r>
      <w:r w:rsidR="002171B2" w:rsidRPr="008749F6">
        <w:rPr>
          <w:bCs/>
          <w:i/>
          <w:iCs/>
          <w:highlight w:val="yellow"/>
        </w:rPr>
        <w:t>Microgadus</w:t>
      </w:r>
      <w:r w:rsidR="002171B2" w:rsidRPr="008749F6">
        <w:rPr>
          <w:bCs/>
          <w:highlight w:val="yellow"/>
        </w:rPr>
        <w:t xml:space="preserve"> </w:t>
      </w:r>
      <w:r w:rsidR="002171B2" w:rsidRPr="008749F6">
        <w:rPr>
          <w:bCs/>
          <w:i/>
          <w:iCs/>
          <w:highlight w:val="yellow"/>
        </w:rPr>
        <w:t>tomcod</w:t>
      </w:r>
      <w:r w:rsidR="002171B2" w:rsidRPr="008749F6">
        <w:rPr>
          <w:bCs/>
          <w:highlight w:val="yellow"/>
        </w:rPr>
        <w:t xml:space="preserve">), Atlantic </w:t>
      </w:r>
      <w:r w:rsidR="008E1E8C" w:rsidRPr="008749F6">
        <w:rPr>
          <w:bCs/>
          <w:highlight w:val="yellow"/>
        </w:rPr>
        <w:t>h</w:t>
      </w:r>
      <w:r w:rsidR="002171B2" w:rsidRPr="008749F6">
        <w:rPr>
          <w:bCs/>
          <w:highlight w:val="yellow"/>
        </w:rPr>
        <w:t>erring (</w:t>
      </w:r>
      <w:r w:rsidR="00ED08C5" w:rsidRPr="008749F6">
        <w:rPr>
          <w:bCs/>
          <w:i/>
          <w:iCs/>
          <w:highlight w:val="yellow"/>
        </w:rPr>
        <w:t xml:space="preserve">C. </w:t>
      </w:r>
      <w:r w:rsidR="002171B2" w:rsidRPr="008749F6">
        <w:rPr>
          <w:bCs/>
          <w:i/>
          <w:iCs/>
          <w:highlight w:val="yellow"/>
        </w:rPr>
        <w:t>harengus</w:t>
      </w:r>
      <w:r w:rsidR="002171B2" w:rsidRPr="008749F6">
        <w:rPr>
          <w:bCs/>
          <w:highlight w:val="yellow"/>
        </w:rPr>
        <w:t xml:space="preserve">), </w:t>
      </w:r>
      <w:r w:rsidR="007604EB" w:rsidRPr="008749F6">
        <w:rPr>
          <w:bCs/>
          <w:highlight w:val="yellow"/>
        </w:rPr>
        <w:t>river herring</w:t>
      </w:r>
      <w:r w:rsidR="002171B2" w:rsidRPr="008749F6">
        <w:rPr>
          <w:bCs/>
          <w:highlight w:val="yellow"/>
        </w:rPr>
        <w:t xml:space="preserve"> (</w:t>
      </w:r>
      <w:r w:rsidR="002171B2" w:rsidRPr="008749F6">
        <w:rPr>
          <w:bCs/>
          <w:i/>
          <w:iCs/>
          <w:highlight w:val="yellow"/>
        </w:rPr>
        <w:t>Alosa</w:t>
      </w:r>
      <w:r w:rsidR="002171B2" w:rsidRPr="008749F6">
        <w:rPr>
          <w:bCs/>
          <w:highlight w:val="yellow"/>
        </w:rPr>
        <w:t xml:space="preserve"> </w:t>
      </w:r>
      <w:r w:rsidR="007604EB" w:rsidRPr="008749F6">
        <w:rPr>
          <w:bCs/>
          <w:highlight w:val="yellow"/>
        </w:rPr>
        <w:t>spp.</w:t>
      </w:r>
      <w:r w:rsidR="002171B2" w:rsidRPr="008749F6">
        <w:rPr>
          <w:bCs/>
          <w:highlight w:val="yellow"/>
        </w:rPr>
        <w:t xml:space="preserve">), </w:t>
      </w:r>
      <w:r w:rsidR="008E1E8C" w:rsidRPr="008749F6">
        <w:rPr>
          <w:bCs/>
          <w:highlight w:val="yellow"/>
        </w:rPr>
        <w:t>m</w:t>
      </w:r>
      <w:r w:rsidR="002171B2" w:rsidRPr="008749F6">
        <w:rPr>
          <w:bCs/>
          <w:highlight w:val="yellow"/>
        </w:rPr>
        <w:t>ummichog (</w:t>
      </w:r>
      <w:r w:rsidR="002171B2" w:rsidRPr="008749F6">
        <w:rPr>
          <w:bCs/>
          <w:i/>
          <w:iCs/>
          <w:highlight w:val="yellow"/>
        </w:rPr>
        <w:t>Fundulus</w:t>
      </w:r>
      <w:r w:rsidR="002171B2" w:rsidRPr="008749F6">
        <w:rPr>
          <w:bCs/>
          <w:highlight w:val="yellow"/>
        </w:rPr>
        <w:t xml:space="preserve"> </w:t>
      </w:r>
      <w:r w:rsidR="002171B2" w:rsidRPr="008749F6">
        <w:rPr>
          <w:bCs/>
          <w:i/>
          <w:iCs/>
          <w:highlight w:val="yellow"/>
        </w:rPr>
        <w:t>heteroclitus</w:t>
      </w:r>
      <w:r w:rsidR="002171B2" w:rsidRPr="008749F6">
        <w:rPr>
          <w:bCs/>
          <w:highlight w:val="yellow"/>
        </w:rPr>
        <w:t xml:space="preserve">), </w:t>
      </w:r>
      <w:r w:rsidR="008E1E8C" w:rsidRPr="008749F6">
        <w:rPr>
          <w:bCs/>
          <w:highlight w:val="yellow"/>
        </w:rPr>
        <w:t>w</w:t>
      </w:r>
      <w:r w:rsidR="002171B2" w:rsidRPr="008749F6">
        <w:rPr>
          <w:bCs/>
          <w:highlight w:val="yellow"/>
        </w:rPr>
        <w:t xml:space="preserve">inter </w:t>
      </w:r>
      <w:r w:rsidR="008E1E8C" w:rsidRPr="008749F6">
        <w:rPr>
          <w:bCs/>
          <w:highlight w:val="yellow"/>
        </w:rPr>
        <w:t>f</w:t>
      </w:r>
      <w:r w:rsidR="002171B2" w:rsidRPr="008749F6">
        <w:rPr>
          <w:bCs/>
          <w:highlight w:val="yellow"/>
        </w:rPr>
        <w:t>lounder (</w:t>
      </w:r>
      <w:r w:rsidR="002171B2" w:rsidRPr="008749F6">
        <w:rPr>
          <w:bCs/>
          <w:i/>
          <w:iCs/>
          <w:highlight w:val="yellow"/>
        </w:rPr>
        <w:t>Pseudopleuronectes</w:t>
      </w:r>
      <w:r w:rsidR="002171B2" w:rsidRPr="008749F6">
        <w:rPr>
          <w:bCs/>
          <w:highlight w:val="yellow"/>
        </w:rPr>
        <w:t xml:space="preserve"> </w:t>
      </w:r>
      <w:r w:rsidR="002171B2" w:rsidRPr="008749F6">
        <w:rPr>
          <w:bCs/>
          <w:i/>
          <w:iCs/>
          <w:highlight w:val="yellow"/>
        </w:rPr>
        <w:t>americanus</w:t>
      </w:r>
      <w:r w:rsidR="002171B2" w:rsidRPr="008749F6">
        <w:rPr>
          <w:bCs/>
          <w:highlight w:val="yellow"/>
        </w:rPr>
        <w:t xml:space="preserve">), Atlantic </w:t>
      </w:r>
      <w:r w:rsidR="008E1E8C" w:rsidRPr="008749F6">
        <w:rPr>
          <w:bCs/>
          <w:highlight w:val="yellow"/>
        </w:rPr>
        <w:t>s</w:t>
      </w:r>
      <w:r w:rsidR="002171B2" w:rsidRPr="008749F6">
        <w:rPr>
          <w:bCs/>
          <w:highlight w:val="yellow"/>
        </w:rPr>
        <w:t>ilverside (</w:t>
      </w:r>
      <w:r w:rsidR="00ED08C5" w:rsidRPr="008749F6">
        <w:rPr>
          <w:bCs/>
          <w:i/>
          <w:iCs/>
          <w:highlight w:val="yellow"/>
        </w:rPr>
        <w:t>M.</w:t>
      </w:r>
      <w:r w:rsidR="002171B2" w:rsidRPr="008749F6">
        <w:rPr>
          <w:bCs/>
          <w:highlight w:val="yellow"/>
        </w:rPr>
        <w:t xml:space="preserve"> </w:t>
      </w:r>
      <w:r w:rsidR="002171B2" w:rsidRPr="008749F6">
        <w:rPr>
          <w:bCs/>
          <w:i/>
          <w:iCs/>
          <w:highlight w:val="yellow"/>
        </w:rPr>
        <w:t>menidia</w:t>
      </w:r>
      <w:r w:rsidR="002171B2" w:rsidRPr="008749F6">
        <w:rPr>
          <w:bCs/>
          <w:highlight w:val="yellow"/>
        </w:rPr>
        <w:t>), and</w:t>
      </w:r>
      <w:r w:rsidRPr="008749F6">
        <w:rPr>
          <w:bCs/>
          <w:highlight w:val="yellow"/>
        </w:rPr>
        <w:t xml:space="preserve"> </w:t>
      </w:r>
      <w:r w:rsidR="008E1E8C" w:rsidRPr="008749F6">
        <w:rPr>
          <w:bCs/>
          <w:highlight w:val="yellow"/>
        </w:rPr>
        <w:t>g</w:t>
      </w:r>
      <w:r w:rsidRPr="008749F6">
        <w:rPr>
          <w:bCs/>
          <w:highlight w:val="yellow"/>
        </w:rPr>
        <w:t xml:space="preserve">reen </w:t>
      </w:r>
      <w:r w:rsidR="008E1E8C" w:rsidRPr="008749F6">
        <w:rPr>
          <w:bCs/>
          <w:highlight w:val="yellow"/>
        </w:rPr>
        <w:t>c</w:t>
      </w:r>
      <w:r w:rsidRPr="008749F6">
        <w:rPr>
          <w:bCs/>
          <w:highlight w:val="yellow"/>
        </w:rPr>
        <w:t>rab (</w:t>
      </w:r>
      <w:r w:rsidRPr="008749F6">
        <w:rPr>
          <w:bCs/>
          <w:i/>
          <w:iCs/>
          <w:highlight w:val="yellow"/>
        </w:rPr>
        <w:t>Carsinus</w:t>
      </w:r>
      <w:r w:rsidRPr="008749F6">
        <w:rPr>
          <w:bCs/>
          <w:highlight w:val="yellow"/>
        </w:rPr>
        <w:t xml:space="preserve"> </w:t>
      </w:r>
      <w:r w:rsidRPr="008749F6">
        <w:rPr>
          <w:bCs/>
          <w:i/>
          <w:iCs/>
          <w:highlight w:val="yellow"/>
        </w:rPr>
        <w:t>maenas</w:t>
      </w:r>
      <w:r w:rsidRPr="008749F6">
        <w:rPr>
          <w:bCs/>
          <w:highlight w:val="yellow"/>
        </w:rPr>
        <w:t>)</w:t>
      </w:r>
      <w:r w:rsidR="002171B2" w:rsidRPr="008749F6">
        <w:rPr>
          <w:bCs/>
          <w:highlight w:val="yellow"/>
        </w:rPr>
        <w:t xml:space="preserve">. </w:t>
      </w:r>
      <w:r w:rsidR="007604EB" w:rsidRPr="008749F6">
        <w:rPr>
          <w:bCs/>
          <w:highlight w:val="yellow"/>
        </w:rPr>
        <w:t>Note that river herring is an umbrella term for both alewife (</w:t>
      </w:r>
      <w:r w:rsidR="007604EB" w:rsidRPr="008749F6">
        <w:rPr>
          <w:bCs/>
          <w:i/>
          <w:iCs/>
          <w:highlight w:val="yellow"/>
        </w:rPr>
        <w:t>Alosa pseudoharengus</w:t>
      </w:r>
      <w:r w:rsidR="007604EB" w:rsidRPr="008749F6">
        <w:rPr>
          <w:bCs/>
          <w:highlight w:val="yellow"/>
        </w:rPr>
        <w:t>) and blueback herring (</w:t>
      </w:r>
      <w:r w:rsidR="007604EB" w:rsidRPr="008749F6">
        <w:rPr>
          <w:bCs/>
          <w:i/>
          <w:iCs/>
          <w:highlight w:val="yellow"/>
        </w:rPr>
        <w:t>Alosa aestivalis</w:t>
      </w:r>
      <w:r w:rsidR="007604EB" w:rsidRPr="008749F6">
        <w:rPr>
          <w:bCs/>
          <w:highlight w:val="yellow"/>
        </w:rPr>
        <w:t>)</w:t>
      </w:r>
      <w:r w:rsidR="00A36363" w:rsidRPr="008749F6">
        <w:rPr>
          <w:bCs/>
          <w:highlight w:val="yellow"/>
        </w:rPr>
        <w:t>. We did not differentiate between the two, as they are difficult to identify without lethal sampling.</w:t>
      </w:r>
      <w:r w:rsidR="002171B2" w:rsidRPr="008749F6">
        <w:rPr>
          <w:bCs/>
          <w:highlight w:val="yellow"/>
        </w:rPr>
        <w:t xml:space="preserve"> </w:t>
      </w:r>
      <w:r w:rsidR="0059204D" w:rsidRPr="008749F6">
        <w:rPr>
          <w:bCs/>
          <w:highlight w:val="yellow"/>
        </w:rPr>
        <w:t>Combined, these</w:t>
      </w:r>
      <w:r w:rsidRPr="008749F6">
        <w:rPr>
          <w:bCs/>
          <w:highlight w:val="yellow"/>
        </w:rPr>
        <w:t xml:space="preserve"> </w:t>
      </w:r>
      <w:r w:rsidR="00A36363" w:rsidRPr="008749F6">
        <w:rPr>
          <w:bCs/>
          <w:highlight w:val="yellow"/>
        </w:rPr>
        <w:t>10 commonly</w:t>
      </w:r>
      <w:del w:id="330" w:author="Katie Lankowicz" w:date="2025-10-15T13:39:00Z" w16du:dateUtc="2025-10-15T16:39:00Z">
        <w:r w:rsidR="00A36363" w:rsidRPr="008749F6" w:rsidDel="00317BE8">
          <w:rPr>
            <w:bCs/>
            <w:highlight w:val="yellow"/>
          </w:rPr>
          <w:delText>-</w:delText>
        </w:r>
      </w:del>
      <w:ins w:id="331" w:author="Katie Lankowicz" w:date="2025-10-15T13:39:00Z" w16du:dateUtc="2025-10-15T16:39:00Z">
        <w:r w:rsidR="00317BE8">
          <w:rPr>
            <w:bCs/>
            <w:highlight w:val="yellow"/>
          </w:rPr>
          <w:t xml:space="preserve"> </w:t>
        </w:r>
      </w:ins>
      <w:r w:rsidR="00A36363" w:rsidRPr="008749F6">
        <w:rPr>
          <w:bCs/>
          <w:highlight w:val="yellow"/>
        </w:rPr>
        <w:t>encountered</w:t>
      </w:r>
      <w:r w:rsidRPr="008749F6">
        <w:rPr>
          <w:bCs/>
          <w:highlight w:val="yellow"/>
        </w:rPr>
        <w:t xml:space="preserve"> species comprised over 99% of </w:t>
      </w:r>
      <w:r w:rsidR="0059204D" w:rsidRPr="008749F6">
        <w:rPr>
          <w:bCs/>
          <w:highlight w:val="yellow"/>
        </w:rPr>
        <w:t>all</w:t>
      </w:r>
      <w:r w:rsidRPr="008749F6">
        <w:rPr>
          <w:bCs/>
          <w:highlight w:val="yellow"/>
        </w:rPr>
        <w:t xml:space="preserve"> </w:t>
      </w:r>
      <w:r w:rsidR="004B3608" w:rsidRPr="008749F6">
        <w:rPr>
          <w:bCs/>
          <w:highlight w:val="yellow"/>
        </w:rPr>
        <w:t>individuals</w:t>
      </w:r>
      <w:r w:rsidRPr="008749F6">
        <w:rPr>
          <w:bCs/>
          <w:highlight w:val="yellow"/>
        </w:rPr>
        <w:t xml:space="preserve"> caught. Atlantic silverside was the most abundant species </w:t>
      </w:r>
      <w:r w:rsidR="007651E3" w:rsidRPr="008749F6">
        <w:rPr>
          <w:bCs/>
          <w:highlight w:val="yellow"/>
        </w:rPr>
        <w:t xml:space="preserve">at </w:t>
      </w:r>
      <w:r w:rsidRPr="008749F6">
        <w:rPr>
          <w:bCs/>
          <w:highlight w:val="yellow"/>
        </w:rPr>
        <w:t>nearly 42% of total catch</w:t>
      </w:r>
      <w:r w:rsidR="007651E3" w:rsidRPr="008749F6">
        <w:rPr>
          <w:bCs/>
          <w:highlight w:val="yellow"/>
        </w:rPr>
        <w:t xml:space="preserve"> and was </w:t>
      </w:r>
      <w:r w:rsidRPr="008749F6">
        <w:rPr>
          <w:bCs/>
          <w:highlight w:val="yellow"/>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sidRPr="008749F6">
        <w:rPr>
          <w:bCs/>
          <w:highlight w:val="yellow"/>
        </w:rPr>
        <w:t>c</w:t>
      </w:r>
      <w:r w:rsidRPr="008749F6">
        <w:rPr>
          <w:bCs/>
          <w:highlight w:val="yellow"/>
        </w:rPr>
        <w:t xml:space="preserve">rabs had the widest range of spatiotemporal distribution </w:t>
      </w:r>
      <w:r w:rsidR="0059204D" w:rsidRPr="008749F6">
        <w:rPr>
          <w:bCs/>
          <w:highlight w:val="yellow"/>
        </w:rPr>
        <w:t>and</w:t>
      </w:r>
      <w:r w:rsidRPr="008749F6">
        <w:rPr>
          <w:bCs/>
          <w:highlight w:val="yellow"/>
        </w:rPr>
        <w:t xml:space="preserve"> were encountered in 68% of all seine hauls</w:t>
      </w:r>
      <w:r w:rsidR="0059204D" w:rsidRPr="008749F6">
        <w:rPr>
          <w:bCs/>
          <w:highlight w:val="yellow"/>
        </w:rPr>
        <w:t>.</w:t>
      </w:r>
      <w:r w:rsidRPr="008749F6">
        <w:rPr>
          <w:bCs/>
          <w:highlight w:val="yellow"/>
        </w:rPr>
        <w:t xml:space="preserve"> </w:t>
      </w:r>
      <w:r w:rsidR="0059204D" w:rsidRPr="008749F6">
        <w:rPr>
          <w:bCs/>
          <w:highlight w:val="yellow"/>
        </w:rPr>
        <w:t>W</w:t>
      </w:r>
      <w:r w:rsidRPr="008749F6">
        <w:rPr>
          <w:bCs/>
          <w:highlight w:val="yellow"/>
        </w:rPr>
        <w:t>ith few exceptions</w:t>
      </w:r>
      <w:r w:rsidR="0059204D" w:rsidRPr="008749F6">
        <w:rPr>
          <w:bCs/>
          <w:highlight w:val="yellow"/>
        </w:rPr>
        <w:t>, they</w:t>
      </w:r>
      <w:r w:rsidRPr="008749F6">
        <w:rPr>
          <w:bCs/>
          <w:highlight w:val="yellow"/>
        </w:rPr>
        <w:t xml:space="preserve"> were detected at least once at every </w:t>
      </w:r>
      <w:r w:rsidR="007651E3" w:rsidRPr="008749F6">
        <w:rPr>
          <w:bCs/>
          <w:highlight w:val="yellow"/>
        </w:rPr>
        <w:t>site</w:t>
      </w:r>
      <w:r w:rsidR="0059204D" w:rsidRPr="008749F6">
        <w:rPr>
          <w:bCs/>
          <w:highlight w:val="yellow"/>
        </w:rPr>
        <w:t xml:space="preserve"> in</w:t>
      </w:r>
      <w:r w:rsidRPr="008749F6">
        <w:rPr>
          <w:bCs/>
          <w:highlight w:val="yellow"/>
        </w:rPr>
        <w:t xml:space="preserve"> every year.</w:t>
      </w:r>
      <w:r w:rsidR="004B3608" w:rsidRPr="008749F6">
        <w:rPr>
          <w:bCs/>
          <w:highlight w:val="yellow"/>
        </w:rPr>
        <w:t xml:space="preserve"> Green crabs are the only non-teleost included in the analyses; other benthic invertebrates like horseshoe crabs (</w:t>
      </w:r>
      <w:r w:rsidR="004B3608" w:rsidRPr="008749F6">
        <w:rPr>
          <w:bCs/>
          <w:i/>
          <w:iCs/>
          <w:highlight w:val="yellow"/>
        </w:rPr>
        <w:t>Limulus polyphemus</w:t>
      </w:r>
      <w:r w:rsidR="004B3608" w:rsidRPr="008749F6">
        <w:rPr>
          <w:bCs/>
          <w:highlight w:val="yellow"/>
        </w:rPr>
        <w:t>) and various species of shrimp and hermit crabs were occasionally encountered but not enumerated.</w:t>
      </w:r>
      <w:r w:rsidR="004B3608" w:rsidRPr="00926F2C">
        <w:rPr>
          <w:bCs/>
        </w:rPr>
        <w:t xml:space="preserve"> </w:t>
      </w:r>
    </w:p>
    <w:p w14:paraId="337CD347" w14:textId="77777777" w:rsidR="00792C70" w:rsidRPr="00926F2C" w:rsidRDefault="00792C70" w:rsidP="0005676A">
      <w:pPr>
        <w:spacing w:after="0" w:line="240" w:lineRule="auto"/>
        <w:rPr>
          <w:bCs/>
        </w:rPr>
      </w:pPr>
    </w:p>
    <w:p w14:paraId="354B82F9" w14:textId="3210C5C9" w:rsidR="00792C70" w:rsidRPr="00926F2C" w:rsidDel="00625EFB" w:rsidRDefault="00D92B01" w:rsidP="0005676A">
      <w:pPr>
        <w:spacing w:after="0" w:line="240" w:lineRule="auto"/>
        <w:rPr>
          <w:moveFrom w:id="332" w:author="Katie Lankowicz" w:date="2025-10-15T13:47:00Z" w16du:dateUtc="2025-10-15T16:47:00Z"/>
          <w:bCs/>
        </w:rPr>
      </w:pPr>
      <w:moveFromRangeStart w:id="333" w:author="Katie Lankowicz" w:date="2025-10-15T13:47:00Z" w:name="move211428492"/>
      <w:moveFrom w:id="334" w:author="Katie Lankowicz" w:date="2025-10-15T13:47:00Z" w16du:dateUtc="2025-10-15T16:47:00Z">
        <w:r w:rsidRPr="008749F6" w:rsidDel="00625EFB">
          <w:rPr>
            <w:bCs/>
            <w:highlight w:val="yellow"/>
          </w:rPr>
          <w:t>The remaining 32 species</w:t>
        </w:r>
        <w:r w:rsidR="00926F2C" w:rsidRPr="008749F6" w:rsidDel="00625EFB">
          <w:rPr>
            <w:bCs/>
            <w:highlight w:val="yellow"/>
          </w:rPr>
          <w:t>, which combined made up less than 1% of total individuals caught,</w:t>
        </w:r>
        <w:r w:rsidRPr="008749F6" w:rsidDel="00625EFB">
          <w:rPr>
            <w:bCs/>
            <w:highlight w:val="yellow"/>
          </w:rPr>
          <w:t xml:space="preserve"> were mainly juvenile fishes native to the Gulf of Maine</w:t>
        </w:r>
        <w:r w:rsidR="002171B2" w:rsidRPr="008749F6" w:rsidDel="00625EFB">
          <w:rPr>
            <w:bCs/>
            <w:highlight w:val="yellow"/>
          </w:rPr>
          <w:t xml:space="preserve"> or connecting freshwater systems</w:t>
        </w:r>
        <w:r w:rsidRPr="008749F6" w:rsidDel="00625EFB">
          <w:rPr>
            <w:bCs/>
            <w:highlight w:val="yellow"/>
          </w:rPr>
          <w:t xml:space="preserve"> but also included </w:t>
        </w:r>
        <w:r w:rsidR="008E1E8C" w:rsidRPr="008749F6" w:rsidDel="00625EFB">
          <w:rPr>
            <w:bCs/>
            <w:highlight w:val="yellow"/>
          </w:rPr>
          <w:t>p</w:t>
        </w:r>
        <w:r w:rsidR="00792C70" w:rsidRPr="008749F6" w:rsidDel="00625EFB">
          <w:rPr>
            <w:bCs/>
            <w:highlight w:val="yellow"/>
          </w:rPr>
          <w:t>ermit (</w:t>
        </w:r>
        <w:r w:rsidR="00792C70" w:rsidRPr="008749F6" w:rsidDel="00625EFB">
          <w:rPr>
            <w:bCs/>
            <w:i/>
            <w:iCs/>
            <w:highlight w:val="yellow"/>
          </w:rPr>
          <w:t>Trachinotus</w:t>
        </w:r>
        <w:r w:rsidR="00792C70" w:rsidRPr="008749F6" w:rsidDel="00625EFB">
          <w:rPr>
            <w:bCs/>
            <w:highlight w:val="yellow"/>
          </w:rPr>
          <w:t xml:space="preserve"> </w:t>
        </w:r>
        <w:r w:rsidR="00792C70" w:rsidRPr="008749F6" w:rsidDel="00625EFB">
          <w:rPr>
            <w:bCs/>
            <w:i/>
            <w:iCs/>
            <w:highlight w:val="yellow"/>
          </w:rPr>
          <w:t>falcatus</w:t>
        </w:r>
        <w:r w:rsidR="00792C70" w:rsidRPr="008749F6" w:rsidDel="00625EFB">
          <w:rPr>
            <w:bCs/>
            <w:highlight w:val="yellow"/>
          </w:rPr>
          <w:t>)</w:t>
        </w:r>
        <w:r w:rsidRPr="008749F6" w:rsidDel="00625EFB">
          <w:rPr>
            <w:bCs/>
            <w:highlight w:val="yellow"/>
          </w:rPr>
          <w:t xml:space="preserve">, </w:t>
        </w:r>
        <w:r w:rsidR="008E1E8C" w:rsidRPr="008749F6" w:rsidDel="00625EFB">
          <w:rPr>
            <w:bCs/>
            <w:highlight w:val="yellow"/>
          </w:rPr>
          <w:t>c</w:t>
        </w:r>
        <w:r w:rsidRPr="008749F6" w:rsidDel="00625EFB">
          <w:rPr>
            <w:bCs/>
            <w:highlight w:val="yellow"/>
          </w:rPr>
          <w:t xml:space="preserve">revalle </w:t>
        </w:r>
        <w:r w:rsidR="008E1E8C" w:rsidRPr="008749F6" w:rsidDel="00625EFB">
          <w:rPr>
            <w:bCs/>
            <w:highlight w:val="yellow"/>
          </w:rPr>
          <w:t>j</w:t>
        </w:r>
        <w:r w:rsidRPr="008749F6" w:rsidDel="00625EFB">
          <w:rPr>
            <w:bCs/>
            <w:highlight w:val="yellow"/>
          </w:rPr>
          <w:t>ack (</w:t>
        </w:r>
        <w:r w:rsidRPr="008749F6" w:rsidDel="00625EFB">
          <w:rPr>
            <w:bCs/>
            <w:i/>
            <w:iCs/>
            <w:highlight w:val="yellow"/>
          </w:rPr>
          <w:t>Caranx</w:t>
        </w:r>
        <w:r w:rsidRPr="008749F6" w:rsidDel="00625EFB">
          <w:rPr>
            <w:bCs/>
            <w:highlight w:val="yellow"/>
          </w:rPr>
          <w:t xml:space="preserve"> </w:t>
        </w:r>
        <w:r w:rsidRPr="008749F6" w:rsidDel="00625EFB">
          <w:rPr>
            <w:bCs/>
            <w:i/>
            <w:iCs/>
            <w:highlight w:val="yellow"/>
          </w:rPr>
          <w:t>hippos</w:t>
        </w:r>
        <w:r w:rsidRPr="008749F6" w:rsidDel="00625EFB">
          <w:rPr>
            <w:bCs/>
            <w:highlight w:val="yellow"/>
          </w:rPr>
          <w:t xml:space="preserve">), </w:t>
        </w:r>
        <w:r w:rsidR="008E1E8C" w:rsidRPr="008749F6" w:rsidDel="00625EFB">
          <w:rPr>
            <w:bCs/>
            <w:highlight w:val="yellow"/>
          </w:rPr>
          <w:t>w</w:t>
        </w:r>
        <w:r w:rsidRPr="008749F6" w:rsidDel="00625EFB">
          <w:rPr>
            <w:bCs/>
            <w:highlight w:val="yellow"/>
          </w:rPr>
          <w:t xml:space="preserve">hite </w:t>
        </w:r>
        <w:r w:rsidR="008E1E8C" w:rsidRPr="008749F6" w:rsidDel="00625EFB">
          <w:rPr>
            <w:bCs/>
            <w:highlight w:val="yellow"/>
          </w:rPr>
          <w:t>m</w:t>
        </w:r>
        <w:r w:rsidRPr="008749F6" w:rsidDel="00625EFB">
          <w:rPr>
            <w:bCs/>
            <w:highlight w:val="yellow"/>
          </w:rPr>
          <w:t>ullet (</w:t>
        </w:r>
        <w:r w:rsidRPr="008749F6" w:rsidDel="00625EFB">
          <w:rPr>
            <w:bCs/>
            <w:i/>
            <w:iCs/>
            <w:highlight w:val="yellow"/>
          </w:rPr>
          <w:t>Mugil</w:t>
        </w:r>
        <w:r w:rsidRPr="008749F6" w:rsidDel="00625EFB">
          <w:rPr>
            <w:bCs/>
            <w:highlight w:val="yellow"/>
          </w:rPr>
          <w:t xml:space="preserve"> </w:t>
        </w:r>
        <w:r w:rsidRPr="008749F6" w:rsidDel="00625EFB">
          <w:rPr>
            <w:bCs/>
            <w:i/>
            <w:iCs/>
            <w:highlight w:val="yellow"/>
          </w:rPr>
          <w:t>curema</w:t>
        </w:r>
        <w:r w:rsidRPr="008749F6" w:rsidDel="00625EFB">
          <w:rPr>
            <w:bCs/>
            <w:highlight w:val="yellow"/>
          </w:rPr>
          <w:t xml:space="preserve">), and </w:t>
        </w:r>
        <w:r w:rsidR="008E1E8C" w:rsidRPr="008749F6" w:rsidDel="00625EFB">
          <w:rPr>
            <w:bCs/>
            <w:highlight w:val="yellow"/>
          </w:rPr>
          <w:t>s</w:t>
        </w:r>
        <w:r w:rsidR="00792C70" w:rsidRPr="008749F6" w:rsidDel="00625EFB">
          <w:rPr>
            <w:bCs/>
            <w:highlight w:val="yellow"/>
          </w:rPr>
          <w:t xml:space="preserve">ummer </w:t>
        </w:r>
        <w:r w:rsidR="008E1E8C" w:rsidRPr="008749F6" w:rsidDel="00625EFB">
          <w:rPr>
            <w:bCs/>
            <w:highlight w:val="yellow"/>
          </w:rPr>
          <w:t>f</w:t>
        </w:r>
        <w:r w:rsidR="00792C70" w:rsidRPr="008749F6" w:rsidDel="00625EFB">
          <w:rPr>
            <w:bCs/>
            <w:highlight w:val="yellow"/>
          </w:rPr>
          <w:t>lounder (</w:t>
        </w:r>
        <w:r w:rsidR="00792C70" w:rsidRPr="008749F6" w:rsidDel="00625EFB">
          <w:rPr>
            <w:bCs/>
            <w:i/>
            <w:iCs/>
            <w:highlight w:val="yellow"/>
          </w:rPr>
          <w:t>Paralychthis</w:t>
        </w:r>
        <w:r w:rsidR="00792C70" w:rsidRPr="008749F6" w:rsidDel="00625EFB">
          <w:rPr>
            <w:bCs/>
            <w:highlight w:val="yellow"/>
          </w:rPr>
          <w:t xml:space="preserve"> </w:t>
        </w:r>
        <w:r w:rsidR="00792C70" w:rsidRPr="008749F6" w:rsidDel="00625EFB">
          <w:rPr>
            <w:bCs/>
            <w:i/>
            <w:iCs/>
            <w:highlight w:val="yellow"/>
          </w:rPr>
          <w:t>dentatus</w:t>
        </w:r>
        <w:r w:rsidR="00792C70" w:rsidRPr="008749F6" w:rsidDel="00625EFB">
          <w:rPr>
            <w:bCs/>
            <w:highlight w:val="yellow"/>
          </w:rPr>
          <w:t xml:space="preserve">). Permit </w:t>
        </w:r>
        <w:r w:rsidRPr="008749F6" w:rsidDel="00625EFB">
          <w:rPr>
            <w:bCs/>
            <w:highlight w:val="yellow"/>
          </w:rPr>
          <w:t xml:space="preserve">and </w:t>
        </w:r>
        <w:r w:rsidR="008E1E8C" w:rsidRPr="008749F6" w:rsidDel="00625EFB">
          <w:rPr>
            <w:bCs/>
            <w:highlight w:val="yellow"/>
          </w:rPr>
          <w:t>c</w:t>
        </w:r>
        <w:r w:rsidRPr="008749F6" w:rsidDel="00625EFB">
          <w:rPr>
            <w:bCs/>
            <w:highlight w:val="yellow"/>
          </w:rPr>
          <w:t xml:space="preserve">revalle </w:t>
        </w:r>
        <w:r w:rsidR="008E1E8C" w:rsidRPr="008749F6" w:rsidDel="00625EFB">
          <w:rPr>
            <w:bCs/>
            <w:highlight w:val="yellow"/>
          </w:rPr>
          <w:t>j</w:t>
        </w:r>
        <w:r w:rsidRPr="008749F6" w:rsidDel="00625EFB">
          <w:rPr>
            <w:bCs/>
            <w:highlight w:val="yellow"/>
          </w:rPr>
          <w:t xml:space="preserve">ack </w:t>
        </w:r>
        <w:r w:rsidR="00792C70" w:rsidRPr="008749F6" w:rsidDel="00625EFB">
          <w:rPr>
            <w:bCs/>
            <w:highlight w:val="yellow"/>
          </w:rPr>
          <w:t xml:space="preserve">are among an assemblage of tropical or subtropical species that typically reside south of Cape Cod, but may be advected northward into the Gulf of Maine by eddies or warm core rings of the Gulf Stream Current </w:t>
        </w:r>
        <w:r w:rsidR="00792C70" w:rsidRPr="008749F6" w:rsidDel="00625EFB">
          <w:rPr>
            <w:bCs/>
            <w:highlight w:val="yellow"/>
          </w:rPr>
          <w:fldChar w:fldCharType="begin"/>
        </w:r>
        <w:r w:rsidR="00792C70" w:rsidRPr="008749F6" w:rsidDel="00625EFB">
          <w:rPr>
            <w:bCs/>
            <w:highlight w:val="yellow"/>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8749F6" w:rsidDel="00625EFB">
          <w:rPr>
            <w:rFonts w:ascii="Cambria Math" w:hAnsi="Cambria Math" w:cs="Cambria Math"/>
            <w:bCs/>
            <w:highlight w:val="yellow"/>
          </w:rPr>
          <w:instrText>‐</w:instrText>
        </w:r>
        <w:r w:rsidR="00792C70" w:rsidRPr="008749F6" w:rsidDel="00625EFB">
          <w:rPr>
            <w:bCs/>
            <w:highlight w:val="yellow"/>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8749F6" w:rsidDel="00625EFB">
          <w:rPr>
            <w:rFonts w:ascii="Cambria Math" w:hAnsi="Cambria Math" w:cs="Cambria Math"/>
            <w:bCs/>
            <w:highlight w:val="yellow"/>
          </w:rPr>
          <w:instrText>‐</w:instrText>
        </w:r>
        <w:r w:rsidR="00792C70" w:rsidRPr="008749F6" w:rsidDel="00625EFB">
          <w:rPr>
            <w:bCs/>
            <w:highlight w:val="yellow"/>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8749F6" w:rsidDel="00625EFB">
          <w:rPr>
            <w:bCs/>
            <w:highlight w:val="yellow"/>
          </w:rPr>
          <w:fldChar w:fldCharType="separate"/>
        </w:r>
        <w:r w:rsidR="00792C70" w:rsidRPr="008749F6" w:rsidDel="00625EFB">
          <w:rPr>
            <w:rFonts w:ascii="Aptos" w:hAnsi="Aptos" w:cs="Times New Roman"/>
            <w:kern w:val="0"/>
            <w:highlight w:val="yellow"/>
          </w:rPr>
          <w:t>(Hare et al. 2002, Wood et al. 2009, O’Neill et al. 2025)</w:t>
        </w:r>
        <w:r w:rsidR="00792C70" w:rsidRPr="008749F6" w:rsidDel="00625EFB">
          <w:rPr>
            <w:bCs/>
            <w:highlight w:val="yellow"/>
          </w:rPr>
          <w:fldChar w:fldCharType="end"/>
        </w:r>
        <w:r w:rsidR="00792C70" w:rsidRPr="008749F6" w:rsidDel="00625EFB">
          <w:rPr>
            <w:bCs/>
            <w:highlight w:val="yellow"/>
          </w:rPr>
          <w:t>. Species within this group are colloquially known as “Gulf Stream Orphans”</w:t>
        </w:r>
        <w:r w:rsidR="002171B2" w:rsidRPr="008749F6" w:rsidDel="00625EFB">
          <w:rPr>
            <w:bCs/>
            <w:highlight w:val="yellow"/>
          </w:rPr>
          <w:t xml:space="preserve"> </w:t>
        </w:r>
        <w:r w:rsidR="007D00E2" w:rsidRPr="008749F6" w:rsidDel="00625EFB">
          <w:rPr>
            <w:bCs/>
            <w:highlight w:val="yellow"/>
          </w:rPr>
          <w:t>(gsoproject.org, see O’Neill et al. 2025).</w:t>
        </w:r>
        <w:r w:rsidR="00792C70" w:rsidRPr="008749F6" w:rsidDel="00625EFB">
          <w:rPr>
            <w:bCs/>
            <w:highlight w:val="yellow"/>
          </w:rPr>
          <w:t>”</w:t>
        </w:r>
        <w:r w:rsidR="002171B2" w:rsidRPr="008749F6" w:rsidDel="00625EFB">
          <w:rPr>
            <w:bCs/>
            <w:highlight w:val="yellow"/>
          </w:rPr>
          <w:t xml:space="preserve"> Though not officially recognized as part of this group, </w:t>
        </w:r>
        <w:r w:rsidR="008E1E8C" w:rsidRPr="008749F6" w:rsidDel="00625EFB">
          <w:rPr>
            <w:bCs/>
            <w:highlight w:val="yellow"/>
          </w:rPr>
          <w:t>w</w:t>
        </w:r>
        <w:r w:rsidR="002171B2" w:rsidRPr="008749F6" w:rsidDel="00625EFB">
          <w:rPr>
            <w:bCs/>
            <w:highlight w:val="yellow"/>
          </w:rPr>
          <w:t xml:space="preserve">hite </w:t>
        </w:r>
        <w:r w:rsidR="008E1E8C" w:rsidRPr="008749F6" w:rsidDel="00625EFB">
          <w:rPr>
            <w:bCs/>
            <w:highlight w:val="yellow"/>
          </w:rPr>
          <w:t>m</w:t>
        </w:r>
        <w:r w:rsidR="002171B2" w:rsidRPr="008749F6" w:rsidDel="00625EFB">
          <w:rPr>
            <w:bCs/>
            <w:highlight w:val="yellow"/>
          </w:rPr>
          <w:t xml:space="preserve">ullet and other </w:t>
        </w:r>
        <w:r w:rsidR="00F00A17" w:rsidRPr="008749F6" w:rsidDel="00625EFB">
          <w:rPr>
            <w:bCs/>
            <w:highlight w:val="yellow"/>
          </w:rPr>
          <w:t xml:space="preserve">Mugilidae </w:t>
        </w:r>
        <w:r w:rsidR="002171B2" w:rsidRPr="008749F6" w:rsidDel="00625EFB">
          <w:rPr>
            <w:bCs/>
            <w:highlight w:val="yellow"/>
          </w:rPr>
          <w:t>fishes</w:t>
        </w:r>
        <w:r w:rsidR="00F00A17" w:rsidRPr="008749F6" w:rsidDel="00625EFB">
          <w:rPr>
            <w:bCs/>
            <w:highlight w:val="yellow"/>
          </w:rPr>
          <w:t xml:space="preserve"> </w:t>
        </w:r>
        <w:r w:rsidR="002171B2" w:rsidRPr="008749F6" w:rsidDel="00625EFB">
          <w:rPr>
            <w:bCs/>
            <w:highlight w:val="yellow"/>
          </w:rPr>
          <w:t xml:space="preserve">are subtropical species unknown to be breeding in or regularly migrating to </w:t>
        </w:r>
        <w:r w:rsidR="00F00285" w:rsidRPr="008749F6" w:rsidDel="00625EFB">
          <w:rPr>
            <w:bCs/>
            <w:highlight w:val="yellow"/>
          </w:rPr>
          <w:t xml:space="preserve">regions north of Cape Cod </w:t>
        </w:r>
        <w:r w:rsidR="00F00285" w:rsidRPr="008749F6" w:rsidDel="00625EFB">
          <w:rPr>
            <w:bCs/>
            <w:highlight w:val="yellow"/>
          </w:rPr>
          <w:fldChar w:fldCharType="begin"/>
        </w:r>
        <w:r w:rsidR="00F00285" w:rsidRPr="008749F6" w:rsidDel="00625EFB">
          <w:rPr>
            <w:bCs/>
            <w:highlight w:val="yellow"/>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8749F6" w:rsidDel="00625EFB">
          <w:rPr>
            <w:bCs/>
            <w:highlight w:val="yellow"/>
          </w:rPr>
          <w:fldChar w:fldCharType="separate"/>
        </w:r>
        <w:r w:rsidR="00F00285" w:rsidRPr="008749F6" w:rsidDel="00625EFB">
          <w:rPr>
            <w:rFonts w:ascii="Aptos" w:hAnsi="Aptos"/>
            <w:highlight w:val="yellow"/>
          </w:rPr>
          <w:t>(Bigelow &amp; Schroeder 1953, Ayvazian et al. 1992)</w:t>
        </w:r>
        <w:r w:rsidR="00F00285" w:rsidRPr="008749F6" w:rsidDel="00625EFB">
          <w:rPr>
            <w:bCs/>
            <w:highlight w:val="yellow"/>
          </w:rPr>
          <w:fldChar w:fldCharType="end"/>
        </w:r>
        <w:r w:rsidR="00F00285" w:rsidRPr="008749F6" w:rsidDel="00625EFB">
          <w:rPr>
            <w:bCs/>
            <w:highlight w:val="yellow"/>
          </w:rPr>
          <w:t xml:space="preserve">. </w:t>
        </w:r>
        <w:r w:rsidR="00792C70" w:rsidRPr="008749F6" w:rsidDel="00625EFB">
          <w:rPr>
            <w:bCs/>
            <w:highlight w:val="yellow"/>
          </w:rPr>
          <w:t xml:space="preserve">Summer flounder </w:t>
        </w:r>
        <w:r w:rsidR="0059204D" w:rsidRPr="008749F6" w:rsidDel="00625EFB">
          <w:rPr>
            <w:bCs/>
            <w:highlight w:val="yellow"/>
          </w:rPr>
          <w:t>is</w:t>
        </w:r>
        <w:r w:rsidR="00F00285" w:rsidRPr="008749F6" w:rsidDel="00625EFB">
          <w:rPr>
            <w:bCs/>
            <w:highlight w:val="yellow"/>
          </w:rPr>
          <w:t xml:space="preserve"> a temperate species</w:t>
        </w:r>
        <w:r w:rsidR="00792C70" w:rsidRPr="008749F6" w:rsidDel="00625EFB">
          <w:rPr>
            <w:bCs/>
            <w:highlight w:val="yellow"/>
          </w:rPr>
          <w:t xml:space="preserve"> more commonly found south of Cape Cod, but </w:t>
        </w:r>
        <w:r w:rsidR="00F00285" w:rsidRPr="008749F6" w:rsidDel="00625EFB">
          <w:rPr>
            <w:bCs/>
            <w:highlight w:val="yellow"/>
          </w:rPr>
          <w:t>some individuals may make</w:t>
        </w:r>
        <w:r w:rsidR="00792C70" w:rsidRPr="008749F6" w:rsidDel="00625EFB">
          <w:rPr>
            <w:bCs/>
            <w:highlight w:val="yellow"/>
          </w:rPr>
          <w:t xml:space="preserve"> </w:t>
        </w:r>
        <w:r w:rsidR="00F00285" w:rsidRPr="008749F6" w:rsidDel="00625EFB">
          <w:rPr>
            <w:bCs/>
            <w:highlight w:val="yellow"/>
          </w:rPr>
          <w:t xml:space="preserve">seasonal migrations to </w:t>
        </w:r>
        <w:r w:rsidR="00792C70" w:rsidRPr="008749F6" w:rsidDel="00625EFB">
          <w:rPr>
            <w:bCs/>
            <w:highlight w:val="yellow"/>
          </w:rPr>
          <w:t xml:space="preserve">coastal Maine and are </w:t>
        </w:r>
        <w:r w:rsidR="004B3608" w:rsidRPr="008749F6" w:rsidDel="00625EFB">
          <w:rPr>
            <w:bCs/>
            <w:highlight w:val="yellow"/>
          </w:rPr>
          <w:t xml:space="preserve">therefore </w:t>
        </w:r>
        <w:r w:rsidR="00792C70" w:rsidRPr="008749F6" w:rsidDel="00625EFB">
          <w:rPr>
            <w:bCs/>
            <w:highlight w:val="yellow"/>
          </w:rPr>
          <w:t xml:space="preserve">not considered Gulf Stream Orphans </w:t>
        </w:r>
        <w:r w:rsidR="00792C70" w:rsidRPr="008749F6" w:rsidDel="00625EFB">
          <w:rPr>
            <w:bCs/>
            <w:highlight w:val="yellow"/>
          </w:rPr>
          <w:fldChar w:fldCharType="begin"/>
        </w:r>
        <w:r w:rsidR="00792C70" w:rsidRPr="008749F6" w:rsidDel="00625EFB">
          <w:rPr>
            <w:bCs/>
            <w:highlight w:val="yellow"/>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8749F6" w:rsidDel="00625EFB">
          <w:rPr>
            <w:bCs/>
            <w:highlight w:val="yellow"/>
          </w:rPr>
          <w:fldChar w:fldCharType="separate"/>
        </w:r>
        <w:r w:rsidR="00792C70" w:rsidRPr="008749F6" w:rsidDel="00625EFB">
          <w:rPr>
            <w:rFonts w:ascii="Aptos" w:hAnsi="Aptos"/>
            <w:highlight w:val="yellow"/>
          </w:rPr>
          <w:t>(Bigelow &amp; Schroeder 1953)</w:t>
        </w:r>
        <w:r w:rsidR="00792C70" w:rsidRPr="008749F6" w:rsidDel="00625EFB">
          <w:rPr>
            <w:bCs/>
            <w:highlight w:val="yellow"/>
          </w:rPr>
          <w:fldChar w:fldCharType="end"/>
        </w:r>
        <w:r w:rsidR="00792C70" w:rsidRPr="008749F6" w:rsidDel="00625EFB">
          <w:rPr>
            <w:bCs/>
            <w:highlight w:val="yellow"/>
          </w:rPr>
          <w:t>.</w:t>
        </w:r>
        <w:r w:rsidR="00792C70" w:rsidRPr="00926F2C" w:rsidDel="00625EFB">
          <w:rPr>
            <w:bCs/>
          </w:rPr>
          <w:t xml:space="preserve"> </w:t>
        </w:r>
      </w:moveFrom>
    </w:p>
    <w:moveFromRangeEnd w:id="333"/>
    <w:p w14:paraId="32267774" w14:textId="6EC59ED4" w:rsidR="00792C70" w:rsidRPr="00926F2C" w:rsidDel="00625EFB" w:rsidRDefault="00792C70" w:rsidP="0005676A">
      <w:pPr>
        <w:spacing w:after="0" w:line="240" w:lineRule="auto"/>
        <w:rPr>
          <w:del w:id="335" w:author="Katie Lankowicz" w:date="2025-10-15T13:46:00Z" w16du:dateUtc="2025-10-15T16:46:00Z"/>
          <w:bCs/>
          <w:color w:val="4472C4"/>
        </w:rPr>
      </w:pPr>
    </w:p>
    <w:p w14:paraId="1474C1F9" w14:textId="0407BA54" w:rsidR="00562A5F" w:rsidRPr="00926F2C" w:rsidRDefault="00625EFB" w:rsidP="0005676A">
      <w:pPr>
        <w:spacing w:after="0" w:line="240" w:lineRule="auto"/>
        <w:rPr>
          <w:bCs/>
          <w:color w:val="4472C4"/>
        </w:rPr>
      </w:pPr>
      <w:ins w:id="336" w:author="Katie Lankowicz" w:date="2025-10-15T14:31:00Z" w16du:dateUtc="2025-10-15T17:31:00Z">
        <w:r>
          <w:rPr>
            <w:bCs/>
            <w:color w:val="4472C4"/>
          </w:rPr>
          <w:t>3</w:t>
        </w:r>
      </w:ins>
      <w:del w:id="337" w:author="Katie Lankowicz" w:date="2025-10-15T14:31:00Z" w16du:dateUtc="2025-10-15T17:31:00Z">
        <w:r w:rsidR="00562A5F" w:rsidRPr="00926F2C" w:rsidDel="00625EFB">
          <w:rPr>
            <w:bCs/>
            <w:color w:val="4472C4"/>
          </w:rPr>
          <w:delText>4</w:delText>
        </w:r>
      </w:del>
      <w:r w:rsidR="00562A5F" w:rsidRPr="00926F2C">
        <w:rPr>
          <w:bCs/>
          <w:color w:val="4472C4"/>
        </w:rPr>
        <w:t>.2</w:t>
      </w:r>
      <w:r w:rsidR="00562A5F" w:rsidRPr="00926F2C">
        <w:rPr>
          <w:bCs/>
          <w:color w:val="4472C4"/>
        </w:rPr>
        <w:tab/>
      </w:r>
      <w:r w:rsidR="00792C70" w:rsidRPr="00926F2C">
        <w:rPr>
          <w:bCs/>
          <w:color w:val="4472C4"/>
        </w:rPr>
        <w:t>Nearshore</w:t>
      </w:r>
      <w:r w:rsidR="00562A5F" w:rsidRPr="00926F2C">
        <w:rPr>
          <w:bCs/>
          <w:color w:val="4472C4"/>
        </w:rPr>
        <w:t xml:space="preserve"> surface temperature anomaly</w:t>
      </w:r>
    </w:p>
    <w:p w14:paraId="6302D2CB" w14:textId="1419BE17"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w:t>
      </w:r>
      <w:ins w:id="338" w:author="Katie Lankowicz" w:date="2025-10-15T16:42:00Z" w16du:dateUtc="2025-10-15T19:42:00Z">
        <w:r w:rsidR="00431961">
          <w:t>Table 2</w:t>
        </w:r>
      </w:ins>
      <w:del w:id="339" w:author="Katie Lankowicz" w:date="2025-10-15T16:42:00Z" w16du:dateUtc="2025-10-15T19:42:00Z">
        <w:r w:rsidR="00C17D53" w:rsidRPr="00261818" w:rsidDel="00431961">
          <w:delText>Fig</w:delText>
        </w:r>
        <w:r w:rsidR="00291AF8" w:rsidRPr="00261818" w:rsidDel="00431961">
          <w:delText>.</w:delText>
        </w:r>
        <w:r w:rsidR="00C17D53" w:rsidRPr="00261818" w:rsidDel="00431961">
          <w:delText xml:space="preserve"> </w:delText>
        </w:r>
      </w:del>
      <w:del w:id="340" w:author="Katie Lankowicz" w:date="2025-10-15T16:03:00Z" w16du:dateUtc="2025-10-15T19:03:00Z">
        <w:r w:rsidR="00291AF8" w:rsidRPr="00926F2C" w:rsidDel="004C2BA0">
          <w:rPr>
            <w:bCs/>
          </w:rPr>
          <w:delText>3</w:delText>
        </w:r>
      </w:del>
      <w:r w:rsidR="00291AF8" w:rsidRPr="00926F2C">
        <w:rPr>
          <w:bCs/>
        </w:rPr>
        <w:t>)</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 xml:space="preserve">winter </w:t>
      </w:r>
      <w:del w:id="341" w:author="Katie Lankowicz" w:date="2025-10-15T16:42:00Z" w16du:dateUtc="2025-10-15T19:42:00Z">
        <w:r w:rsidR="00F00A17" w:rsidRPr="00926F2C" w:rsidDel="00431961">
          <w:rPr>
            <w:bCs/>
          </w:rPr>
          <w:delText xml:space="preserve">(December-February) </w:delText>
        </w:r>
      </w:del>
      <w:r w:rsidR="00F00A17" w:rsidRPr="00926F2C">
        <w:rPr>
          <w:bCs/>
        </w:rPr>
        <w:t>and spring</w:t>
      </w:r>
      <w:ins w:id="342" w:author="Katie Lankowicz" w:date="2025-10-15T16:42:00Z" w16du:dateUtc="2025-10-15T19:42:00Z">
        <w:r w:rsidR="00431961">
          <w:rPr>
            <w:bCs/>
          </w:rPr>
          <w:t xml:space="preserve">, </w:t>
        </w:r>
      </w:ins>
      <w:del w:id="343" w:author="Katie Lankowicz" w:date="2025-10-15T16:42:00Z" w16du:dateUtc="2025-10-15T19:42:00Z">
        <w:r w:rsidR="00F00A17" w:rsidRPr="00926F2C" w:rsidDel="00431961">
          <w:rPr>
            <w:bCs/>
          </w:rPr>
          <w:lastRenderedPageBreak/>
          <w:delText xml:space="preserve"> (March-May)</w:delText>
        </w:r>
        <w:r w:rsidR="00005FA0" w:rsidRPr="00926F2C" w:rsidDel="00431961">
          <w:rPr>
            <w:bCs/>
          </w:rPr>
          <w:delText xml:space="preserve">, </w:delText>
        </w:r>
      </w:del>
      <w:r w:rsidR="00005FA0" w:rsidRPr="00926F2C">
        <w:rPr>
          <w:bCs/>
        </w:rPr>
        <w:t xml:space="preserve">and limited time above the modeled daily average </w:t>
      </w:r>
      <w:r w:rsidR="00085C3B" w:rsidRPr="00926F2C">
        <w:rPr>
          <w:bCs/>
        </w:rPr>
        <w:t>in summer (</w:t>
      </w:r>
      <w:ins w:id="344" w:author="Katie Lankowicz" w:date="2025-10-15T16:42:00Z" w16du:dateUtc="2025-10-15T19:42:00Z">
        <w:r w:rsidR="00431961">
          <w:rPr>
            <w:bCs/>
          </w:rPr>
          <w:t>Fig. S2)</w:t>
        </w:r>
      </w:ins>
      <w:del w:id="345" w:author="Katie Lankowicz" w:date="2025-10-15T16:42:00Z" w16du:dateUtc="2025-10-15T19:42:00Z">
        <w:r w:rsidR="00085C3B" w:rsidRPr="00926F2C" w:rsidDel="00431961">
          <w:rPr>
            <w:bCs/>
          </w:rPr>
          <w:delText>June-August)</w:delText>
        </w:r>
      </w:del>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Table 2)</w:t>
      </w:r>
      <w:r w:rsidR="008F6893" w:rsidRPr="00926F2C">
        <w:rPr>
          <w:bCs/>
        </w:rPr>
        <w:t>.</w:t>
      </w:r>
    </w:p>
    <w:p w14:paraId="2AEE0DC1" w14:textId="77777777" w:rsidR="00792C70" w:rsidRPr="00926F2C" w:rsidRDefault="00792C70" w:rsidP="0005676A">
      <w:pPr>
        <w:spacing w:after="0" w:line="240" w:lineRule="auto"/>
        <w:rPr>
          <w:bCs/>
          <w:color w:val="4472C4"/>
        </w:rPr>
      </w:pPr>
    </w:p>
    <w:p w14:paraId="6B708E68" w14:textId="5879717A" w:rsidR="009C4616" w:rsidRPr="00926F2C" w:rsidRDefault="00625EFB" w:rsidP="0005676A">
      <w:pPr>
        <w:spacing w:after="0" w:line="240" w:lineRule="auto"/>
        <w:rPr>
          <w:bCs/>
          <w:color w:val="4472C4"/>
        </w:rPr>
      </w:pPr>
      <w:ins w:id="346" w:author="Katie Lankowicz" w:date="2025-10-15T14:31:00Z" w16du:dateUtc="2025-10-15T17:31:00Z">
        <w:r>
          <w:rPr>
            <w:bCs/>
            <w:color w:val="4472C4"/>
          </w:rPr>
          <w:t>3</w:t>
        </w:r>
      </w:ins>
      <w:del w:id="347" w:author="Katie Lankowicz" w:date="2025-10-15T14:31:00Z" w16du:dateUtc="2025-10-15T17:31:00Z">
        <w:r w:rsidR="00562A5F" w:rsidRPr="00926F2C" w:rsidDel="00625EFB">
          <w:rPr>
            <w:bCs/>
            <w:color w:val="4472C4"/>
          </w:rPr>
          <w:delText>4</w:delText>
        </w:r>
      </w:del>
      <w:r w:rsidR="00562A5F" w:rsidRPr="00926F2C">
        <w:rPr>
          <w:bCs/>
          <w:color w:val="4472C4"/>
        </w:rPr>
        <w:t>.3</w:t>
      </w:r>
      <w:r w:rsidR="00562A5F" w:rsidRPr="00926F2C">
        <w:rPr>
          <w:bCs/>
          <w:color w:val="4472C4"/>
        </w:rPr>
        <w:tab/>
        <w:t>Weekly growth rates</w:t>
      </w:r>
    </w:p>
    <w:p w14:paraId="25BC09EC" w14:textId="645CE6FD" w:rsidR="00405AE8" w:rsidRPr="00926F2C" w:rsidRDefault="009C4616" w:rsidP="0005676A">
      <w:pPr>
        <w:spacing w:after="0" w:line="240" w:lineRule="auto"/>
        <w:rPr>
          <w:bCs/>
        </w:rPr>
      </w:pPr>
      <w:del w:id="348" w:author="Katie Lankowicz" w:date="2025-10-15T14:03:00Z" w16du:dateUtc="2025-10-15T17:03:00Z">
        <w:r w:rsidRPr="008749F6" w:rsidDel="00625EFB">
          <w:rPr>
            <w:bCs/>
            <w:highlight w:val="yellow"/>
          </w:rPr>
          <w:delText xml:space="preserve">The process of filtering </w:delText>
        </w:r>
        <w:r w:rsidR="000311B2" w:rsidRPr="008749F6" w:rsidDel="00625EFB">
          <w:rPr>
            <w:bCs/>
            <w:highlight w:val="yellow"/>
          </w:rPr>
          <w:delText xml:space="preserve">length frequency distribution </w:delText>
        </w:r>
        <w:r w:rsidRPr="008749F6" w:rsidDel="00625EFB">
          <w:rPr>
            <w:bCs/>
            <w:highlight w:val="yellow"/>
          </w:rPr>
          <w:delText>data to include o</w:delText>
        </w:r>
        <w:r w:rsidR="000311B2" w:rsidRPr="008749F6" w:rsidDel="00625EFB">
          <w:rPr>
            <w:bCs/>
            <w:highlight w:val="yellow"/>
          </w:rPr>
          <w:delText xml:space="preserve">nly age-0 fish </w:delText>
        </w:r>
        <w:r w:rsidR="007651E3" w:rsidRPr="008749F6" w:rsidDel="00625EFB">
          <w:rPr>
            <w:bCs/>
            <w:highlight w:val="yellow"/>
          </w:rPr>
          <w:delText>produced</w:delText>
        </w:r>
        <w:r w:rsidR="000311B2" w:rsidRPr="008749F6" w:rsidDel="00625EFB">
          <w:rPr>
            <w:bCs/>
            <w:highlight w:val="yellow"/>
          </w:rPr>
          <w:delText xml:space="preserve"> between 2 and 5 weeks of data per year </w:delText>
        </w:r>
        <w:r w:rsidR="00467478" w:rsidRPr="008749F6" w:rsidDel="00625EFB">
          <w:rPr>
            <w:bCs/>
            <w:highlight w:val="yellow"/>
          </w:rPr>
          <w:delText>to estimate herring weekly growth rates</w:delText>
        </w:r>
        <w:r w:rsidR="000311B2" w:rsidRPr="008749F6" w:rsidDel="00625EFB">
          <w:rPr>
            <w:bCs/>
            <w:highlight w:val="yellow"/>
          </w:rPr>
          <w:delText xml:space="preserve">. </w:delText>
        </w:r>
        <w:r w:rsidR="00405AE8" w:rsidRPr="008749F6" w:rsidDel="00625EFB">
          <w:rPr>
            <w:bCs/>
            <w:highlight w:val="yellow"/>
          </w:rPr>
          <w:delText>Herring were caught in only the first week of sampling in 2023, so growth rates could not be estimated for that year.</w:delText>
        </w:r>
        <w:r w:rsidR="007651E3" w:rsidRPr="008749F6" w:rsidDel="00625EFB">
          <w:rPr>
            <w:bCs/>
            <w:highlight w:val="yellow"/>
          </w:rPr>
          <w:delText xml:space="preserve"> Herring growth rates in 2024 were estimated from data that had no sampling in weeks 32 to 38 because of vessel mechanical issues; we therefore had low confidence in the results for this year and did not include them in further analyses. </w:delText>
        </w:r>
      </w:del>
      <w:r w:rsidR="000311B2" w:rsidRPr="008749F6">
        <w:rPr>
          <w:bCs/>
          <w:highlight w:val="yellow"/>
        </w:rPr>
        <w:t>The earliest week of age-0 herring detection was generally in week</w:t>
      </w:r>
      <w:r w:rsidR="004E3BE3" w:rsidRPr="008749F6">
        <w:rPr>
          <w:bCs/>
          <w:highlight w:val="yellow"/>
        </w:rPr>
        <w:t xml:space="preserve"> 25 (SD: 1.2 weeks)</w:t>
      </w:r>
      <w:r w:rsidR="000311B2" w:rsidRPr="008749F6">
        <w:rPr>
          <w:bCs/>
          <w:highlight w:val="yellow"/>
        </w:rPr>
        <w:t xml:space="preserve">, and the latest week </w:t>
      </w:r>
      <w:r w:rsidR="0059204D" w:rsidRPr="008749F6">
        <w:rPr>
          <w:bCs/>
          <w:highlight w:val="yellow"/>
        </w:rPr>
        <w:t xml:space="preserve">of </w:t>
      </w:r>
      <w:r w:rsidR="000311B2" w:rsidRPr="008749F6">
        <w:rPr>
          <w:bCs/>
          <w:highlight w:val="yellow"/>
        </w:rPr>
        <w:t xml:space="preserve">detection varied between </w:t>
      </w:r>
      <w:r w:rsidR="004E3BE3" w:rsidRPr="008749F6">
        <w:rPr>
          <w:bCs/>
          <w:highlight w:val="yellow"/>
        </w:rPr>
        <w:t xml:space="preserve">week 26 and week 36 (mean: week 30, SD: 3.2 weeks). The wide range of </w:t>
      </w:r>
      <w:r w:rsidR="0059204D" w:rsidRPr="008749F6">
        <w:rPr>
          <w:bCs/>
          <w:highlight w:val="yellow"/>
        </w:rPr>
        <w:t>the latest</w:t>
      </w:r>
      <w:r w:rsidR="004E3BE3" w:rsidRPr="008749F6">
        <w:rPr>
          <w:bCs/>
          <w:highlight w:val="yellow"/>
        </w:rPr>
        <w:t xml:space="preserve"> week of detection is partially caused by </w:t>
      </w:r>
      <w:r w:rsidR="00467478" w:rsidRPr="008749F6">
        <w:rPr>
          <w:bCs/>
          <w:highlight w:val="yellow"/>
        </w:rPr>
        <w:t>variability in</w:t>
      </w:r>
      <w:r w:rsidR="004E3BE3" w:rsidRPr="008749F6">
        <w:rPr>
          <w:bCs/>
          <w:highlight w:val="yellow"/>
        </w:rPr>
        <w:t xml:space="preserve"> sampling season end </w:t>
      </w:r>
      <w:r w:rsidR="00AE3827" w:rsidRPr="008749F6">
        <w:rPr>
          <w:bCs/>
          <w:highlight w:val="yellow"/>
        </w:rPr>
        <w:t>dates but</w:t>
      </w:r>
      <w:r w:rsidR="004E3BE3" w:rsidRPr="008749F6">
        <w:rPr>
          <w:bCs/>
          <w:highlight w:val="yellow"/>
        </w:rPr>
        <w:t xml:space="preserve"> is also </w:t>
      </w:r>
      <w:r w:rsidR="00467478" w:rsidRPr="008749F6">
        <w:rPr>
          <w:bCs/>
          <w:highlight w:val="yellow"/>
        </w:rPr>
        <w:t>caused by</w:t>
      </w:r>
      <w:r w:rsidR="00AE3827" w:rsidRPr="008749F6">
        <w:rPr>
          <w:bCs/>
          <w:highlight w:val="yellow"/>
        </w:rPr>
        <w:t xml:space="preserve"> </w:t>
      </w:r>
      <w:r w:rsidR="00B7659A" w:rsidRPr="008749F6">
        <w:rPr>
          <w:bCs/>
          <w:highlight w:val="yellow"/>
        </w:rPr>
        <w:t xml:space="preserve">high interannual catch variability, </w:t>
      </w:r>
      <w:r w:rsidR="00AE3827" w:rsidRPr="008749F6">
        <w:rPr>
          <w:bCs/>
          <w:highlight w:val="yellow"/>
        </w:rPr>
        <w:t>decreasing herring catch through the sampling season</w:t>
      </w:r>
      <w:r w:rsidR="00B7659A" w:rsidRPr="008749F6">
        <w:rPr>
          <w:bCs/>
          <w:highlight w:val="yellow"/>
        </w:rPr>
        <w:t>,</w:t>
      </w:r>
      <w:r w:rsidR="00AE3827" w:rsidRPr="008749F6">
        <w:rPr>
          <w:bCs/>
          <w:highlight w:val="yellow"/>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 xml:space="preserve">cooler </w:t>
      </w:r>
      <w:r w:rsidR="004B3608" w:rsidRPr="00625EFB">
        <w:rPr>
          <w:bCs/>
        </w:rPr>
        <w:t>years</w:t>
      </w:r>
      <w:r w:rsidR="00291AF8" w:rsidRPr="00625EFB">
        <w:rPr>
          <w:bCs/>
        </w:rPr>
        <w:t xml:space="preserve"> (Fig. </w:t>
      </w:r>
      <w:ins w:id="349" w:author="Katie Lankowicz" w:date="2025-10-15T16:43:00Z" w16du:dateUtc="2025-10-15T19:43:00Z">
        <w:r w:rsidR="00431961">
          <w:rPr>
            <w:bCs/>
          </w:rPr>
          <w:t>2</w:t>
        </w:r>
      </w:ins>
      <w:del w:id="350" w:author="Katie Lankowicz" w:date="2025-10-15T16:03:00Z" w16du:dateUtc="2025-10-15T19:03:00Z">
        <w:r w:rsidR="00291AF8" w:rsidRPr="00625EFB" w:rsidDel="004C2BA0">
          <w:rPr>
            <w:bCs/>
          </w:rPr>
          <w:delText>4</w:delText>
        </w:r>
      </w:del>
      <w:r w:rsidR="00291AF8" w:rsidRPr="00625EFB">
        <w:rPr>
          <w:bCs/>
        </w:rPr>
        <w:t>)</w:t>
      </w:r>
      <w:r w:rsidR="00467478" w:rsidRPr="00625EFB">
        <w:rPr>
          <w:bCs/>
        </w:rPr>
        <w:t xml:space="preserve">. </w:t>
      </w:r>
      <w:ins w:id="351" w:author="Katie Lankowicz" w:date="2025-10-15T14:13:00Z" w16du:dateUtc="2025-10-15T17:13:00Z">
        <w:r w:rsidR="00625EFB" w:rsidRPr="00625EFB">
          <w:rPr>
            <w:bCs/>
            <w:rPrChange w:id="352" w:author="Katie Lankowicz" w:date="2025-10-15T14:13:00Z" w16du:dateUtc="2025-10-15T17:13:00Z">
              <w:rPr>
                <w:bCs/>
                <w:highlight w:val="yellow"/>
              </w:rPr>
            </w:rPrChange>
          </w:rPr>
          <w:t xml:space="preserve"> Welch’s t-tests indicated no significant difference when comparing mean growth rates between warmer and cooler years (t(4.907) = 0.467, p = 0.661).</w:t>
        </w:r>
      </w:ins>
      <w:moveFromRangeStart w:id="353" w:author="Katie Lankowicz" w:date="2025-10-15T14:15:00Z" w:name="move211429991"/>
      <w:moveFrom w:id="354" w:author="Katie Lankowicz" w:date="2025-10-15T14:15:00Z" w16du:dateUtc="2025-10-15T17:15:00Z">
        <w:r w:rsidR="00E54D83" w:rsidRPr="008749F6" w:rsidDel="00625EFB">
          <w:rPr>
            <w:bCs/>
            <w:highlight w:val="yellow"/>
          </w:rPr>
          <w:t xml:space="preserve">There are </w:t>
        </w:r>
        <w:r w:rsidR="005442C8" w:rsidRPr="008749F6" w:rsidDel="00625EFB">
          <w:rPr>
            <w:bCs/>
            <w:highlight w:val="yellow"/>
          </w:rPr>
          <w:t>many studies on larval herring growth rates in the North</w:t>
        </w:r>
        <w:r w:rsidR="0059204D" w:rsidRPr="008749F6" w:rsidDel="00625EFB">
          <w:rPr>
            <w:bCs/>
            <w:highlight w:val="yellow"/>
          </w:rPr>
          <w:t>western</w:t>
        </w:r>
        <w:r w:rsidR="005442C8" w:rsidRPr="008749F6" w:rsidDel="00625EFB">
          <w:rPr>
            <w:bCs/>
            <w:highlight w:val="yellow"/>
          </w:rPr>
          <w:t xml:space="preserve"> Atlantic, but few for juveniles</w:t>
        </w:r>
        <w:r w:rsidR="007651E3" w:rsidRPr="008749F6" w:rsidDel="00625EFB">
          <w:rPr>
            <w:bCs/>
            <w:highlight w:val="yellow"/>
          </w:rPr>
          <w:t xml:space="preserve"> with which we can compare our results</w:t>
        </w:r>
        <w:r w:rsidR="005442C8" w:rsidRPr="008749F6" w:rsidDel="00625EFB">
          <w:rPr>
            <w:bCs/>
            <w:highlight w:val="yellow"/>
          </w:rPr>
          <w:t xml:space="preserve">. There is some evidence supporting growth rates of 2-2.5 mm per week for age-0 herring in the Bay of Fundy during the spring and early summer, but this is based on a single year of data collection </w:t>
        </w:r>
        <w:r w:rsidR="005442C8" w:rsidRPr="008749F6" w:rsidDel="00625EFB">
          <w:rPr>
            <w:bCs/>
            <w:highlight w:val="yellow"/>
          </w:rPr>
          <w:fldChar w:fldCharType="begin"/>
        </w:r>
        <w:r w:rsidR="005442C8" w:rsidRPr="008749F6" w:rsidDel="00625EFB">
          <w:rPr>
            <w:bCs/>
            <w:highlight w:val="yellow"/>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8749F6" w:rsidDel="00625EFB">
          <w:rPr>
            <w:bCs/>
            <w:highlight w:val="yellow"/>
          </w:rPr>
          <w:fldChar w:fldCharType="separate"/>
        </w:r>
        <w:r w:rsidR="005442C8" w:rsidRPr="008749F6" w:rsidDel="00625EFB">
          <w:rPr>
            <w:rFonts w:ascii="Aptos" w:hAnsi="Aptos"/>
            <w:highlight w:val="yellow"/>
          </w:rPr>
          <w:t>(Das 1972)</w:t>
        </w:r>
        <w:r w:rsidR="005442C8" w:rsidRPr="008749F6" w:rsidDel="00625EFB">
          <w:rPr>
            <w:bCs/>
            <w:highlight w:val="yellow"/>
          </w:rPr>
          <w:fldChar w:fldCharType="end"/>
        </w:r>
        <w:r w:rsidR="005442C8" w:rsidRPr="008749F6" w:rsidDel="00625EFB">
          <w:rPr>
            <w:bCs/>
            <w:highlight w:val="yellow"/>
          </w:rPr>
          <w:t xml:space="preserve">. </w:t>
        </w:r>
        <w:r w:rsidR="00467478" w:rsidRPr="008749F6" w:rsidDel="00625EFB">
          <w:rPr>
            <w:bCs/>
            <w:highlight w:val="yellow"/>
          </w:rPr>
          <w:t>Welch’s t-tests indicated no significant difference when comparing mean growth rates between warm</w:t>
        </w:r>
        <w:r w:rsidR="004B3608" w:rsidRPr="008749F6" w:rsidDel="00625EFB">
          <w:rPr>
            <w:bCs/>
            <w:highlight w:val="yellow"/>
          </w:rPr>
          <w:t>er</w:t>
        </w:r>
        <w:r w:rsidR="00467478" w:rsidRPr="008749F6" w:rsidDel="00625EFB">
          <w:rPr>
            <w:bCs/>
            <w:highlight w:val="yellow"/>
          </w:rPr>
          <w:t xml:space="preserve"> and cool</w:t>
        </w:r>
        <w:r w:rsidR="004B3608" w:rsidRPr="008749F6" w:rsidDel="00625EFB">
          <w:rPr>
            <w:bCs/>
            <w:highlight w:val="yellow"/>
          </w:rPr>
          <w:t>er</w:t>
        </w:r>
        <w:r w:rsidR="00467478" w:rsidRPr="008749F6" w:rsidDel="00625EFB">
          <w:rPr>
            <w:bCs/>
            <w:highlight w:val="yellow"/>
          </w:rPr>
          <w:t xml:space="preserve"> years (t(4.907)</w:t>
        </w:r>
        <w:r w:rsidR="00ED08C5" w:rsidRPr="008749F6" w:rsidDel="00625EFB">
          <w:rPr>
            <w:bCs/>
            <w:highlight w:val="yellow"/>
          </w:rPr>
          <w:t xml:space="preserve"> </w:t>
        </w:r>
        <w:r w:rsidR="00467478" w:rsidRPr="008749F6" w:rsidDel="00625EFB">
          <w:rPr>
            <w:bCs/>
            <w:highlight w:val="yellow"/>
          </w:rPr>
          <w:t>=</w:t>
        </w:r>
        <w:r w:rsidR="00ED08C5" w:rsidRPr="008749F6" w:rsidDel="00625EFB">
          <w:rPr>
            <w:bCs/>
            <w:highlight w:val="yellow"/>
          </w:rPr>
          <w:t xml:space="preserve"> </w:t>
        </w:r>
        <w:r w:rsidR="00467478" w:rsidRPr="008749F6" w:rsidDel="00625EFB">
          <w:rPr>
            <w:bCs/>
            <w:highlight w:val="yellow"/>
          </w:rPr>
          <w:t>0.467, p</w:t>
        </w:r>
        <w:r w:rsidR="00ED08C5" w:rsidRPr="008749F6" w:rsidDel="00625EFB">
          <w:rPr>
            <w:bCs/>
            <w:highlight w:val="yellow"/>
          </w:rPr>
          <w:t xml:space="preserve"> </w:t>
        </w:r>
        <w:r w:rsidR="00467478" w:rsidRPr="008749F6" w:rsidDel="00625EFB">
          <w:rPr>
            <w:bCs/>
            <w:highlight w:val="yellow"/>
          </w:rPr>
          <w:t>=</w:t>
        </w:r>
        <w:r w:rsidR="00ED08C5" w:rsidRPr="008749F6" w:rsidDel="00625EFB">
          <w:rPr>
            <w:bCs/>
            <w:highlight w:val="yellow"/>
          </w:rPr>
          <w:t xml:space="preserve"> </w:t>
        </w:r>
        <w:r w:rsidR="00467478" w:rsidRPr="008749F6" w:rsidDel="00625EFB">
          <w:rPr>
            <w:bCs/>
            <w:highlight w:val="yellow"/>
          </w:rPr>
          <w:t>0.661).</w:t>
        </w:r>
      </w:moveFrom>
      <w:moveFromRangeEnd w:id="353"/>
    </w:p>
    <w:p w14:paraId="44256DC1" w14:textId="77777777" w:rsidR="00405AE8" w:rsidRPr="00926F2C" w:rsidRDefault="00405AE8" w:rsidP="0005676A">
      <w:pPr>
        <w:spacing w:after="0" w:line="240" w:lineRule="auto"/>
        <w:rPr>
          <w:bCs/>
        </w:rPr>
      </w:pPr>
    </w:p>
    <w:p w14:paraId="0D79000C" w14:textId="36220DA7" w:rsidR="009C4616" w:rsidRPr="00926F2C" w:rsidRDefault="00AE3827" w:rsidP="0005676A">
      <w:pPr>
        <w:spacing w:after="0" w:line="240" w:lineRule="auto"/>
        <w:rPr>
          <w:bCs/>
        </w:rPr>
      </w:pPr>
      <w:moveFromRangeStart w:id="355" w:author="Katie Lankowicz" w:date="2025-10-15T14:08:00Z" w:name="move211429708"/>
      <w:moveFrom w:id="356" w:author="Katie Lankowicz" w:date="2025-10-15T14:08:00Z" w16du:dateUtc="2025-10-15T17:08:00Z">
        <w:r w:rsidRPr="00926F2C" w:rsidDel="00625EFB">
          <w:rPr>
            <w:bCs/>
          </w:rPr>
          <w:t>Silverside</w:t>
        </w:r>
        <w:r w:rsidR="00405AE8" w:rsidRPr="00926F2C" w:rsidDel="00625EFB">
          <w:rPr>
            <w:bCs/>
          </w:rPr>
          <w:t>s</w:t>
        </w:r>
        <w:r w:rsidRPr="00926F2C" w:rsidDel="00625EFB">
          <w:rPr>
            <w:bCs/>
          </w:rPr>
          <w:t xml:space="preserve"> were caught more consistently</w:t>
        </w:r>
        <w:r w:rsidR="00467478" w:rsidRPr="00926F2C" w:rsidDel="00625EFB">
          <w:rPr>
            <w:bCs/>
          </w:rPr>
          <w:t xml:space="preserve"> than herring</w:t>
        </w:r>
        <w:r w:rsidR="00405AE8" w:rsidRPr="00926F2C" w:rsidDel="00625EFB">
          <w:rPr>
            <w:bCs/>
          </w:rPr>
          <w:t>, and between 2 and 8 weeks of length frequency data</w:t>
        </w:r>
        <w:r w:rsidR="007651E3" w:rsidRPr="00926F2C" w:rsidDel="00625EFB">
          <w:rPr>
            <w:bCs/>
          </w:rPr>
          <w:t xml:space="preserve"> </w:t>
        </w:r>
        <w:r w:rsidR="0059204D" w:rsidRPr="00926F2C" w:rsidDel="00625EFB">
          <w:rPr>
            <w:bCs/>
          </w:rPr>
          <w:t xml:space="preserve">for age-0 individuals </w:t>
        </w:r>
        <w:r w:rsidR="007651E3" w:rsidRPr="00926F2C" w:rsidDel="00625EFB">
          <w:rPr>
            <w:bCs/>
          </w:rPr>
          <w:t xml:space="preserve">remained </w:t>
        </w:r>
        <w:r w:rsidR="00405AE8" w:rsidRPr="00926F2C" w:rsidDel="00625EFB">
          <w:rPr>
            <w:bCs/>
          </w:rPr>
          <w:t>after data filtering.</w:t>
        </w:r>
        <w:r w:rsidR="007651E3" w:rsidRPr="00926F2C" w:rsidDel="00625EFB">
          <w:rPr>
            <w:bCs/>
          </w:rPr>
          <w:t xml:space="preserve"> We excluded growth rates estimated for 2024 because of the gap in sampling data noted above.</w:t>
        </w:r>
        <w:r w:rsidR="00405AE8" w:rsidRPr="00926F2C" w:rsidDel="00625EFB">
          <w:rPr>
            <w:bCs/>
          </w:rPr>
          <w:t xml:space="preserve"> </w:t>
        </w:r>
      </w:moveFrom>
      <w:moveFromRangeEnd w:id="355"/>
      <w:r w:rsidR="00405AE8" w:rsidRPr="00926F2C">
        <w:rPr>
          <w:bCs/>
        </w:rPr>
        <w:t xml:space="preserve">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w:t>
      </w:r>
      <w:ins w:id="357" w:author="Katie Lankowicz" w:date="2025-10-15T16:43:00Z" w16du:dateUtc="2025-10-15T19:43:00Z">
        <w:r w:rsidR="00431961">
          <w:rPr>
            <w:bCs/>
          </w:rPr>
          <w:t>2</w:t>
        </w:r>
      </w:ins>
      <w:del w:id="358" w:author="Katie Lankowicz" w:date="2025-10-15T16:03:00Z" w16du:dateUtc="2025-10-15T19:03:00Z">
        <w:r w:rsidR="00291AF8" w:rsidRPr="00926F2C" w:rsidDel="004C2BA0">
          <w:rPr>
            <w:bCs/>
          </w:rPr>
          <w:delText>4</w:delText>
        </w:r>
      </w:del>
      <w:r w:rsidR="00291AF8" w:rsidRPr="00926F2C">
        <w:rPr>
          <w:bCs/>
        </w:rPr>
        <w:t>)</w:t>
      </w:r>
      <w:r w:rsidR="009C4616" w:rsidRPr="00926F2C">
        <w:rPr>
          <w:bCs/>
        </w:rPr>
        <w:t xml:space="preserve">. </w:t>
      </w:r>
      <w:moveFromRangeStart w:id="359" w:author="Katie Lankowicz" w:date="2025-10-15T14:14:00Z" w:name="move211430069"/>
      <w:moveFrom w:id="360" w:author="Katie Lankowicz" w:date="2025-10-15T14:14:00Z" w16du:dateUtc="2025-10-15T17:14:00Z">
        <w:r w:rsidR="004B3608" w:rsidRPr="008749F6" w:rsidDel="00625EFB">
          <w:rPr>
            <w:bCs/>
            <w:highlight w:val="yellow"/>
          </w:rPr>
          <w:t xml:space="preserve">Other studies have reported post-metamorphic age-0 silverside growth rates of around 5 mm per week </w:t>
        </w:r>
        <w:r w:rsidR="0001347E" w:rsidRPr="008749F6" w:rsidDel="00625EFB">
          <w:rPr>
            <w:bCs/>
            <w:highlight w:val="yellow"/>
          </w:rPr>
          <w:t xml:space="preserve">for silverside populations in coastal New England </w:t>
        </w:r>
        <w:r w:rsidR="0001347E" w:rsidRPr="008749F6" w:rsidDel="00625EFB">
          <w:rPr>
            <w:bCs/>
            <w:highlight w:val="yellow"/>
          </w:rPr>
          <w:fldChar w:fldCharType="begin"/>
        </w:r>
        <w:r w:rsidR="0001347E" w:rsidRPr="008749F6" w:rsidDel="00625EFB">
          <w:rPr>
            <w:bCs/>
            <w:highlight w:val="yellow"/>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ollected fish, as calculated from otolith ring widths, was more highly correlated with size of fish, as measured by otolith radius, than with the environmental variables of temperature, salinity and plankton abundance. Back</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alculation of growth rates from otolith ring widths of five fish collected at the end of the growing season yielded the same age</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8749F6" w:rsidDel="00625EFB">
          <w:rPr>
            <w:bCs/>
            <w:highlight w:val="yellow"/>
          </w:rPr>
          <w:fldChar w:fldCharType="separate"/>
        </w:r>
        <w:r w:rsidR="0001347E" w:rsidRPr="008749F6" w:rsidDel="00625EFB">
          <w:rPr>
            <w:rFonts w:ascii="Aptos" w:hAnsi="Aptos"/>
            <w:highlight w:val="yellow"/>
          </w:rPr>
          <w:t>(Conover &amp; Ross 1982, Barkman &amp; Bengtson 1987, Pringle &amp; Baumann 2019)</w:t>
        </w:r>
        <w:r w:rsidR="0001347E" w:rsidRPr="008749F6" w:rsidDel="00625EFB">
          <w:rPr>
            <w:bCs/>
            <w:highlight w:val="yellow"/>
          </w:rPr>
          <w:fldChar w:fldCharType="end"/>
        </w:r>
        <w:r w:rsidR="00926F2C" w:rsidRPr="008749F6" w:rsidDel="00625EFB">
          <w:rPr>
            <w:bCs/>
            <w:highlight w:val="yellow"/>
          </w:rPr>
          <w:t>, which is similar to our results</w:t>
        </w:r>
        <w:r w:rsidR="0001347E" w:rsidRPr="008749F6" w:rsidDel="00625EFB">
          <w:rPr>
            <w:bCs/>
            <w:highlight w:val="yellow"/>
          </w:rPr>
          <w:t>.</w:t>
        </w:r>
        <w:r w:rsidR="0001347E" w:rsidRPr="00926F2C" w:rsidDel="00625EFB">
          <w:rPr>
            <w:bCs/>
          </w:rPr>
          <w:t xml:space="preserve"> </w:t>
        </w:r>
      </w:moveFrom>
      <w:moveFromRangeEnd w:id="359"/>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w:t>
      </w:r>
      <w:r w:rsidR="00ED08C5">
        <w:rPr>
          <w:bCs/>
        </w:rPr>
        <w:t xml:space="preserve"> </w:t>
      </w:r>
      <w:r w:rsidR="00467478" w:rsidRPr="00926F2C">
        <w:rPr>
          <w:bCs/>
        </w:rPr>
        <w:t>=</w:t>
      </w:r>
      <w:r w:rsidR="00ED08C5">
        <w:rPr>
          <w:bCs/>
        </w:rPr>
        <w:t xml:space="preserve"> </w:t>
      </w:r>
      <w:r w:rsidR="00467478" w:rsidRPr="00926F2C">
        <w:rPr>
          <w:bCs/>
        </w:rPr>
        <w:t>-3.298, p</w:t>
      </w:r>
      <w:r w:rsidR="00ED08C5">
        <w:rPr>
          <w:bCs/>
        </w:rPr>
        <w:t xml:space="preserve"> </w:t>
      </w:r>
      <w:r w:rsidR="00467478" w:rsidRPr="00926F2C">
        <w:rPr>
          <w:bCs/>
        </w:rPr>
        <w:t>=</w:t>
      </w:r>
      <w:r w:rsidR="00ED08C5">
        <w:rPr>
          <w:bCs/>
        </w:rPr>
        <w:t xml:space="preserve"> </w:t>
      </w:r>
      <w:r w:rsidR="00467478" w:rsidRPr="00926F2C">
        <w:rPr>
          <w:bCs/>
        </w:rPr>
        <w:t>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4D2B0814" w:rsidR="00562A5F" w:rsidRPr="00926F2C" w:rsidRDefault="00625EFB" w:rsidP="0005676A">
      <w:pPr>
        <w:spacing w:after="0" w:line="240" w:lineRule="auto"/>
        <w:rPr>
          <w:bCs/>
          <w:color w:val="4472C4"/>
        </w:rPr>
      </w:pPr>
      <w:ins w:id="361" w:author="Katie Lankowicz" w:date="2025-10-15T14:31:00Z" w16du:dateUtc="2025-10-15T17:31:00Z">
        <w:r>
          <w:rPr>
            <w:bCs/>
            <w:color w:val="4472C4"/>
          </w:rPr>
          <w:t>3</w:t>
        </w:r>
      </w:ins>
      <w:del w:id="362" w:author="Katie Lankowicz" w:date="2025-10-15T14:31:00Z" w16du:dateUtc="2025-10-15T17:31:00Z">
        <w:r w:rsidR="00562A5F" w:rsidRPr="00926F2C" w:rsidDel="00625EFB">
          <w:rPr>
            <w:bCs/>
            <w:color w:val="4472C4"/>
          </w:rPr>
          <w:delText>4</w:delText>
        </w:r>
      </w:del>
      <w:r w:rsidR="00562A5F" w:rsidRPr="00926F2C">
        <w:rPr>
          <w:bCs/>
          <w:color w:val="4472C4"/>
        </w:rPr>
        <w:t>.4</w:t>
      </w:r>
      <w:r w:rsidR="00562A5F" w:rsidRPr="00926F2C">
        <w:rPr>
          <w:bCs/>
          <w:color w:val="4472C4"/>
        </w:rPr>
        <w:tab/>
      </w:r>
      <w:r w:rsidR="001579FC" w:rsidRPr="00926F2C">
        <w:rPr>
          <w:bCs/>
          <w:color w:val="4472C4"/>
        </w:rPr>
        <w:t>Effects on catch</w:t>
      </w:r>
    </w:p>
    <w:p w14:paraId="2245BBD1" w14:textId="52D8AA9A"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w:t>
      </w:r>
      <w:ins w:id="363" w:author="Katie Lankowicz" w:date="2025-10-15T16:44:00Z" w16du:dateUtc="2025-10-15T19:44:00Z">
        <w:r w:rsidR="00431961">
          <w:rPr>
            <w:bCs/>
          </w:rPr>
          <w:t>3</w:t>
        </w:r>
      </w:ins>
      <w:del w:id="364" w:author="Katie Lankowicz" w:date="2025-10-15T16:06:00Z" w16du:dateUtc="2025-10-15T19:06:00Z">
        <w:r w:rsidR="00291AF8" w:rsidRPr="00926F2C" w:rsidDel="004C2BA0">
          <w:rPr>
            <w:bCs/>
          </w:rPr>
          <w:delText>5</w:delText>
        </w:r>
      </w:del>
      <w:r w:rsidR="00291AF8" w:rsidRPr="00926F2C">
        <w:rPr>
          <w:bCs/>
        </w:rPr>
        <w:t>)</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sidRPr="00926F2C">
        <w:rPr>
          <w:bCs/>
        </w:rPr>
        <w:t>as</w:t>
      </w:r>
      <w:r w:rsidRPr="00926F2C">
        <w:rPr>
          <w:bCs/>
        </w:rPr>
        <w:t xml:space="preserve"> not significantly different, but there was a significant negative effect of mud substrate </w:t>
      </w:r>
      <w:del w:id="365" w:author="Katie Lankowicz" w:date="2025-10-14T14:17:00Z" w16du:dateUtc="2025-10-14T17:17:00Z">
        <w:r w:rsidRPr="00926F2C" w:rsidDel="008749F6">
          <w:rPr>
            <w:bCs/>
          </w:rPr>
          <w:delText>as compared to</w:delText>
        </w:r>
      </w:del>
      <w:ins w:id="366" w:author="Katie Lankowicz" w:date="2025-10-14T14:17:00Z" w16du:dateUtc="2025-10-14T17:17:00Z">
        <w:r w:rsidR="008749F6">
          <w:rPr>
            <w:bCs/>
          </w:rPr>
          <w:t>compared to</w:t>
        </w:r>
      </w:ins>
      <w:r w:rsidRPr="00926F2C">
        <w:rPr>
          <w:bCs/>
        </w:rPr>
        <w:t xml:space="preserve"> sand/gravel. All years except 2017 and 2020 had a significantly negative effect on catch </w:t>
      </w:r>
      <w:del w:id="367" w:author="Katie Lankowicz" w:date="2025-10-14T14:17:00Z" w16du:dateUtc="2025-10-14T17:17:00Z">
        <w:r w:rsidRPr="00926F2C" w:rsidDel="008749F6">
          <w:rPr>
            <w:bCs/>
          </w:rPr>
          <w:delText>as compared to</w:delText>
        </w:r>
      </w:del>
      <w:ins w:id="368" w:author="Katie Lankowicz" w:date="2025-10-14T14:17:00Z" w16du:dateUtc="2025-10-14T17:17:00Z">
        <w:r w:rsidR="008749F6">
          <w:rPr>
            <w:bCs/>
          </w:rPr>
          <w:t>compared to</w:t>
        </w:r>
      </w:ins>
      <w:r w:rsidRPr="00926F2C">
        <w:rPr>
          <w:bCs/>
        </w:rPr>
        <w:t xml:space="preserve"> 2014. The strongest negative effect was for 2023, which had the lowest mean herring catch per unit effort</w:t>
      </w:r>
      <w:r w:rsidR="0059204D" w:rsidRPr="00926F2C">
        <w:rPr>
          <w:bCs/>
        </w:rPr>
        <w:t>. H</w:t>
      </w:r>
      <w:r w:rsidRPr="00926F2C">
        <w:rPr>
          <w:bCs/>
        </w:rPr>
        <w:t xml:space="preserve">erring were caught in only </w:t>
      </w:r>
      <w:r w:rsidR="003B5336">
        <w:rPr>
          <w:bCs/>
        </w:rPr>
        <w:t>the first week of sampling in this year. This low catch may be more reflective of a timing mismatch than a true decrease in abundance; sampling started later than usual and anecdotal observations indicated that herring had already used the nearshore region and left before the first seine operations were conducted</w:t>
      </w:r>
      <w:r w:rsidRPr="00926F2C">
        <w:rPr>
          <w:bCs/>
        </w:rPr>
        <w:t>.</w:t>
      </w:r>
    </w:p>
    <w:p w14:paraId="753907D2" w14:textId="77777777" w:rsidR="007651E3" w:rsidRPr="00926F2C" w:rsidRDefault="007651E3" w:rsidP="0005676A">
      <w:pPr>
        <w:spacing w:after="0" w:line="240" w:lineRule="auto"/>
        <w:rPr>
          <w:bCs/>
          <w:color w:val="4472C4"/>
        </w:rPr>
      </w:pPr>
    </w:p>
    <w:p w14:paraId="087AC162" w14:textId="70E85D54" w:rsidR="00792C70" w:rsidRPr="00926F2C" w:rsidRDefault="009329FE" w:rsidP="0005676A">
      <w:pPr>
        <w:spacing w:after="0" w:line="240" w:lineRule="auto"/>
        <w:rPr>
          <w:bCs/>
        </w:rPr>
      </w:pPr>
      <w:r w:rsidRPr="00926F2C">
        <w:rPr>
          <w:bCs/>
        </w:rPr>
        <w:t>Explanatory variables included in the final silverside catch model were the interaction of week and temperature, factor variables for weather conditions and year, and a random effect based on site</w:t>
      </w:r>
      <w:r w:rsidR="00291AF8" w:rsidRPr="00926F2C">
        <w:rPr>
          <w:bCs/>
        </w:rPr>
        <w:t xml:space="preserve"> (Fig. </w:t>
      </w:r>
      <w:ins w:id="369" w:author="Katie Lankowicz" w:date="2025-10-15T16:44:00Z" w16du:dateUtc="2025-10-15T19:44:00Z">
        <w:r w:rsidR="00431961">
          <w:rPr>
            <w:bCs/>
          </w:rPr>
          <w:t>4</w:t>
        </w:r>
      </w:ins>
      <w:del w:id="370" w:author="Katie Lankowicz" w:date="2025-10-15T16:06:00Z" w16du:dateUtc="2025-10-15T19:06:00Z">
        <w:r w:rsidR="00291AF8" w:rsidRPr="00926F2C" w:rsidDel="004C2BA0">
          <w:rPr>
            <w:bCs/>
          </w:rPr>
          <w:delText>6</w:delText>
        </w:r>
      </w:del>
      <w:r w:rsidR="00291AF8" w:rsidRPr="00926F2C">
        <w:rPr>
          <w:bCs/>
        </w:rPr>
        <w:t>)</w:t>
      </w:r>
      <w:r w:rsidRPr="00926F2C">
        <w:rPr>
          <w:bCs/>
        </w:rPr>
        <w:t>. Terms for temperature, tidal height, substrate type, and tidal stage were identified as not significant predictors of catch and removed</w:t>
      </w:r>
      <w:r w:rsidR="00F2641A" w:rsidRPr="00926F2C">
        <w:rPr>
          <w:bCs/>
        </w:rPr>
        <w:t xml:space="preserve">. The final model explained 53.5% of </w:t>
      </w:r>
      <w:r w:rsidR="00ED042E" w:rsidRPr="00926F2C">
        <w:rPr>
          <w:bCs/>
        </w:rPr>
        <w:t xml:space="preserve">the </w:t>
      </w:r>
      <w:r w:rsidR="00F2641A" w:rsidRPr="00926F2C">
        <w:rPr>
          <w:bCs/>
        </w:rPr>
        <w:t xml:space="preserve">deviance in </w:t>
      </w:r>
      <w:r w:rsidR="00F2641A" w:rsidRPr="00926F2C">
        <w:rPr>
          <w:bCs/>
        </w:rPr>
        <w:lastRenderedPageBreak/>
        <w:t>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eek having a negative effect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 xml:space="preserve">For all years but 2015, there was a significant positive effect of year on catch </w:t>
      </w:r>
      <w:del w:id="371" w:author="Katie Lankowicz" w:date="2025-10-14T14:17:00Z" w16du:dateUtc="2025-10-14T17:17:00Z">
        <w:r w:rsidR="000320BC" w:rsidRPr="00926F2C" w:rsidDel="008749F6">
          <w:rPr>
            <w:bCs/>
          </w:rPr>
          <w:delText>as compared to</w:delText>
        </w:r>
      </w:del>
      <w:ins w:id="372" w:author="Katie Lankowicz" w:date="2025-10-14T14:17:00Z" w16du:dateUtc="2025-10-14T17:17:00Z">
        <w:r w:rsidR="008749F6">
          <w:rPr>
            <w:bCs/>
          </w:rPr>
          <w:t>compared to</w:t>
        </w:r>
      </w:ins>
      <w:r w:rsidR="000320BC" w:rsidRPr="00926F2C">
        <w:rPr>
          <w:bCs/>
        </w:rPr>
        <w:t xml:space="preserve">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5DB489B9" w:rsidR="00EB350B" w:rsidRDefault="00625EFB" w:rsidP="0005676A">
      <w:pPr>
        <w:spacing w:after="0" w:line="240" w:lineRule="auto"/>
        <w:rPr>
          <w:bCs/>
        </w:rPr>
      </w:pPr>
      <w:ins w:id="373" w:author="Katie Lankowicz" w:date="2025-10-15T14:31:00Z" w16du:dateUtc="2025-10-15T17:31:00Z">
        <w:r>
          <w:rPr>
            <w:bCs/>
            <w:color w:val="4472C4"/>
          </w:rPr>
          <w:t>3</w:t>
        </w:r>
      </w:ins>
      <w:del w:id="374" w:author="Katie Lankowicz" w:date="2025-10-15T14:31:00Z" w16du:dateUtc="2025-10-15T17:31:00Z">
        <w:r w:rsidR="00562A5F" w:rsidRPr="00926F2C" w:rsidDel="00625EFB">
          <w:rPr>
            <w:bCs/>
            <w:color w:val="4472C4"/>
          </w:rPr>
          <w:delText>4</w:delText>
        </w:r>
      </w:del>
      <w:r w:rsidR="00562A5F" w:rsidRPr="00926F2C">
        <w:rPr>
          <w:bCs/>
          <w:color w:val="4472C4"/>
        </w:rPr>
        <w:t>.5</w:t>
      </w:r>
      <w:r w:rsidR="00562A5F" w:rsidRPr="00926F2C">
        <w:rPr>
          <w:bCs/>
          <w:color w:val="4472C4"/>
        </w:rPr>
        <w:tab/>
        <w:t xml:space="preserve">Spatiotemporal </w:t>
      </w:r>
      <w:r w:rsidR="009F7462" w:rsidRPr="00926F2C">
        <w:rPr>
          <w:bCs/>
          <w:color w:val="4472C4"/>
        </w:rPr>
        <w:t>community structure</w:t>
      </w:r>
    </w:p>
    <w:p w14:paraId="17AD75F7" w14:textId="38D9A03F" w:rsidR="00926F2C" w:rsidRPr="008749F6" w:rsidRDefault="00F71682" w:rsidP="0005676A">
      <w:pPr>
        <w:spacing w:after="0" w:line="240" w:lineRule="auto"/>
        <w:rPr>
          <w:bCs/>
          <w:highlight w:val="yellow"/>
        </w:rPr>
      </w:pPr>
      <w:r w:rsidRPr="008749F6">
        <w:rPr>
          <w:bCs/>
          <w:highlight w:val="yellow"/>
        </w:rPr>
        <w:t xml:space="preserve">NMDS analysis compressed site-specific seasonal community compositions to two ordination axes. The resulting stress coefficient was 0.13, indicating a sufficient goodness of fit and limited distortion. </w:t>
      </w:r>
      <w:r w:rsidR="000337C8" w:rsidRPr="008749F6">
        <w:rPr>
          <w:bCs/>
          <w:highlight w:val="yellow"/>
        </w:rPr>
        <w:t>Fitting species as vectors within the ordination plot reveal</w:t>
      </w:r>
      <w:r w:rsidR="004B3608" w:rsidRPr="008749F6">
        <w:rPr>
          <w:bCs/>
          <w:highlight w:val="yellow"/>
        </w:rPr>
        <w:t>ed</w:t>
      </w:r>
      <w:r w:rsidR="000337C8" w:rsidRPr="008749F6">
        <w:rPr>
          <w:bCs/>
          <w:highlight w:val="yellow"/>
        </w:rPr>
        <w:t xml:space="preserve"> that sand</w:t>
      </w:r>
      <w:r w:rsidR="0059204D" w:rsidRPr="008749F6">
        <w:rPr>
          <w:bCs/>
          <w:highlight w:val="yellow"/>
        </w:rPr>
        <w:t xml:space="preserve"> </w:t>
      </w:r>
      <w:r w:rsidR="000337C8" w:rsidRPr="008749F6">
        <w:rPr>
          <w:bCs/>
          <w:highlight w:val="yellow"/>
        </w:rPr>
        <w:t>lance, herring, and silversides have the strongest associations with the ordination configuration</w:t>
      </w:r>
      <w:r w:rsidR="006E005F" w:rsidRPr="008749F6">
        <w:rPr>
          <w:bCs/>
          <w:highlight w:val="yellow"/>
        </w:rPr>
        <w:t xml:space="preserve"> (Fig. </w:t>
      </w:r>
      <w:ins w:id="375" w:author="Katie Lankowicz" w:date="2025-10-15T16:44:00Z" w16du:dateUtc="2025-10-15T19:44:00Z">
        <w:r w:rsidR="00431961">
          <w:rPr>
            <w:bCs/>
            <w:highlight w:val="yellow"/>
          </w:rPr>
          <w:t>5</w:t>
        </w:r>
      </w:ins>
      <w:del w:id="376" w:author="Katie Lankowicz" w:date="2025-10-15T16:06:00Z" w16du:dateUtc="2025-10-15T19:06:00Z">
        <w:r w:rsidR="006E005F" w:rsidRPr="008749F6" w:rsidDel="004C2BA0">
          <w:rPr>
            <w:bCs/>
            <w:highlight w:val="yellow"/>
          </w:rPr>
          <w:delText>7</w:delText>
        </w:r>
      </w:del>
      <w:r w:rsidR="006E005F" w:rsidRPr="008749F6">
        <w:rPr>
          <w:bCs/>
          <w:highlight w:val="yellow"/>
        </w:rPr>
        <w:t>)</w:t>
      </w:r>
      <w:r w:rsidR="000337C8" w:rsidRPr="008749F6">
        <w:rPr>
          <w:bCs/>
          <w:highlight w:val="yellow"/>
        </w:rPr>
        <w:t xml:space="preserve">. </w:t>
      </w:r>
      <w:r w:rsidRPr="008749F6">
        <w:rPr>
          <w:bCs/>
          <w:highlight w:val="yellow"/>
        </w:rPr>
        <w:t xml:space="preserve">Visualizing the total within sum of squares and average silhouette width for </w:t>
      </w:r>
      <w:r w:rsidRPr="008749F6">
        <w:rPr>
          <w:bCs/>
          <w:i/>
          <w:iCs/>
          <w:highlight w:val="yellow"/>
        </w:rPr>
        <w:t>k</w:t>
      </w:r>
      <w:r w:rsidRPr="008749F6">
        <w:rPr>
          <w:bCs/>
          <w:highlight w:val="yellow"/>
        </w:rPr>
        <w:t xml:space="preserve"> in 1 to 20 clusters indicated the most support for </w:t>
      </w:r>
      <w:r w:rsidR="007651E3" w:rsidRPr="008749F6">
        <w:rPr>
          <w:bCs/>
          <w:i/>
          <w:iCs/>
          <w:highlight w:val="yellow"/>
        </w:rPr>
        <w:t>k</w:t>
      </w:r>
      <w:r w:rsidR="00ED08C5" w:rsidRPr="008749F6">
        <w:rPr>
          <w:bCs/>
          <w:i/>
          <w:iCs/>
          <w:highlight w:val="yellow"/>
        </w:rPr>
        <w:t xml:space="preserve"> </w:t>
      </w:r>
      <w:r w:rsidR="007651E3" w:rsidRPr="008749F6">
        <w:rPr>
          <w:bCs/>
          <w:highlight w:val="yellow"/>
        </w:rPr>
        <w:t>=</w:t>
      </w:r>
      <w:r w:rsidR="00ED08C5" w:rsidRPr="008749F6">
        <w:rPr>
          <w:bCs/>
          <w:highlight w:val="yellow"/>
        </w:rPr>
        <w:t xml:space="preserve"> </w:t>
      </w:r>
      <w:r w:rsidRPr="008749F6">
        <w:rPr>
          <w:bCs/>
          <w:highlight w:val="yellow"/>
        </w:rPr>
        <w:t xml:space="preserve">3 clusters of similar community composition. ANOSIM confirmed a significant difference in community composition between these three </w:t>
      </w:r>
      <w:r w:rsidR="004B3608" w:rsidRPr="008749F6">
        <w:rPr>
          <w:bCs/>
          <w:highlight w:val="yellow"/>
        </w:rPr>
        <w:t>clusters</w:t>
      </w:r>
      <w:r w:rsidRPr="008749F6">
        <w:rPr>
          <w:bCs/>
          <w:highlight w:val="yellow"/>
        </w:rPr>
        <w:t xml:space="preserve"> (</w:t>
      </w:r>
      <w:r w:rsidR="000337C8" w:rsidRPr="008749F6">
        <w:rPr>
          <w:bCs/>
          <w:highlight w:val="yellow"/>
        </w:rPr>
        <w:t>r</w:t>
      </w:r>
      <w:r w:rsidR="00ED08C5" w:rsidRPr="008749F6">
        <w:rPr>
          <w:bCs/>
          <w:highlight w:val="yellow"/>
        </w:rPr>
        <w:t xml:space="preserve"> </w:t>
      </w:r>
      <w:r w:rsidR="000337C8" w:rsidRPr="008749F6">
        <w:rPr>
          <w:bCs/>
          <w:highlight w:val="yellow"/>
        </w:rPr>
        <w:t>=</w:t>
      </w:r>
      <w:r w:rsidR="00ED08C5" w:rsidRPr="008749F6">
        <w:rPr>
          <w:bCs/>
          <w:highlight w:val="yellow"/>
        </w:rPr>
        <w:t xml:space="preserve"> </w:t>
      </w:r>
      <w:r w:rsidRPr="008749F6">
        <w:rPr>
          <w:bCs/>
          <w:highlight w:val="yellow"/>
        </w:rPr>
        <w:t>0.761, p</w:t>
      </w:r>
      <w:r w:rsidR="00ED08C5" w:rsidRPr="008749F6">
        <w:rPr>
          <w:bCs/>
          <w:highlight w:val="yellow"/>
        </w:rPr>
        <w:t xml:space="preserve"> </w:t>
      </w:r>
      <w:r w:rsidRPr="008749F6">
        <w:rPr>
          <w:bCs/>
          <w:highlight w:val="yellow"/>
        </w:rPr>
        <w:t>&lt;</w:t>
      </w:r>
      <w:r w:rsidR="00ED08C5" w:rsidRPr="008749F6">
        <w:rPr>
          <w:bCs/>
          <w:highlight w:val="yellow"/>
        </w:rPr>
        <w:t xml:space="preserve"> </w:t>
      </w:r>
      <w:r w:rsidRPr="008749F6">
        <w:rPr>
          <w:bCs/>
          <w:highlight w:val="yellow"/>
        </w:rPr>
        <w:t>0.0001).</w:t>
      </w:r>
      <w:r w:rsidR="00E53DAE" w:rsidRPr="008749F6">
        <w:rPr>
          <w:bCs/>
          <w:highlight w:val="yellow"/>
        </w:rPr>
        <w:t xml:space="preserve"> </w:t>
      </w:r>
      <w:r w:rsidR="0059204D" w:rsidRPr="008749F6">
        <w:rPr>
          <w:bCs/>
          <w:highlight w:val="yellow"/>
        </w:rPr>
        <w:t>The a</w:t>
      </w:r>
      <w:r w:rsidR="00E53DAE" w:rsidRPr="008749F6">
        <w:rPr>
          <w:bCs/>
          <w:highlight w:val="yellow"/>
        </w:rPr>
        <w:t xml:space="preserve">verage CPUE for each species in each cluster was calculated and visualized, which </w:t>
      </w:r>
      <w:r w:rsidR="0059204D" w:rsidRPr="008749F6">
        <w:rPr>
          <w:bCs/>
          <w:highlight w:val="yellow"/>
        </w:rPr>
        <w:t>revealed</w:t>
      </w:r>
      <w:r w:rsidR="00E53DAE" w:rsidRPr="008749F6">
        <w:rPr>
          <w:bCs/>
          <w:highlight w:val="yellow"/>
        </w:rPr>
        <w:t xml:space="preserve"> that cluster </w:t>
      </w:r>
      <w:r w:rsidR="0059204D" w:rsidRPr="008749F6">
        <w:rPr>
          <w:bCs/>
          <w:highlight w:val="yellow"/>
        </w:rPr>
        <w:t>A</w:t>
      </w:r>
      <w:r w:rsidR="00E53DAE" w:rsidRPr="008749F6">
        <w:rPr>
          <w:bCs/>
          <w:highlight w:val="yellow"/>
        </w:rPr>
        <w:t xml:space="preserve"> typically ha</w:t>
      </w:r>
      <w:r w:rsidR="004B3608" w:rsidRPr="008749F6">
        <w:rPr>
          <w:bCs/>
          <w:highlight w:val="yellow"/>
        </w:rPr>
        <w:t>d</w:t>
      </w:r>
      <w:r w:rsidR="00E53DAE" w:rsidRPr="008749F6">
        <w:rPr>
          <w:bCs/>
          <w:highlight w:val="yellow"/>
        </w:rPr>
        <w:t xml:space="preserve"> high herring catch, cluster </w:t>
      </w:r>
      <w:r w:rsidR="00926F2C" w:rsidRPr="008749F6">
        <w:rPr>
          <w:bCs/>
          <w:highlight w:val="yellow"/>
        </w:rPr>
        <w:t xml:space="preserve">B </w:t>
      </w:r>
      <w:r w:rsidR="00E53DAE" w:rsidRPr="008749F6">
        <w:rPr>
          <w:bCs/>
          <w:highlight w:val="yellow"/>
        </w:rPr>
        <w:t>ha</w:t>
      </w:r>
      <w:r w:rsidR="004B3608" w:rsidRPr="008749F6">
        <w:rPr>
          <w:bCs/>
          <w:highlight w:val="yellow"/>
        </w:rPr>
        <w:t>d</w:t>
      </w:r>
      <w:r w:rsidR="00E53DAE" w:rsidRPr="008749F6">
        <w:rPr>
          <w:bCs/>
          <w:highlight w:val="yellow"/>
        </w:rPr>
        <w:t xml:space="preserve"> generally low catch for all species</w:t>
      </w:r>
      <w:r w:rsidR="00926F2C" w:rsidRPr="008749F6">
        <w:rPr>
          <w:bCs/>
          <w:highlight w:val="yellow"/>
        </w:rPr>
        <w:t>, and cluster C had high silverside catch</w:t>
      </w:r>
      <w:r w:rsidR="006E005F" w:rsidRPr="008749F6">
        <w:rPr>
          <w:bCs/>
          <w:highlight w:val="yellow"/>
        </w:rPr>
        <w:t xml:space="preserve"> (Fig. </w:t>
      </w:r>
      <w:ins w:id="377" w:author="Katie Lankowicz" w:date="2025-10-15T16:44:00Z" w16du:dateUtc="2025-10-15T19:44:00Z">
        <w:r w:rsidR="00431961">
          <w:rPr>
            <w:bCs/>
            <w:highlight w:val="yellow"/>
          </w:rPr>
          <w:t>5</w:t>
        </w:r>
      </w:ins>
      <w:del w:id="378" w:author="Katie Lankowicz" w:date="2025-10-15T16:06:00Z" w16du:dateUtc="2025-10-15T19:06:00Z">
        <w:r w:rsidR="006E005F" w:rsidRPr="008749F6" w:rsidDel="004C2BA0">
          <w:rPr>
            <w:bCs/>
            <w:highlight w:val="yellow"/>
          </w:rPr>
          <w:delText>7</w:delText>
        </w:r>
      </w:del>
      <w:r w:rsidR="006E005F" w:rsidRPr="008749F6">
        <w:rPr>
          <w:bCs/>
          <w:highlight w:val="yellow"/>
        </w:rPr>
        <w:t>)</w:t>
      </w:r>
      <w:r w:rsidR="00E53DAE" w:rsidRPr="008749F6">
        <w:rPr>
          <w:bCs/>
          <w:highlight w:val="yellow"/>
        </w:rPr>
        <w:t xml:space="preserve">. </w:t>
      </w:r>
    </w:p>
    <w:p w14:paraId="2F009949" w14:textId="77777777" w:rsidR="00926F2C" w:rsidRPr="008749F6" w:rsidRDefault="00926F2C" w:rsidP="0005676A">
      <w:pPr>
        <w:spacing w:after="0" w:line="240" w:lineRule="auto"/>
        <w:rPr>
          <w:bCs/>
          <w:highlight w:val="yellow"/>
        </w:rPr>
      </w:pPr>
    </w:p>
    <w:p w14:paraId="73CB6778" w14:textId="4ED12573" w:rsidR="000337C8" w:rsidRPr="00926F2C" w:rsidRDefault="00E53DAE" w:rsidP="0005676A">
      <w:pPr>
        <w:spacing w:after="0" w:line="240" w:lineRule="auto"/>
        <w:rPr>
          <w:bCs/>
        </w:rPr>
      </w:pPr>
      <w:r w:rsidRPr="008749F6">
        <w:rPr>
          <w:bCs/>
          <w:highlight w:val="yellow"/>
        </w:rPr>
        <w:t xml:space="preserve">SIMPER analysis across clusters provided quantitative confirmation of this visual analysis. When comparing </w:t>
      </w:r>
      <w:r w:rsidR="0059204D" w:rsidRPr="008749F6">
        <w:rPr>
          <w:bCs/>
          <w:highlight w:val="yellow"/>
        </w:rPr>
        <w:t xml:space="preserve">the </w:t>
      </w:r>
      <w:r w:rsidRPr="008749F6">
        <w:rPr>
          <w:bCs/>
          <w:highlight w:val="yellow"/>
        </w:rPr>
        <w:t xml:space="preserve">composition of cluster </w:t>
      </w:r>
      <w:r w:rsidR="0059204D" w:rsidRPr="008749F6">
        <w:rPr>
          <w:bCs/>
          <w:highlight w:val="yellow"/>
        </w:rPr>
        <w:t>A</w:t>
      </w:r>
      <w:r w:rsidRPr="008749F6">
        <w:rPr>
          <w:bCs/>
          <w:highlight w:val="yellow"/>
        </w:rPr>
        <w:t xml:space="preserve"> to cluster</w:t>
      </w:r>
      <w:r w:rsidR="0059204D" w:rsidRPr="008749F6">
        <w:rPr>
          <w:bCs/>
          <w:highlight w:val="yellow"/>
        </w:rPr>
        <w:t xml:space="preserve"> B</w:t>
      </w:r>
      <w:r w:rsidRPr="008749F6">
        <w:rPr>
          <w:bCs/>
          <w:highlight w:val="yellow"/>
        </w:rPr>
        <w:t>, herrin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62.5%), sand</w:t>
      </w:r>
      <w:r w:rsidR="0059204D" w:rsidRPr="008749F6">
        <w:rPr>
          <w:bCs/>
          <w:highlight w:val="yellow"/>
        </w:rPr>
        <w:t xml:space="preserve"> </w:t>
      </w:r>
      <w:r w:rsidRPr="008749F6">
        <w:rPr>
          <w:bCs/>
          <w:highlight w:val="yellow"/>
        </w:rPr>
        <w:t>lanc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7,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12.4%), and green crabs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16,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3.9%) combined to contribute more than 90% of the dissimilarity. Winter flounder, Atlantic tomcod, and northern pipefish contributed smaller, but still significant, amounts of dissimilarity. </w:t>
      </w:r>
      <w:r w:rsidR="007651E3" w:rsidRPr="008749F6">
        <w:rPr>
          <w:bCs/>
          <w:highlight w:val="yellow"/>
        </w:rPr>
        <w:t xml:space="preserve">Cluster </w:t>
      </w:r>
      <w:r w:rsidR="0059204D" w:rsidRPr="008749F6">
        <w:rPr>
          <w:bCs/>
          <w:highlight w:val="yellow"/>
        </w:rPr>
        <w:t>A</w:t>
      </w:r>
      <w:r w:rsidR="007651E3" w:rsidRPr="008749F6">
        <w:rPr>
          <w:bCs/>
          <w:highlight w:val="yellow"/>
        </w:rPr>
        <w:t xml:space="preserve"> had higher average CPUE for all species identified as significantly contributing to dissimilarity except sand</w:t>
      </w:r>
      <w:r w:rsidR="0059204D" w:rsidRPr="008749F6">
        <w:rPr>
          <w:bCs/>
          <w:highlight w:val="yellow"/>
        </w:rPr>
        <w:t xml:space="preserve"> </w:t>
      </w:r>
      <w:r w:rsidR="007651E3" w:rsidRPr="008749F6">
        <w:rPr>
          <w:bCs/>
          <w:highlight w:val="yellow"/>
        </w:rPr>
        <w:t xml:space="preserve">lance, which had higher average CPUE in cluster </w:t>
      </w:r>
      <w:r w:rsidR="0059204D" w:rsidRPr="008749F6">
        <w:rPr>
          <w:bCs/>
          <w:highlight w:val="yellow"/>
        </w:rPr>
        <w:t>B</w:t>
      </w:r>
      <w:r w:rsidR="007651E3" w:rsidRPr="008749F6">
        <w:rPr>
          <w:bCs/>
          <w:highlight w:val="yellow"/>
        </w:rPr>
        <w:t xml:space="preserve">. </w:t>
      </w:r>
      <w:r w:rsidRPr="008749F6">
        <w:rPr>
          <w:bCs/>
          <w:highlight w:val="yellow"/>
        </w:rPr>
        <w:t xml:space="preserve">When comparing clusters </w:t>
      </w:r>
      <w:r w:rsidR="0059204D" w:rsidRPr="008749F6">
        <w:rPr>
          <w:bCs/>
          <w:highlight w:val="yellow"/>
        </w:rPr>
        <w:t>A</w:t>
      </w:r>
      <w:r w:rsidRPr="008749F6">
        <w:rPr>
          <w:bCs/>
          <w:highlight w:val="yellow"/>
        </w:rPr>
        <w:t xml:space="preserve"> and </w:t>
      </w:r>
      <w:r w:rsidR="0059204D" w:rsidRPr="008749F6">
        <w:rPr>
          <w:bCs/>
          <w:highlight w:val="yellow"/>
        </w:rPr>
        <w:t>C</w:t>
      </w:r>
      <w:r w:rsidRPr="008749F6">
        <w:rPr>
          <w:bCs/>
          <w:highlight w:val="yellow"/>
        </w:rPr>
        <w:t>, only catch of silversid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2,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49.6%) and herrin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17,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31.0%) had significant contributions to dissimilarity. </w:t>
      </w:r>
      <w:r w:rsidR="007651E3" w:rsidRPr="008749F6">
        <w:rPr>
          <w:bCs/>
          <w:highlight w:val="yellow"/>
        </w:rPr>
        <w:t xml:space="preserve">Herring had </w:t>
      </w:r>
      <w:r w:rsidR="0059204D" w:rsidRPr="008749F6">
        <w:rPr>
          <w:bCs/>
          <w:highlight w:val="yellow"/>
        </w:rPr>
        <w:t xml:space="preserve">a </w:t>
      </w:r>
      <w:r w:rsidR="007651E3" w:rsidRPr="008749F6">
        <w:rPr>
          <w:bCs/>
          <w:highlight w:val="yellow"/>
        </w:rPr>
        <w:t xml:space="preserve">higher average CPUE in cluster </w:t>
      </w:r>
      <w:r w:rsidR="0059204D" w:rsidRPr="008749F6">
        <w:rPr>
          <w:bCs/>
          <w:highlight w:val="yellow"/>
        </w:rPr>
        <w:t>A</w:t>
      </w:r>
      <w:r w:rsidR="007651E3" w:rsidRPr="008749F6">
        <w:rPr>
          <w:bCs/>
          <w:highlight w:val="yellow"/>
        </w:rPr>
        <w:t xml:space="preserve">, and silverside had </w:t>
      </w:r>
      <w:r w:rsidR="0059204D" w:rsidRPr="008749F6">
        <w:rPr>
          <w:bCs/>
          <w:highlight w:val="yellow"/>
        </w:rPr>
        <w:t xml:space="preserve">a </w:t>
      </w:r>
      <w:r w:rsidR="007651E3" w:rsidRPr="008749F6">
        <w:rPr>
          <w:bCs/>
          <w:highlight w:val="yellow"/>
        </w:rPr>
        <w:t xml:space="preserve">higher average CPUE in cluster </w:t>
      </w:r>
      <w:r w:rsidR="00926F2C" w:rsidRPr="008749F6">
        <w:rPr>
          <w:bCs/>
          <w:highlight w:val="yellow"/>
        </w:rPr>
        <w:t>C</w:t>
      </w:r>
      <w:r w:rsidR="007651E3" w:rsidRPr="008749F6">
        <w:rPr>
          <w:bCs/>
          <w:highlight w:val="yellow"/>
        </w:rPr>
        <w:t xml:space="preserve">. </w:t>
      </w:r>
      <w:r w:rsidRPr="008749F6">
        <w:rPr>
          <w:bCs/>
          <w:highlight w:val="yellow"/>
        </w:rPr>
        <w:t xml:space="preserve">Dissimilarity between clusters </w:t>
      </w:r>
      <w:r w:rsidR="0059204D" w:rsidRPr="008749F6">
        <w:rPr>
          <w:bCs/>
          <w:highlight w:val="yellow"/>
        </w:rPr>
        <w:t>B</w:t>
      </w:r>
      <w:r w:rsidRPr="008749F6">
        <w:rPr>
          <w:bCs/>
          <w:highlight w:val="yellow"/>
        </w:rPr>
        <w:t xml:space="preserve"> and </w:t>
      </w:r>
      <w:r w:rsidR="0059204D" w:rsidRPr="008749F6">
        <w:rPr>
          <w:bCs/>
          <w:highlight w:val="yellow"/>
        </w:rPr>
        <w:t>C</w:t>
      </w:r>
      <w:r w:rsidRPr="008749F6">
        <w:rPr>
          <w:bCs/>
          <w:highlight w:val="yellow"/>
        </w:rPr>
        <w:t xml:space="preserve"> was driven by catch of silversid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66.2%), mummicho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25,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12.4%), and bluefish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3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0.09%). </w:t>
      </w:r>
      <w:r w:rsidR="007651E3" w:rsidRPr="008749F6">
        <w:rPr>
          <w:bCs/>
          <w:highlight w:val="yellow"/>
        </w:rPr>
        <w:t xml:space="preserve">All three of these species had higher average CPUE in cluster </w:t>
      </w:r>
      <w:r w:rsidR="0059204D" w:rsidRPr="008749F6">
        <w:rPr>
          <w:bCs/>
          <w:highlight w:val="yellow"/>
        </w:rPr>
        <w:t>C</w:t>
      </w:r>
      <w:r w:rsidR="007651E3" w:rsidRPr="008749F6">
        <w:rPr>
          <w:bCs/>
          <w:highlight w:val="yellow"/>
        </w:rPr>
        <w:t xml:space="preserve"> </w:t>
      </w:r>
      <w:del w:id="379" w:author="Katie Lankowicz" w:date="2025-10-14T14:17:00Z" w16du:dateUtc="2025-10-14T17:17:00Z">
        <w:r w:rsidR="007651E3" w:rsidRPr="008749F6" w:rsidDel="008749F6">
          <w:rPr>
            <w:bCs/>
            <w:highlight w:val="yellow"/>
          </w:rPr>
          <w:delText>as compared to</w:delText>
        </w:r>
      </w:del>
      <w:ins w:id="380" w:author="Katie Lankowicz" w:date="2025-10-14T14:17:00Z" w16du:dateUtc="2025-10-14T17:17:00Z">
        <w:r w:rsidR="008749F6">
          <w:rPr>
            <w:bCs/>
            <w:highlight w:val="yellow"/>
          </w:rPr>
          <w:t>compared to</w:t>
        </w:r>
      </w:ins>
      <w:r w:rsidR="007651E3" w:rsidRPr="008749F6">
        <w:rPr>
          <w:bCs/>
          <w:highlight w:val="yellow"/>
        </w:rPr>
        <w:t xml:space="preserve"> cluster </w:t>
      </w:r>
      <w:r w:rsidR="0059204D" w:rsidRPr="008749F6">
        <w:rPr>
          <w:bCs/>
          <w:highlight w:val="yellow"/>
        </w:rPr>
        <w:t>B</w:t>
      </w:r>
      <w:r w:rsidR="007651E3" w:rsidRPr="008749F6">
        <w:rPr>
          <w:bCs/>
          <w:highlight w:val="yellow"/>
        </w:rPr>
        <w:t>.</w:t>
      </w:r>
    </w:p>
    <w:p w14:paraId="7D14AED5" w14:textId="77777777" w:rsidR="000337C8" w:rsidRPr="00926F2C" w:rsidRDefault="000337C8" w:rsidP="0005676A">
      <w:pPr>
        <w:spacing w:after="0" w:line="240" w:lineRule="auto"/>
        <w:rPr>
          <w:bCs/>
        </w:rPr>
      </w:pPr>
    </w:p>
    <w:p w14:paraId="4A2827C6" w14:textId="480C61A1"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w:t>
      </w:r>
      <w:ins w:id="381" w:author="Katie Lankowicz" w:date="2025-10-15T16:44:00Z" w16du:dateUtc="2025-10-15T19:44:00Z">
        <w:r w:rsidR="00431961">
          <w:rPr>
            <w:bCs/>
          </w:rPr>
          <w:t>5</w:t>
        </w:r>
      </w:ins>
      <w:del w:id="382" w:author="Katie Lankowicz" w:date="2025-10-15T16:06:00Z" w16du:dateUtc="2025-10-15T19:06:00Z">
        <w:r w:rsidR="006E005F" w:rsidRPr="00926F2C" w:rsidDel="004C2BA0">
          <w:rPr>
            <w:bCs/>
          </w:rPr>
          <w:delText>7</w:delText>
        </w:r>
      </w:del>
      <w:r w:rsidR="006E005F" w:rsidRPr="00926F2C">
        <w:rPr>
          <w:bCs/>
        </w:rPr>
        <w:t>)</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r>
        <w:rPr>
          <w:bCs/>
        </w:rPr>
        <w:t xml:space="preserve">In </w:t>
      </w:r>
      <w:r w:rsidR="00E53DAE" w:rsidRPr="00926F2C">
        <w:rPr>
          <w:bCs/>
        </w:rPr>
        <w:t>early summer period</w:t>
      </w:r>
      <w:r w:rsidR="00926F2C">
        <w:rPr>
          <w:bCs/>
        </w:rPr>
        <w:t xml:space="preserve">, </w:t>
      </w:r>
      <w:r w:rsidR="00926F2C">
        <w:rPr>
          <w:bCs/>
        </w:rPr>
        <w:lastRenderedPageBreak/>
        <w:t>but many sites were best described by this cluster in the mid-summer (7 sites) and late summer (9 sites) periods. This matches the noted trend in increasing silverside catch through the summer.</w:t>
      </w:r>
    </w:p>
    <w:p w14:paraId="707399DB" w14:textId="77777777" w:rsidR="00E53DAE" w:rsidRPr="00926F2C" w:rsidRDefault="00E53DAE" w:rsidP="0005676A">
      <w:pPr>
        <w:spacing w:after="0" w:line="240" w:lineRule="auto"/>
        <w:rPr>
          <w:bCs/>
        </w:rPr>
      </w:pPr>
    </w:p>
    <w:p w14:paraId="0D3C38F0" w14:textId="769D4AE2"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r w:rsidR="00ED08C5">
        <w:rPr>
          <w:bCs/>
        </w:rPr>
        <w:t xml:space="preserve"> </w:t>
      </w:r>
      <w:r>
        <w:rPr>
          <w:bCs/>
        </w:rPr>
        <w:t>=</w:t>
      </w:r>
      <w:r w:rsidR="00ED08C5">
        <w:rPr>
          <w:bCs/>
        </w:rPr>
        <w:t xml:space="preserve"> </w:t>
      </w:r>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w:t>
      </w:r>
      <w:ins w:id="383" w:author="Katie Lankowicz" w:date="2025-10-15T16:44:00Z" w16du:dateUtc="2025-10-15T19:44:00Z">
        <w:r w:rsidR="00431961">
          <w:rPr>
            <w:bCs/>
          </w:rPr>
          <w:t>6</w:t>
        </w:r>
      </w:ins>
      <w:del w:id="384" w:author="Katie Lankowicz" w:date="2025-10-15T16:06:00Z" w16du:dateUtc="2025-10-15T19:06:00Z">
        <w:r w:rsidR="006E005F" w:rsidRPr="00926F2C" w:rsidDel="004C2BA0">
          <w:rPr>
            <w:bCs/>
          </w:rPr>
          <w:delText>8</w:delText>
        </w:r>
      </w:del>
      <w:r w:rsidR="006E005F" w:rsidRPr="00926F2C">
        <w:rPr>
          <w:bCs/>
        </w:rPr>
        <w:t>)</w:t>
      </w:r>
      <w:r w:rsidRPr="00926F2C">
        <w:rPr>
          <w:bCs/>
        </w:rPr>
        <w:t xml:space="preserve">. ANOSIM confirmed a significant difference in community composition between </w:t>
      </w:r>
      <w:r w:rsidR="004B3608" w:rsidRPr="00926F2C">
        <w:rPr>
          <w:bCs/>
        </w:rPr>
        <w:t>clusters</w:t>
      </w:r>
      <w:r w:rsidRPr="00926F2C">
        <w:rPr>
          <w:bCs/>
        </w:rPr>
        <w:t xml:space="preserve"> (r</w:t>
      </w:r>
      <w:r w:rsidR="00ED08C5">
        <w:rPr>
          <w:bCs/>
        </w:rPr>
        <w:t xml:space="preserve"> </w:t>
      </w:r>
      <w:r w:rsidRPr="00926F2C">
        <w:rPr>
          <w:bCs/>
        </w:rPr>
        <w:t>=</w:t>
      </w:r>
      <w:r w:rsidR="00ED08C5">
        <w:rPr>
          <w:bCs/>
        </w:rPr>
        <w:t xml:space="preserve"> </w:t>
      </w:r>
      <w:r w:rsidRPr="00926F2C">
        <w:rPr>
          <w:bCs/>
        </w:rPr>
        <w:t>0.81, p</w:t>
      </w:r>
      <w:r w:rsidR="00ED08C5">
        <w:rPr>
          <w:bCs/>
        </w:rPr>
        <w:t xml:space="preserve"> </w:t>
      </w:r>
      <w:r w:rsidRPr="00926F2C">
        <w:rPr>
          <w:bCs/>
        </w:rPr>
        <w:t>=</w:t>
      </w:r>
      <w:r w:rsidR="00ED08C5">
        <w:rPr>
          <w:bCs/>
        </w:rPr>
        <w:t xml:space="preserve"> </w:t>
      </w:r>
      <w:r w:rsidRPr="00926F2C">
        <w:rPr>
          <w:bCs/>
        </w:rPr>
        <w:t xml:space="preserve">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w:t>
      </w:r>
      <w:ins w:id="385" w:author="Katie Lankowicz" w:date="2025-10-15T16:44:00Z" w16du:dateUtc="2025-10-15T19:44:00Z">
        <w:r w:rsidR="00431961">
          <w:rPr>
            <w:bCs/>
          </w:rPr>
          <w:t>6</w:t>
        </w:r>
      </w:ins>
      <w:del w:id="386" w:author="Katie Lankowicz" w:date="2025-10-15T16:06:00Z" w16du:dateUtc="2025-10-15T19:06:00Z">
        <w:r w:rsidR="006E005F" w:rsidRPr="00926F2C" w:rsidDel="004C2BA0">
          <w:rPr>
            <w:bCs/>
          </w:rPr>
          <w:delText>8</w:delText>
        </w:r>
      </w:del>
      <w:r w:rsidR="006E005F" w:rsidRPr="00926F2C">
        <w:rPr>
          <w:bCs/>
        </w:rPr>
        <w:t>)</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w:t>
      </w:r>
      <w:r w:rsidR="00ED08C5">
        <w:rPr>
          <w:bCs/>
        </w:rPr>
        <w:t xml:space="preserve"> </w:t>
      </w:r>
      <w:r w:rsidRPr="00926F2C">
        <w:rPr>
          <w:bCs/>
        </w:rPr>
        <w:t>=</w:t>
      </w:r>
      <w:r w:rsidR="00ED08C5">
        <w:rPr>
          <w:bCs/>
        </w:rPr>
        <w:t xml:space="preserve"> </w:t>
      </w:r>
      <w:r w:rsidRPr="00926F2C">
        <w:rPr>
          <w:bCs/>
        </w:rPr>
        <w:t>0.001, Contribution</w:t>
      </w:r>
      <w:r w:rsidR="00ED08C5">
        <w:rPr>
          <w:bCs/>
        </w:rPr>
        <w:t xml:space="preserve"> </w:t>
      </w:r>
      <w:r w:rsidRPr="00926F2C">
        <w:rPr>
          <w:bCs/>
        </w:rPr>
        <w:t>=</w:t>
      </w:r>
      <w:r w:rsidR="00ED08C5">
        <w:rPr>
          <w:bCs/>
        </w:rPr>
        <w:t xml:space="preserve"> </w:t>
      </w:r>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p>
    <w:p w14:paraId="7CACFCFA" w14:textId="77777777" w:rsidR="00F71682" w:rsidRPr="00926F2C" w:rsidRDefault="00F71682" w:rsidP="0005676A">
      <w:pPr>
        <w:spacing w:after="0" w:line="240" w:lineRule="auto"/>
        <w:rPr>
          <w:b/>
          <w:color w:val="4472C4"/>
        </w:rPr>
      </w:pPr>
    </w:p>
    <w:p w14:paraId="0BAD4C46" w14:textId="0F60D534" w:rsidR="00C92709" w:rsidRPr="00926F2C" w:rsidRDefault="00625EFB" w:rsidP="0005676A">
      <w:pPr>
        <w:spacing w:after="0" w:line="240" w:lineRule="auto"/>
        <w:rPr>
          <w:b/>
          <w:color w:val="4472C4"/>
        </w:rPr>
      </w:pPr>
      <w:ins w:id="387" w:author="Katie Lankowicz" w:date="2025-10-15T14:32:00Z" w16du:dateUtc="2025-10-15T17:32:00Z">
        <w:r>
          <w:rPr>
            <w:b/>
            <w:color w:val="4472C4"/>
          </w:rPr>
          <w:t>4</w:t>
        </w:r>
      </w:ins>
      <w:del w:id="388" w:author="Katie Lankowicz" w:date="2025-10-15T14:32:00Z" w16du:dateUtc="2025-10-15T17:32:00Z">
        <w:r w:rsidR="00C92709" w:rsidRPr="00926F2C" w:rsidDel="00625EFB">
          <w:rPr>
            <w:b/>
            <w:color w:val="4472C4"/>
          </w:rPr>
          <w:delText>5</w:delText>
        </w:r>
      </w:del>
      <w:r w:rsidR="00C92709" w:rsidRPr="00926F2C">
        <w:rPr>
          <w:b/>
          <w:color w:val="4472C4"/>
        </w:rPr>
        <w:tab/>
        <w:t>Discussion</w:t>
      </w:r>
    </w:p>
    <w:p w14:paraId="09FB3FBD" w14:textId="5D118163" w:rsidR="004B3608" w:rsidRPr="00926F2C" w:rsidRDefault="004B3608" w:rsidP="00206E53">
      <w:pPr>
        <w:spacing w:after="0" w:line="240" w:lineRule="auto"/>
        <w:rPr>
          <w:bCs/>
        </w:rPr>
      </w:pPr>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6B72A43A" w14:textId="6BCDD650" w:rsidR="00625EFB" w:rsidRPr="00926F2C" w:rsidDel="00625EFB" w:rsidRDefault="004B3608" w:rsidP="00625EFB">
      <w:pPr>
        <w:spacing w:after="0" w:line="240" w:lineRule="auto"/>
        <w:rPr>
          <w:del w:id="389" w:author="Katie Lankowicz" w:date="2025-10-15T14:01:00Z" w16du:dateUtc="2025-10-15T17:01:00Z"/>
          <w:moveTo w:id="390" w:author="Katie Lankowicz" w:date="2025-10-15T13:47:00Z" w16du:dateUtc="2025-10-15T16:47:00Z"/>
          <w:bCs/>
        </w:rPr>
      </w:pPr>
      <w:r w:rsidRPr="008749F6">
        <w:rPr>
          <w:bCs/>
          <w:highlight w:val="yellow"/>
        </w:rPr>
        <w:t>The phenology</w:t>
      </w:r>
      <w:r w:rsidR="00C928BF" w:rsidRPr="008749F6">
        <w:rPr>
          <w:bCs/>
          <w:highlight w:val="yellow"/>
        </w:rPr>
        <w:t xml:space="preserve"> </w:t>
      </w:r>
      <w:r w:rsidRPr="008749F6">
        <w:rPr>
          <w:bCs/>
          <w:highlight w:val="yellow"/>
        </w:rPr>
        <w:t>and relative abundances of Casco Bay nearshore fishes, and the effects of increasing nearshore surface temperatures, were illustrated through the analysis of 11 years of seine survey data. Catch was dominated by</w:t>
      </w:r>
      <w:del w:id="391" w:author="Katie Lankowicz" w:date="2025-10-15T13:49:00Z" w16du:dateUtc="2025-10-15T16:49:00Z">
        <w:r w:rsidRPr="008749F6" w:rsidDel="00625EFB">
          <w:rPr>
            <w:bCs/>
            <w:highlight w:val="yellow"/>
          </w:rPr>
          <w:delText xml:space="preserve"> a</w:delText>
        </w:r>
      </w:del>
      <w:r w:rsidRPr="008749F6">
        <w:rPr>
          <w:bCs/>
          <w:highlight w:val="yellow"/>
        </w:rPr>
        <w:t xml:space="preserve"> </w:t>
      </w:r>
      <w:del w:id="392" w:author="Katie Lankowicz" w:date="2025-10-15T13:48:00Z" w16du:dateUtc="2025-10-15T16:48:00Z">
        <w:r w:rsidRPr="008749F6" w:rsidDel="00625EFB">
          <w:rPr>
            <w:bCs/>
            <w:highlight w:val="yellow"/>
          </w:rPr>
          <w:delText>few species of pelagic fish, including herring and silverside</w:delText>
        </w:r>
      </w:del>
      <w:ins w:id="393" w:author="Katie Lankowicz" w:date="2025-10-15T13:48:00Z" w16du:dateUtc="2025-10-15T16:48:00Z">
        <w:r w:rsidR="00625EFB">
          <w:rPr>
            <w:bCs/>
            <w:highlight w:val="yellow"/>
          </w:rPr>
          <w:t>10 commonly encountered species</w:t>
        </w:r>
      </w:ins>
      <w:r w:rsidRPr="008749F6">
        <w:rPr>
          <w:bCs/>
          <w:highlight w:val="yellow"/>
        </w:rPr>
        <w:t xml:space="preserve">. </w:t>
      </w:r>
      <w:moveToRangeStart w:id="394" w:author="Katie Lankowicz" w:date="2025-10-15T13:47:00Z" w:name="move211428492"/>
      <w:moveTo w:id="395" w:author="Katie Lankowicz" w:date="2025-10-15T13:47:00Z" w16du:dateUtc="2025-10-15T16:47:00Z">
        <w:r w:rsidR="00625EFB" w:rsidRPr="008749F6">
          <w:rPr>
            <w:bCs/>
            <w:highlight w:val="yellow"/>
          </w:rPr>
          <w:t>The remaining 32 species, which combined made up less than 1% of total individuals caught, were mainly juvenile fishes native to the Gulf of Maine or connecting freshwater systems</w:t>
        </w:r>
        <w:del w:id="396" w:author="Katie Lankowicz" w:date="2025-10-15T13:51:00Z" w16du:dateUtc="2025-10-15T16:51:00Z">
          <w:r w:rsidR="00625EFB" w:rsidRPr="008749F6" w:rsidDel="00625EFB">
            <w:rPr>
              <w:bCs/>
              <w:highlight w:val="yellow"/>
            </w:rPr>
            <w:delText xml:space="preserve"> but also included </w:delText>
          </w:r>
        </w:del>
      </w:moveTo>
      <w:ins w:id="397" w:author="Katie Lankowicz" w:date="2025-10-15T13:50:00Z" w16du:dateUtc="2025-10-15T16:50:00Z">
        <w:r w:rsidR="00625EFB">
          <w:rPr>
            <w:bCs/>
            <w:highlight w:val="yellow"/>
          </w:rPr>
          <w:t>.</w:t>
        </w:r>
      </w:ins>
      <w:ins w:id="398" w:author="Katie Lankowicz" w:date="2025-10-15T13:51:00Z" w16du:dateUtc="2025-10-15T16:51:00Z">
        <w:r w:rsidR="00625EFB">
          <w:rPr>
            <w:bCs/>
            <w:highlight w:val="yellow"/>
          </w:rPr>
          <w:t xml:space="preserve"> However, </w:t>
        </w:r>
      </w:ins>
      <w:ins w:id="399" w:author="Katie Lankowicz" w:date="2025-10-15T13:52:00Z" w16du:dateUtc="2025-10-15T16:52:00Z">
        <w:r w:rsidR="00625EFB">
          <w:rPr>
            <w:bCs/>
            <w:highlight w:val="yellow"/>
          </w:rPr>
          <w:t>a few unusual species were observed.</w:t>
        </w:r>
      </w:ins>
      <w:ins w:id="400" w:author="Katie Lankowicz" w:date="2025-10-15T13:50:00Z" w16du:dateUtc="2025-10-15T16:50:00Z">
        <w:r w:rsidR="00625EFB">
          <w:rPr>
            <w:bCs/>
            <w:highlight w:val="yellow"/>
          </w:rPr>
          <w:t xml:space="preserve"> These include </w:t>
        </w:r>
      </w:ins>
      <w:moveTo w:id="401" w:author="Katie Lankowicz" w:date="2025-10-15T13:47:00Z" w16du:dateUtc="2025-10-15T16:47:00Z">
        <w:r w:rsidR="00625EFB" w:rsidRPr="008749F6">
          <w:rPr>
            <w:bCs/>
            <w:highlight w:val="yellow"/>
          </w:rPr>
          <w:t>permit (</w:t>
        </w:r>
        <w:r w:rsidR="00625EFB" w:rsidRPr="008749F6">
          <w:rPr>
            <w:bCs/>
            <w:i/>
            <w:iCs/>
            <w:highlight w:val="yellow"/>
          </w:rPr>
          <w:t>Trachinotus</w:t>
        </w:r>
        <w:r w:rsidR="00625EFB" w:rsidRPr="008749F6">
          <w:rPr>
            <w:bCs/>
            <w:highlight w:val="yellow"/>
          </w:rPr>
          <w:t xml:space="preserve"> </w:t>
        </w:r>
        <w:r w:rsidR="00625EFB" w:rsidRPr="008749F6">
          <w:rPr>
            <w:bCs/>
            <w:i/>
            <w:iCs/>
            <w:highlight w:val="yellow"/>
          </w:rPr>
          <w:t>falcatus</w:t>
        </w:r>
        <w:r w:rsidR="00625EFB" w:rsidRPr="008749F6">
          <w:rPr>
            <w:bCs/>
            <w:highlight w:val="yellow"/>
          </w:rPr>
          <w:t>), crevalle jack (</w:t>
        </w:r>
        <w:r w:rsidR="00625EFB" w:rsidRPr="008749F6">
          <w:rPr>
            <w:bCs/>
            <w:i/>
            <w:iCs/>
            <w:highlight w:val="yellow"/>
          </w:rPr>
          <w:t>Caranx</w:t>
        </w:r>
        <w:r w:rsidR="00625EFB" w:rsidRPr="008749F6">
          <w:rPr>
            <w:bCs/>
            <w:highlight w:val="yellow"/>
          </w:rPr>
          <w:t xml:space="preserve"> </w:t>
        </w:r>
        <w:r w:rsidR="00625EFB" w:rsidRPr="008749F6">
          <w:rPr>
            <w:bCs/>
            <w:i/>
            <w:iCs/>
            <w:highlight w:val="yellow"/>
          </w:rPr>
          <w:t>hippos</w:t>
        </w:r>
        <w:r w:rsidR="00625EFB" w:rsidRPr="008749F6">
          <w:rPr>
            <w:bCs/>
            <w:highlight w:val="yellow"/>
          </w:rPr>
          <w:t>), white mullet (</w:t>
        </w:r>
        <w:r w:rsidR="00625EFB" w:rsidRPr="008749F6">
          <w:rPr>
            <w:bCs/>
            <w:i/>
            <w:iCs/>
            <w:highlight w:val="yellow"/>
          </w:rPr>
          <w:t>Mugil</w:t>
        </w:r>
        <w:r w:rsidR="00625EFB" w:rsidRPr="008749F6">
          <w:rPr>
            <w:bCs/>
            <w:highlight w:val="yellow"/>
          </w:rPr>
          <w:t xml:space="preserve"> </w:t>
        </w:r>
        <w:r w:rsidR="00625EFB" w:rsidRPr="008749F6">
          <w:rPr>
            <w:bCs/>
            <w:i/>
            <w:iCs/>
            <w:highlight w:val="yellow"/>
          </w:rPr>
          <w:t>curema</w:t>
        </w:r>
        <w:r w:rsidR="00625EFB" w:rsidRPr="008749F6">
          <w:rPr>
            <w:bCs/>
            <w:highlight w:val="yellow"/>
          </w:rPr>
          <w:t>), and summer flounder (</w:t>
        </w:r>
        <w:r w:rsidR="00625EFB" w:rsidRPr="008749F6">
          <w:rPr>
            <w:bCs/>
            <w:i/>
            <w:iCs/>
            <w:highlight w:val="yellow"/>
          </w:rPr>
          <w:t>Paralychthis</w:t>
        </w:r>
        <w:r w:rsidR="00625EFB" w:rsidRPr="008749F6">
          <w:rPr>
            <w:bCs/>
            <w:highlight w:val="yellow"/>
          </w:rPr>
          <w:t xml:space="preserve"> </w:t>
        </w:r>
        <w:r w:rsidR="00625EFB" w:rsidRPr="008749F6">
          <w:rPr>
            <w:bCs/>
            <w:i/>
            <w:iCs/>
            <w:highlight w:val="yellow"/>
          </w:rPr>
          <w:t>dentatus</w:t>
        </w:r>
        <w:r w:rsidR="00625EFB" w:rsidRPr="008749F6">
          <w:rPr>
            <w:bCs/>
            <w:highlight w:val="yellow"/>
          </w:rPr>
          <w:t xml:space="preserve">). Permit and crevalle jack are among an assemblage of tropical or subtropical species that typically reside south of Cape Cod, but may be advected </w:t>
        </w:r>
        <w:del w:id="402" w:author="Katie Lankowicz" w:date="2025-10-15T14:49:00Z" w16du:dateUtc="2025-10-15T17:49:00Z">
          <w:r w:rsidR="00625EFB" w:rsidRPr="008749F6" w:rsidDel="00625EFB">
            <w:rPr>
              <w:bCs/>
              <w:highlight w:val="yellow"/>
            </w:rPr>
            <w:delText xml:space="preserve">northward </w:delText>
          </w:r>
        </w:del>
        <w:r w:rsidR="00625EFB" w:rsidRPr="008749F6">
          <w:rPr>
            <w:bCs/>
            <w:highlight w:val="yellow"/>
          </w:rPr>
          <w:t xml:space="preserve">into the Gulf of Maine by eddies or warm core rings of the Gulf Stream Current </w:t>
        </w:r>
        <w:r w:rsidR="00625EFB" w:rsidRPr="008749F6">
          <w:rPr>
            <w:bCs/>
            <w:highlight w:val="yellow"/>
          </w:rPr>
          <w:fldChar w:fldCharType="begin"/>
        </w:r>
        <w:r w:rsidR="00625EFB" w:rsidRPr="008749F6">
          <w:rPr>
            <w:bCs/>
            <w:highlight w:val="yellow"/>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625EFB" w:rsidRPr="008749F6">
          <w:rPr>
            <w:rFonts w:ascii="Cambria Math" w:hAnsi="Cambria Math" w:cs="Cambria Math"/>
            <w:bCs/>
            <w:highlight w:val="yellow"/>
          </w:rPr>
          <w:instrText>‐</w:instrText>
        </w:r>
        <w:r w:rsidR="00625EFB" w:rsidRPr="008749F6">
          <w:rPr>
            <w:bCs/>
            <w:highlight w:val="yellow"/>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625EFB" w:rsidRPr="008749F6">
          <w:rPr>
            <w:rFonts w:ascii="Cambria Math" w:hAnsi="Cambria Math" w:cs="Cambria Math"/>
            <w:bCs/>
            <w:highlight w:val="yellow"/>
          </w:rPr>
          <w:instrText>‐</w:instrText>
        </w:r>
        <w:r w:rsidR="00625EFB" w:rsidRPr="008749F6">
          <w:rPr>
            <w:bCs/>
            <w:highlight w:val="yellow"/>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625EFB" w:rsidRPr="008749F6">
          <w:rPr>
            <w:bCs/>
            <w:highlight w:val="yellow"/>
          </w:rPr>
          <w:fldChar w:fldCharType="separate"/>
        </w:r>
        <w:r w:rsidR="00625EFB" w:rsidRPr="008749F6">
          <w:rPr>
            <w:rFonts w:ascii="Aptos" w:hAnsi="Aptos" w:cs="Times New Roman"/>
            <w:kern w:val="0"/>
            <w:highlight w:val="yellow"/>
          </w:rPr>
          <w:t>(Hare et al. 2002, Wood et al. 2009, O’Neill et al. 2025)</w:t>
        </w:r>
        <w:r w:rsidR="00625EFB" w:rsidRPr="008749F6">
          <w:rPr>
            <w:bCs/>
            <w:highlight w:val="yellow"/>
          </w:rPr>
          <w:fldChar w:fldCharType="end"/>
        </w:r>
        <w:r w:rsidR="00625EFB" w:rsidRPr="008749F6">
          <w:rPr>
            <w:bCs/>
            <w:highlight w:val="yellow"/>
          </w:rPr>
          <w:t>. Species within this group are colloquially known as “Gulf Stream Orphans” (gsoproject.org, see O’Neill et al. 2025).</w:t>
        </w:r>
        <w:del w:id="403" w:author="Katie Lankowicz" w:date="2025-10-15T13:53:00Z" w16du:dateUtc="2025-10-15T16:53:00Z">
          <w:r w:rsidR="00625EFB" w:rsidRPr="008749F6" w:rsidDel="00625EFB">
            <w:rPr>
              <w:bCs/>
              <w:highlight w:val="yellow"/>
            </w:rPr>
            <w:delText>”</w:delText>
          </w:r>
        </w:del>
        <w:r w:rsidR="00625EFB" w:rsidRPr="008749F6">
          <w:rPr>
            <w:bCs/>
            <w:highlight w:val="yellow"/>
          </w:rPr>
          <w:t xml:space="preserve"> Though not officially recognized as part of this group, white mullet and other Mugilidae fishes are subtropical species unknown to be breeding in or regularly migrating to regions north of Cape Cod </w:t>
        </w:r>
        <w:r w:rsidR="00625EFB" w:rsidRPr="008749F6">
          <w:rPr>
            <w:bCs/>
            <w:highlight w:val="yellow"/>
          </w:rPr>
          <w:fldChar w:fldCharType="begin"/>
        </w:r>
        <w:r w:rsidR="00625EFB" w:rsidRPr="008749F6">
          <w:rPr>
            <w:bCs/>
            <w:highlight w:val="yellow"/>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625EFB" w:rsidRPr="008749F6">
          <w:rPr>
            <w:bCs/>
            <w:highlight w:val="yellow"/>
          </w:rPr>
          <w:fldChar w:fldCharType="separate"/>
        </w:r>
        <w:r w:rsidR="00625EFB" w:rsidRPr="008749F6">
          <w:rPr>
            <w:rFonts w:ascii="Aptos" w:hAnsi="Aptos"/>
            <w:highlight w:val="yellow"/>
          </w:rPr>
          <w:t>(Bigelow &amp; Schroeder 1953, Ayvazian et al. 1992)</w:t>
        </w:r>
        <w:r w:rsidR="00625EFB" w:rsidRPr="008749F6">
          <w:rPr>
            <w:bCs/>
            <w:highlight w:val="yellow"/>
          </w:rPr>
          <w:fldChar w:fldCharType="end"/>
        </w:r>
        <w:r w:rsidR="00625EFB" w:rsidRPr="008749F6">
          <w:rPr>
            <w:bCs/>
            <w:highlight w:val="yellow"/>
          </w:rPr>
          <w:t xml:space="preserve">. Summer flounder is a temperate species more commonly found south of Cape Cod, but some individuals may make seasonal migrations to coastal Maine </w:t>
        </w:r>
        <w:del w:id="404" w:author="Katie Lankowicz" w:date="2025-10-15T13:50:00Z" w16du:dateUtc="2025-10-15T16:50:00Z">
          <w:r w:rsidR="00625EFB" w:rsidRPr="008749F6" w:rsidDel="00625EFB">
            <w:rPr>
              <w:bCs/>
              <w:highlight w:val="yellow"/>
            </w:rPr>
            <w:delText xml:space="preserve">and are therefore not considered Gulf Stream Orphans </w:delText>
          </w:r>
        </w:del>
        <w:r w:rsidR="00625EFB" w:rsidRPr="008749F6">
          <w:rPr>
            <w:bCs/>
            <w:highlight w:val="yellow"/>
          </w:rPr>
          <w:fldChar w:fldCharType="begin"/>
        </w:r>
        <w:r w:rsidR="00625EFB" w:rsidRPr="008749F6">
          <w:rPr>
            <w:bCs/>
            <w:highlight w:val="yellow"/>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625EFB" w:rsidRPr="008749F6">
          <w:rPr>
            <w:bCs/>
            <w:highlight w:val="yellow"/>
          </w:rPr>
          <w:fldChar w:fldCharType="separate"/>
        </w:r>
        <w:r w:rsidR="00625EFB" w:rsidRPr="008749F6">
          <w:rPr>
            <w:rFonts w:ascii="Aptos" w:hAnsi="Aptos"/>
            <w:highlight w:val="yellow"/>
          </w:rPr>
          <w:t>(Bigelow &amp; Schroeder 1953)</w:t>
        </w:r>
        <w:r w:rsidR="00625EFB" w:rsidRPr="008749F6">
          <w:rPr>
            <w:bCs/>
            <w:highlight w:val="yellow"/>
          </w:rPr>
          <w:fldChar w:fldCharType="end"/>
        </w:r>
        <w:r w:rsidR="00625EFB" w:rsidRPr="008749F6">
          <w:rPr>
            <w:bCs/>
            <w:highlight w:val="yellow"/>
          </w:rPr>
          <w:t>.</w:t>
        </w:r>
      </w:moveTo>
      <w:ins w:id="405" w:author="Katie Lankowicz" w:date="2025-10-15T13:51:00Z" w16du:dateUtc="2025-10-15T16:51:00Z">
        <w:r w:rsidR="00625EFB">
          <w:rPr>
            <w:bCs/>
          </w:rPr>
          <w:t xml:space="preserve"> </w:t>
        </w:r>
      </w:ins>
      <w:moveTo w:id="406" w:author="Katie Lankowicz" w:date="2025-10-15T13:47:00Z" w16du:dateUtc="2025-10-15T16:47:00Z">
        <w:del w:id="407" w:author="Katie Lankowicz" w:date="2025-10-15T14:01:00Z" w16du:dateUtc="2025-10-15T17:01:00Z">
          <w:r w:rsidR="00625EFB" w:rsidRPr="00926F2C" w:rsidDel="00625EFB">
            <w:rPr>
              <w:bCs/>
            </w:rPr>
            <w:delText xml:space="preserve"> </w:delText>
          </w:r>
        </w:del>
      </w:moveTo>
    </w:p>
    <w:moveToRangeEnd w:id="394"/>
    <w:p w14:paraId="4A75199D" w14:textId="2813273B" w:rsidR="00625EFB" w:rsidRDefault="00625EFB" w:rsidP="00206E53">
      <w:pPr>
        <w:spacing w:after="0" w:line="240" w:lineRule="auto"/>
        <w:rPr>
          <w:ins w:id="408" w:author="Katie Lankowicz" w:date="2025-10-15T13:47:00Z" w16du:dateUtc="2025-10-15T16:47:00Z"/>
          <w:bCs/>
          <w:highlight w:val="yellow"/>
        </w:rPr>
      </w:pPr>
    </w:p>
    <w:p w14:paraId="33788E4D" w14:textId="77777777" w:rsidR="00625EFB" w:rsidRDefault="00625EFB" w:rsidP="00206E53">
      <w:pPr>
        <w:spacing w:after="0" w:line="240" w:lineRule="auto"/>
        <w:rPr>
          <w:ins w:id="409" w:author="Katie Lankowicz" w:date="2025-10-15T13:47:00Z" w16du:dateUtc="2025-10-15T16:47:00Z"/>
          <w:bCs/>
          <w:highlight w:val="yellow"/>
        </w:rPr>
      </w:pPr>
    </w:p>
    <w:p w14:paraId="75FE7C7E" w14:textId="5AA628D0" w:rsidR="006B69A7" w:rsidRPr="00926F2C" w:rsidRDefault="004313EB" w:rsidP="00206E53">
      <w:pPr>
        <w:spacing w:after="0" w:line="240" w:lineRule="auto"/>
        <w:rPr>
          <w:bCs/>
        </w:rPr>
      </w:pPr>
      <w:r w:rsidRPr="008749F6">
        <w:rPr>
          <w:bCs/>
          <w:highlight w:val="yellow"/>
        </w:rPr>
        <w:lastRenderedPageBreak/>
        <w:t>There was a clear seasonal progression to community structure</w:t>
      </w:r>
      <w:r w:rsidR="00C928BF" w:rsidRPr="008749F6">
        <w:rPr>
          <w:bCs/>
          <w:highlight w:val="yellow"/>
        </w:rPr>
        <w:t>, which is closely tied to the relative abundances of these focal species</w:t>
      </w:r>
      <w:r w:rsidRPr="008749F6">
        <w:rPr>
          <w:bCs/>
          <w:highlight w:val="yellow"/>
        </w:rPr>
        <w:t>.</w:t>
      </w:r>
      <w:r w:rsidR="00C928BF" w:rsidRPr="008749F6">
        <w:rPr>
          <w:bCs/>
          <w:highlight w:val="yellow"/>
        </w:rPr>
        <w:t xml:space="preserve"> </w:t>
      </w:r>
      <w:r w:rsidRPr="008749F6">
        <w:rPr>
          <w:bCs/>
          <w:highlight w:val="yellow"/>
        </w:rPr>
        <w:t xml:space="preserve">Most sites in the early summer period </w:t>
      </w:r>
      <w:r w:rsidR="00C928BF" w:rsidRPr="008749F6">
        <w:rPr>
          <w:bCs/>
          <w:highlight w:val="yellow"/>
        </w:rPr>
        <w:t xml:space="preserve">(weeks 24-28) </w:t>
      </w:r>
      <w:r w:rsidRPr="008749F6">
        <w:rPr>
          <w:bCs/>
          <w:highlight w:val="yellow"/>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bCs/>
        </w:rPr>
      </w:pPr>
    </w:p>
    <w:p w14:paraId="5CC208FB" w14:textId="00048502" w:rsidR="004B3608" w:rsidRPr="00926F2C" w:rsidRDefault="00C928BF" w:rsidP="00206E53">
      <w:pPr>
        <w:spacing w:after="0" w:line="240" w:lineRule="auto"/>
        <w:rPr>
          <w:bCs/>
        </w:rPr>
      </w:pPr>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r w:rsidRPr="00926F2C">
        <w:rPr>
          <w:bCs/>
        </w:rPr>
        <w:t xml:space="preserve">The </w:t>
      </w:r>
      <w:r w:rsidR="00926F2C" w:rsidRPr="00926F2C">
        <w:rPr>
          <w:bCs/>
        </w:rPr>
        <w:t>mid-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w:t>
      </w:r>
      <w:r w:rsidR="005F1E6C">
        <w:rPr>
          <w:bCs/>
        </w:rPr>
        <w:t>. N</w:t>
      </w:r>
      <w:r w:rsidR="007B4A28">
        <w:rPr>
          <w:bCs/>
        </w:rPr>
        <w:t>ote that we have no information on how far or deep juvenile herring go when then leave the reach of our beach seine</w:t>
      </w:r>
      <w:r w:rsidR="005F1E6C">
        <w:rPr>
          <w:bCs/>
        </w:rPr>
        <w:t>, though concurrent collection of environmental DNA (eDNA) samples may shed light on fine-scale herring spatiotemporal distributions</w:t>
      </w:r>
      <w:r w:rsidR="002A6DA8">
        <w:rPr>
          <w:bCs/>
        </w:rPr>
        <w:t>.</w:t>
      </w:r>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Pr="00926F2C" w:rsidRDefault="00C928BF" w:rsidP="00206E53">
      <w:pPr>
        <w:spacing w:after="0" w:line="240" w:lineRule="auto"/>
        <w:rPr>
          <w:bCs/>
        </w:rPr>
      </w:pPr>
    </w:p>
    <w:p w14:paraId="75C027A0" w14:textId="486F56F9"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r w:rsidR="002A6DA8">
        <w:rPr>
          <w:bCs/>
        </w:rPr>
        <w:t xml:space="preserve"> and</w:t>
      </w:r>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382D17A7" w14:textId="35D37558" w:rsidR="00625EFB" w:rsidRPr="00926F2C" w:rsidDel="00625EFB" w:rsidRDefault="00625EFB" w:rsidP="00625EFB">
      <w:pPr>
        <w:spacing w:after="0" w:line="240" w:lineRule="auto"/>
        <w:rPr>
          <w:del w:id="410" w:author="Katie Lankowicz" w:date="2025-10-15T14:15:00Z" w16du:dateUtc="2025-10-15T17:15:00Z"/>
          <w:moveTo w:id="411" w:author="Katie Lankowicz" w:date="2025-10-15T14:15:00Z" w16du:dateUtc="2025-10-15T17:15:00Z"/>
          <w:bCs/>
        </w:rPr>
      </w:pPr>
      <w:moveToRangeStart w:id="412" w:author="Katie Lankowicz" w:date="2025-10-15T14:15:00Z" w:name="move211429991"/>
      <w:moveTo w:id="413" w:author="Katie Lankowicz" w:date="2025-10-15T14:15:00Z" w16du:dateUtc="2025-10-15T17:15:00Z">
        <w:r w:rsidRPr="008749F6">
          <w:rPr>
            <w:bCs/>
            <w:highlight w:val="yellow"/>
          </w:rPr>
          <w:t xml:space="preserve">There are many studies on larval herring growth rates in the Northwestern Atlantic, but few for juveniles with which we can compare our results. There is some evidence supporting growth rates of 2-2.5 mm per week for age-0 herring in the Bay of Fundy during the spring and early summer, but this is based on a single year of data collection </w:t>
        </w:r>
        <w:r w:rsidRPr="008749F6">
          <w:rPr>
            <w:bCs/>
            <w:highlight w:val="yellow"/>
          </w:rPr>
          <w:fldChar w:fldCharType="begin"/>
        </w:r>
        <w:r w:rsidRPr="008749F6">
          <w:rPr>
            <w:bCs/>
            <w:highlight w:val="yellow"/>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Pr="008749F6">
          <w:rPr>
            <w:bCs/>
            <w:highlight w:val="yellow"/>
          </w:rPr>
          <w:fldChar w:fldCharType="separate"/>
        </w:r>
        <w:r w:rsidRPr="008749F6">
          <w:rPr>
            <w:rFonts w:ascii="Aptos" w:hAnsi="Aptos"/>
            <w:highlight w:val="yellow"/>
          </w:rPr>
          <w:t>(Das 1972)</w:t>
        </w:r>
        <w:r w:rsidRPr="008749F6">
          <w:rPr>
            <w:bCs/>
            <w:highlight w:val="yellow"/>
          </w:rPr>
          <w:fldChar w:fldCharType="end"/>
        </w:r>
        <w:r w:rsidRPr="008749F6">
          <w:rPr>
            <w:bCs/>
            <w:highlight w:val="yellow"/>
          </w:rPr>
          <w:t>.</w:t>
        </w:r>
        <w:del w:id="414" w:author="Katie Lankowicz" w:date="2025-10-15T14:13:00Z" w16du:dateUtc="2025-10-15T17:13:00Z">
          <w:r w:rsidRPr="008749F6" w:rsidDel="00625EFB">
            <w:rPr>
              <w:bCs/>
              <w:highlight w:val="yellow"/>
            </w:rPr>
            <w:delText xml:space="preserve"> Welch’s t-tests indicated no significant difference when comparing mean growth rates between warmer and cooler years (t(4.907) = 0.467, p = 0.661).</w:delText>
          </w:r>
        </w:del>
      </w:moveTo>
    </w:p>
    <w:moveToRangeEnd w:id="412"/>
    <w:p w14:paraId="59AB0AF9" w14:textId="35B2A34B" w:rsidR="00C928BF" w:rsidRDefault="00625EFB" w:rsidP="00206E53">
      <w:pPr>
        <w:spacing w:after="0" w:line="240" w:lineRule="auto"/>
        <w:rPr>
          <w:ins w:id="415" w:author="Katie Lankowicz" w:date="2025-10-15T14:12:00Z" w16du:dateUtc="2025-10-15T17:12:00Z"/>
          <w:bCs/>
        </w:rPr>
      </w:pPr>
      <w:ins w:id="416" w:author="Katie Lankowicz" w:date="2025-10-15T14:15:00Z" w16du:dateUtc="2025-10-15T17:15:00Z">
        <w:r>
          <w:rPr>
            <w:bCs/>
          </w:rPr>
          <w:t xml:space="preserve"> </w:t>
        </w:r>
      </w:ins>
      <w:r w:rsidR="00C928BF" w:rsidRPr="00926F2C">
        <w:rPr>
          <w:bCs/>
        </w:rPr>
        <w:t xml:space="preserve">Interestingly, some of the lowest estimated herring weekly growth rates occurred in </w:t>
      </w:r>
      <w:r w:rsidR="002A6DA8">
        <w:rPr>
          <w:bCs/>
        </w:rPr>
        <w:t>years with high herring relative abundance (</w:t>
      </w:r>
      <w:r w:rsidR="00C928BF" w:rsidRPr="00926F2C">
        <w:rPr>
          <w:bCs/>
        </w:rPr>
        <w:t>2014 and 2017</w:t>
      </w:r>
      <w:r w:rsidR="002A6DA8">
        <w:rPr>
          <w:bCs/>
        </w:rPr>
        <w:t>)</w:t>
      </w:r>
      <w:r w:rsidR="00C928BF">
        <w:rPr>
          <w:bCs/>
        </w:rPr>
        <w:t>,</w:t>
      </w:r>
      <w:r w:rsidR="00C928BF" w:rsidRPr="00926F2C">
        <w:rPr>
          <w:bCs/>
        </w:rPr>
        <w:t xml:space="preserve"> while </w:t>
      </w:r>
      <w:r w:rsidR="002A6DA8">
        <w:rPr>
          <w:bCs/>
        </w:rPr>
        <w:t>years with low herring relative abundance (</w:t>
      </w:r>
      <w:r w:rsidR="00C928BF" w:rsidRPr="00926F2C">
        <w:rPr>
          <w:bCs/>
        </w:rPr>
        <w:t>2015 and 2018</w:t>
      </w:r>
      <w:r w:rsidR="002A6DA8">
        <w:rPr>
          <w:bCs/>
        </w:rPr>
        <w:t>)</w:t>
      </w:r>
      <w:r w:rsidR="00C928BF" w:rsidRPr="00926F2C">
        <w:rPr>
          <w:bCs/>
        </w:rPr>
        <w:t xml:space="preserve"> had the two highest estimated growth rates. This </w:t>
      </w:r>
      <w:r w:rsidR="007B4A28">
        <w:rPr>
          <w:bCs/>
        </w:rPr>
        <w:t>may</w:t>
      </w:r>
      <w:r w:rsidR="00C928BF">
        <w:rPr>
          <w:bCs/>
        </w:rPr>
        <w:t xml:space="preserve"> indicate</w:t>
      </w:r>
      <w:r w:rsidR="00C928BF" w:rsidRPr="00926F2C">
        <w:rPr>
          <w:bCs/>
        </w:rPr>
        <w:t xml:space="preserve"> a density-dependent effect on growth, which has previously been noted in GoM herring populations </w:t>
      </w:r>
      <w:r w:rsidR="00C928BF" w:rsidRPr="00926F2C">
        <w:rPr>
          <w:bCs/>
        </w:rPr>
        <w:fldChar w:fldCharType="begin"/>
      </w:r>
      <w:r w:rsidR="00C928BF"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C928BF" w:rsidRPr="00926F2C">
        <w:rPr>
          <w:bCs/>
        </w:rPr>
        <w:fldChar w:fldCharType="separate"/>
      </w:r>
      <w:r w:rsidR="00C928BF" w:rsidRPr="00926F2C">
        <w:rPr>
          <w:rFonts w:ascii="Aptos" w:hAnsi="Aptos"/>
        </w:rPr>
        <w:t>(Becker et al. 2020)</w:t>
      </w:r>
      <w:r w:rsidR="00C928BF" w:rsidRPr="00926F2C">
        <w:rPr>
          <w:bCs/>
        </w:rPr>
        <w:fldChar w:fldCharType="end"/>
      </w:r>
      <w:r w:rsidR="007B4A28">
        <w:rPr>
          <w:bCs/>
        </w:rPr>
        <w:t>, although this was for adult herring</w:t>
      </w:r>
      <w:r w:rsidR="00C928BF">
        <w:rPr>
          <w:bCs/>
        </w:rPr>
        <w:t xml:space="preserve">. </w:t>
      </w:r>
      <w:r w:rsidR="002A6DA8">
        <w:rPr>
          <w:bCs/>
        </w:rPr>
        <w:t>Though</w:t>
      </w:r>
      <w:r w:rsidR="00C928BF" w:rsidRPr="00926F2C">
        <w:rPr>
          <w:bCs/>
        </w:rPr>
        <w:t xml:space="preserve"> there was </w:t>
      </w:r>
      <w:r w:rsidR="002A6DA8">
        <w:rPr>
          <w:bCs/>
        </w:rPr>
        <w:t xml:space="preserve">a trend of decreased </w:t>
      </w:r>
      <w:r w:rsidR="00C928BF" w:rsidRPr="00926F2C">
        <w:rPr>
          <w:bCs/>
        </w:rPr>
        <w:t xml:space="preserve">herring weekly growth rates </w:t>
      </w:r>
      <w:r w:rsidR="002A6DA8">
        <w:rPr>
          <w:bCs/>
        </w:rPr>
        <w:t xml:space="preserve">in </w:t>
      </w:r>
      <w:r w:rsidR="00C928BF" w:rsidRPr="00926F2C">
        <w:rPr>
          <w:bCs/>
        </w:rPr>
        <w:t>warmer years</w:t>
      </w:r>
      <w:r w:rsidR="002A6DA8">
        <w:rPr>
          <w:bCs/>
        </w:rPr>
        <w:t>, this trend was not significant.</w:t>
      </w:r>
      <w:r w:rsidR="00C928BF" w:rsidRPr="00926F2C">
        <w:rPr>
          <w:bCs/>
        </w:rPr>
        <w:t xml:space="preserve"> Population dynamics of herring have notably high interannual variability, with a wide range of biotic and abiotic factors and selective processes acting on recruitment, growth, distribution patterns, and mortality </w:t>
      </w:r>
      <w:r w:rsidR="00C928BF" w:rsidRPr="00926F2C">
        <w:rPr>
          <w:bCs/>
        </w:rPr>
        <w:fldChar w:fldCharType="begin"/>
      </w:r>
      <w:r w:rsidR="00C928BF"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00C928BF" w:rsidRPr="00926F2C">
        <w:rPr>
          <w:rFonts w:ascii="Cambria Math" w:hAnsi="Cambria Math" w:cs="Cambria Math"/>
          <w:bCs/>
        </w:rPr>
        <w:instrText>‐</w:instrText>
      </w:r>
      <w:r w:rsidR="00C928BF"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00C928BF"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C928BF" w:rsidRPr="00261818">
        <w:rPr>
          <w:rFonts w:ascii="Cambria Math" w:hAnsi="Cambria Math"/>
          <w:lang w:val="fr-FR"/>
        </w:rPr>
        <w:instrText>‐</w:instrText>
      </w:r>
      <w:r w:rsidR="00C928BF" w:rsidRPr="00261818">
        <w:rPr>
          <w:lang w:val="fr-FR"/>
        </w:rPr>
        <w:instrText>term body</w:instrText>
      </w:r>
      <w:r w:rsidR="00C928BF" w:rsidRPr="00261818">
        <w:rPr>
          <w:rFonts w:ascii="Cambria Math" w:hAnsi="Cambria Math"/>
          <w:lang w:val="fr-FR"/>
        </w:rPr>
        <w:instrText>‐</w:instrText>
      </w:r>
      <w:r w:rsidR="00C928BF" w:rsidRPr="00261818">
        <w:rPr>
          <w:lang w:val="fr-FR"/>
        </w:rPr>
        <w:instrText>size responses across all Northwest Atlantic herring populations to warming and environmental change despite contrasting harvest and ecological factors","volume":"30","author":[{"family":"Beaudry</w:instrText>
      </w:r>
      <w:r w:rsidR="00C928BF" w:rsidRPr="00261818">
        <w:rPr>
          <w:rFonts w:ascii="Cambria Math" w:hAnsi="Cambria Math"/>
          <w:lang w:val="fr-FR"/>
        </w:rPr>
        <w:instrText>‐</w:instrText>
      </w:r>
      <w:r w:rsidR="00C928BF" w:rsidRPr="00261818">
        <w:rPr>
          <w:lang w:val="fr-FR"/>
        </w:rPr>
        <w:instrText>Sylvestre","given":"Manuelle"},{"family":"Beno</w:instrText>
      </w:r>
      <w:r w:rsidR="00C928BF" w:rsidRPr="00261818">
        <w:rPr>
          <w:rFonts w:ascii="Aptos" w:hAnsi="Aptos"/>
          <w:lang w:val="fr-FR"/>
        </w:rPr>
        <w:instrText>î</w:instrText>
      </w:r>
      <w:r w:rsidR="00C928BF" w:rsidRPr="00261818">
        <w:rPr>
          <w:lang w:val="fr-FR"/>
        </w:rPr>
        <w:instrText xml:space="preserve">t","given":"Hugues P."},{"family":"Hutchings","given":"Jeffrey A."}],"issued":{"date-parts":[["2024",3]]}}}],"schema":"https://github.com/citation-style-language/schema/raw/master/csl-citation.json"} </w:instrText>
      </w:r>
      <w:r w:rsidR="00C928BF" w:rsidRPr="00926F2C">
        <w:rPr>
          <w:bCs/>
        </w:rPr>
        <w:fldChar w:fldCharType="separate"/>
      </w:r>
      <w:r w:rsidR="00C928BF" w:rsidRPr="005F1E6C">
        <w:rPr>
          <w:rFonts w:ascii="Aptos" w:hAnsi="Aptos" w:cs="Times New Roman"/>
          <w:kern w:val="0"/>
        </w:rPr>
        <w:t>(Becker et al. 2020, Burbank et al. 2023, Beaudry‐Sylvestre et al. 2024)</w:t>
      </w:r>
      <w:r w:rsidR="00C928BF" w:rsidRPr="00926F2C">
        <w:rPr>
          <w:bCs/>
        </w:rPr>
        <w:fldChar w:fldCharType="end"/>
      </w:r>
      <w:r w:rsidR="00C928BF" w:rsidRPr="005F1E6C">
        <w:rPr>
          <w:bCs/>
        </w:rPr>
        <w:t xml:space="preserve">. </w:t>
      </w:r>
      <w:r w:rsidR="00C928BF" w:rsidRPr="00926F2C">
        <w:rPr>
          <w:bCs/>
        </w:rPr>
        <w:t>The characteristics of the population observed in nearshore Casco Bay seines are likely influenced by processes at much larger spatial and temporal scales than captured in this study.</w:t>
      </w:r>
    </w:p>
    <w:p w14:paraId="2B8EBFD7" w14:textId="77777777" w:rsidR="00625EFB" w:rsidRDefault="00625EFB" w:rsidP="00206E53">
      <w:pPr>
        <w:spacing w:after="0" w:line="240" w:lineRule="auto"/>
        <w:rPr>
          <w:ins w:id="417" w:author="Katie Lankowicz" w:date="2025-10-15T14:12:00Z" w16du:dateUtc="2025-10-15T17:12:00Z"/>
          <w:bCs/>
        </w:rPr>
      </w:pPr>
    </w:p>
    <w:p w14:paraId="7D6EE38D" w14:textId="34F1306B" w:rsidR="00625EFB" w:rsidRPr="00926F2C" w:rsidDel="00625EFB" w:rsidRDefault="00625EFB" w:rsidP="00206E53">
      <w:pPr>
        <w:spacing w:after="0" w:line="240" w:lineRule="auto"/>
        <w:rPr>
          <w:del w:id="418" w:author="Katie Lankowicz" w:date="2025-10-15T14:15:00Z" w16du:dateUtc="2025-10-15T17:15:00Z"/>
          <w:bCs/>
        </w:rPr>
      </w:pPr>
    </w:p>
    <w:p w14:paraId="02312E89" w14:textId="4CC699CF" w:rsidR="00C928BF" w:rsidRPr="00926F2C" w:rsidDel="00625EFB" w:rsidRDefault="00C928BF" w:rsidP="00206E53">
      <w:pPr>
        <w:spacing w:after="0" w:line="240" w:lineRule="auto"/>
        <w:rPr>
          <w:del w:id="419" w:author="Katie Lankowicz" w:date="2025-10-15T14:15:00Z" w16du:dateUtc="2025-10-15T17:15:00Z"/>
          <w:bCs/>
        </w:rPr>
      </w:pPr>
    </w:p>
    <w:p w14:paraId="54E7C908" w14:textId="10F883FF" w:rsidR="00C928BF" w:rsidRPr="00926F2C" w:rsidRDefault="00625EFB" w:rsidP="00206E53">
      <w:pPr>
        <w:spacing w:after="0" w:line="240" w:lineRule="auto"/>
        <w:rPr>
          <w:bCs/>
        </w:rPr>
      </w:pPr>
      <w:moveToRangeStart w:id="420" w:author="Katie Lankowicz" w:date="2025-10-15T14:14:00Z" w:name="move211430069"/>
      <w:moveTo w:id="421" w:author="Katie Lankowicz" w:date="2025-10-15T14:14:00Z" w16du:dateUtc="2025-10-15T17:14:00Z">
        <w:del w:id="422" w:author="Katie Lankowicz" w:date="2025-10-15T14:14:00Z" w16du:dateUtc="2025-10-15T17:14:00Z">
          <w:r w:rsidRPr="008749F6" w:rsidDel="00625EFB">
            <w:rPr>
              <w:bCs/>
              <w:highlight w:val="yellow"/>
            </w:rPr>
            <w:delText>Other studies have reported post</w:delText>
          </w:r>
        </w:del>
      </w:moveTo>
      <w:ins w:id="423" w:author="Katie Lankowicz" w:date="2025-10-15T14:14:00Z" w16du:dateUtc="2025-10-15T17:14:00Z">
        <w:r>
          <w:rPr>
            <w:bCs/>
            <w:highlight w:val="yellow"/>
          </w:rPr>
          <w:t>Post</w:t>
        </w:r>
      </w:ins>
      <w:moveTo w:id="424" w:author="Katie Lankowicz" w:date="2025-10-15T14:14:00Z" w16du:dateUtc="2025-10-15T17:14:00Z">
        <w:r w:rsidRPr="008749F6">
          <w:rPr>
            <w:bCs/>
            <w:highlight w:val="yellow"/>
          </w:rPr>
          <w:t xml:space="preserve">-metamorphic age-0 silverside growth rates of around 5 mm per week </w:t>
        </w:r>
      </w:moveTo>
      <w:ins w:id="425" w:author="Katie Lankowicz" w:date="2025-10-15T14:14:00Z" w16du:dateUtc="2025-10-15T17:14:00Z">
        <w:r>
          <w:rPr>
            <w:bCs/>
            <w:highlight w:val="yellow"/>
          </w:rPr>
          <w:t xml:space="preserve">have been reported </w:t>
        </w:r>
      </w:ins>
      <w:moveTo w:id="426" w:author="Katie Lankowicz" w:date="2025-10-15T14:14:00Z" w16du:dateUtc="2025-10-15T17:14:00Z">
        <w:r w:rsidRPr="008749F6">
          <w:rPr>
            <w:bCs/>
            <w:highlight w:val="yellow"/>
          </w:rPr>
          <w:t xml:space="preserve">for silverside populations in coastal New England </w:t>
        </w:r>
        <w:r w:rsidRPr="008749F6">
          <w:rPr>
            <w:bCs/>
            <w:highlight w:val="yellow"/>
          </w:rPr>
          <w:fldChar w:fldCharType="begin"/>
        </w:r>
        <w:r w:rsidRPr="008749F6">
          <w:rPr>
            <w:bCs/>
            <w:highlight w:val="yellow"/>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Pr="008749F6">
          <w:rPr>
            <w:rFonts w:ascii="Cambria Math" w:hAnsi="Cambria Math" w:cs="Cambria Math"/>
            <w:bCs/>
            <w:highlight w:val="yellow"/>
          </w:rPr>
          <w:instrText>‐</w:instrText>
        </w:r>
        <w:r w:rsidRPr="008749F6">
          <w:rPr>
            <w:bCs/>
            <w:highlight w:val="yellow"/>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Pr="008749F6">
          <w:rPr>
            <w:rFonts w:ascii="Cambria Math" w:hAnsi="Cambria Math" w:cs="Cambria Math"/>
            <w:bCs/>
            <w:highlight w:val="yellow"/>
          </w:rPr>
          <w:instrText>‐</w:instrText>
        </w:r>
        <w:r w:rsidRPr="008749F6">
          <w:rPr>
            <w:bCs/>
            <w:highlight w:val="yellow"/>
          </w:rPr>
          <w:instrText>collected fish, as calculated from otolith ring widths, was more highly correlated with size of fish, as measured by otolith radius, than with the environmental variables of temperature, salinity and plankton abundance. Back</w:instrText>
        </w:r>
        <w:r w:rsidRPr="008749F6">
          <w:rPr>
            <w:rFonts w:ascii="Cambria Math" w:hAnsi="Cambria Math" w:cs="Cambria Math"/>
            <w:bCs/>
            <w:highlight w:val="yellow"/>
          </w:rPr>
          <w:instrText>‐</w:instrText>
        </w:r>
        <w:r w:rsidRPr="008749F6">
          <w:rPr>
            <w:bCs/>
            <w:highlight w:val="yellow"/>
          </w:rPr>
          <w:instrText>calculation of growth rates from otolith ring widths of five fish collected at the end of the growing season yielded the same age</w:instrText>
        </w:r>
        <w:r w:rsidRPr="008749F6">
          <w:rPr>
            <w:rFonts w:ascii="Cambria Math" w:hAnsi="Cambria Math" w:cs="Cambria Math"/>
            <w:bCs/>
            <w:highlight w:val="yellow"/>
          </w:rPr>
          <w:instrText>‐</w:instrText>
        </w:r>
        <w:r w:rsidRPr="008749F6">
          <w:rPr>
            <w:bCs/>
            <w:highlight w:val="yellow"/>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Pr="008749F6">
          <w:rPr>
            <w:bCs/>
            <w:highlight w:val="yellow"/>
          </w:rPr>
          <w:fldChar w:fldCharType="separate"/>
        </w:r>
        <w:r w:rsidRPr="008749F6">
          <w:rPr>
            <w:rFonts w:ascii="Aptos" w:hAnsi="Aptos"/>
            <w:highlight w:val="yellow"/>
          </w:rPr>
          <w:t>(Conover &amp; Ross 1982, Barkman &amp; Bengtson 1987, Pringle &amp; Baumann 2019)</w:t>
        </w:r>
        <w:r w:rsidRPr="008749F6">
          <w:rPr>
            <w:bCs/>
            <w:highlight w:val="yellow"/>
          </w:rPr>
          <w:fldChar w:fldCharType="end"/>
        </w:r>
        <w:r w:rsidRPr="008749F6">
          <w:rPr>
            <w:bCs/>
            <w:highlight w:val="yellow"/>
          </w:rPr>
          <w:t>, which is similar to our results.</w:t>
        </w:r>
        <w:r w:rsidRPr="00926F2C">
          <w:rPr>
            <w:bCs/>
          </w:rPr>
          <w:t xml:space="preserve"> </w:t>
        </w:r>
      </w:moveTo>
      <w:moveToRangeEnd w:id="420"/>
      <w:r w:rsidR="00C928BF" w:rsidRPr="00926F2C">
        <w:rPr>
          <w:bCs/>
        </w:rPr>
        <w:t xml:space="preserve">Silverside weekly growth rates were </w:t>
      </w:r>
      <w:r w:rsidR="00C928BF" w:rsidRPr="00926F2C">
        <w:rPr>
          <w:bCs/>
        </w:rPr>
        <w:lastRenderedPageBreak/>
        <w:t xml:space="preserve">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w:t>
      </w:r>
      <w:r w:rsidR="002A6DA8">
        <w:rPr>
          <w:bCs/>
        </w:rPr>
        <w:t>structure and functioning</w:t>
      </w:r>
      <w:r w:rsidR="00C928BF">
        <w:rPr>
          <w:bCs/>
        </w:rPr>
        <w:t xml:space="preserve"> </w:t>
      </w:r>
      <w:r w:rsidR="00C928BF"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5F1E6C">
        <w:rPr>
          <w:rFonts w:ascii="Aptos" w:hAnsi="Aptos"/>
        </w:rPr>
        <w:t>(Ball et al. 2007, D. McGowan et al. 2019, A. McGowan et al. 2022, Falke et al. 2024)</w:t>
      </w:r>
      <w:r w:rsidRPr="00926F2C">
        <w:rPr>
          <w:bCs/>
        </w:rPr>
        <w:fldChar w:fldCharType="end"/>
      </w:r>
      <w:r w:rsidRPr="005F1E6C">
        <w:rPr>
          <w:bCs/>
        </w:rPr>
        <w:t xml:space="preserve">. </w:t>
      </w:r>
      <w:r w:rsidRPr="00926F2C">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227E11B" w:rsidR="00926F2C" w:rsidRDefault="005A4A04" w:rsidP="00926F2C">
      <w:pPr>
        <w:spacing w:after="0" w:line="240" w:lineRule="auto"/>
        <w:rPr>
          <w:bCs/>
        </w:rPr>
      </w:pPr>
      <w:r w:rsidRPr="00926F2C">
        <w:rPr>
          <w:bCs/>
        </w:rPr>
        <w:t>The dynamics of shallow nearshore ecosystems and the forage species that use them are relatively understudied</w:t>
      </w:r>
      <w:del w:id="427" w:author="Katie Lankowicz" w:date="2025-10-15T13:47:00Z" w16du:dateUtc="2025-10-15T16:47:00Z">
        <w:r w:rsidRPr="00926F2C" w:rsidDel="00625EFB">
          <w:rPr>
            <w:bCs/>
          </w:rPr>
          <w:delText xml:space="preserve"> </w:delText>
        </w:r>
      </w:del>
      <w:r w:rsidRPr="00926F2C">
        <w:rPr>
          <w:bCs/>
        </w:rPr>
        <w:t xml:space="preserve">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r w:rsidR="00926F2C">
        <w:rPr>
          <w:bCs/>
        </w:rPr>
        <w:t>. The abundances and distributions of taxonomic groups in these highly heterogeneous areas are spatially and temporally variable along environmental gradients. Some environmental gradients may directly influence the behavior of a species (temperature, dissolved oxygen, salinity); this may modify interspecific interactions (competition, predation) and lead to further indirect effects. Identifying the environmental patterns that drive fish distribution and community structure could provide predictive insight under alternate climate scenarios, as well as for much larger spatial scales and biological organization levels.</w:t>
      </w:r>
    </w:p>
    <w:p w14:paraId="617A3AEC" w14:textId="77777777" w:rsidR="00926F2C" w:rsidRDefault="00926F2C" w:rsidP="005A4A04">
      <w:pPr>
        <w:spacing w:after="0" w:line="240" w:lineRule="auto"/>
        <w:rPr>
          <w:bCs/>
        </w:rPr>
      </w:pPr>
    </w:p>
    <w:p w14:paraId="04E04211" w14:textId="489689FD"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Atlantic herring, which may affect </w:t>
      </w:r>
      <w:r>
        <w:rPr>
          <w:bCs/>
        </w:rPr>
        <w:t>the</w:t>
      </w:r>
      <w:r w:rsidR="00376442">
        <w:rPr>
          <w:bCs/>
        </w:rPr>
        <w:t>ir</w:t>
      </w:r>
      <w:r w:rsidRPr="00926F2C">
        <w:rPr>
          <w:bCs/>
        </w:rPr>
        <w:t xml:space="preserve"> population dynamics</w:t>
      </w:r>
      <w:r>
        <w:rPr>
          <w:bCs/>
        </w:rPr>
        <w:t>.</w:t>
      </w:r>
      <w:r w:rsidR="00376442">
        <w:rPr>
          <w:bCs/>
        </w:rPr>
        <w:t xml:space="preserve"> 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 </w:t>
      </w:r>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r w:rsidR="00376442">
        <w:rPr>
          <w:bCs/>
        </w:rPr>
        <w:t>.</w:t>
      </w:r>
      <w:r w:rsidRPr="00926F2C">
        <w:rPr>
          <w:bCs/>
        </w:rPr>
        <w:t xml:space="preserve"> This produces natural follow-up questions regarding </w:t>
      </w:r>
      <w:r w:rsidR="00376442">
        <w:rPr>
          <w:bCs/>
        </w:rPr>
        <w:t>altered interspecific interactions within nearshore ecosystems, trends in average</w:t>
      </w:r>
      <w:r w:rsidRPr="00926F2C">
        <w:rPr>
          <w:bCs/>
        </w:rPr>
        <w:t xml:space="preserve"> energetic content of herring </w:t>
      </w:r>
      <w:del w:id="428" w:author="Katie Lankowicz" w:date="2025-10-14T14:17:00Z" w16du:dateUtc="2025-10-14T17:17:00Z">
        <w:r w:rsidRPr="00926F2C" w:rsidDel="008749F6">
          <w:rPr>
            <w:bCs/>
          </w:rPr>
          <w:delText>a</w:delText>
        </w:r>
        <w:r w:rsidR="0089651A" w:rsidDel="008749F6">
          <w:rPr>
            <w:bCs/>
          </w:rPr>
          <w:delText>s compared to</w:delText>
        </w:r>
      </w:del>
      <w:ins w:id="429" w:author="Katie Lankowicz" w:date="2025-10-14T14:17:00Z" w16du:dateUtc="2025-10-14T17:17:00Z">
        <w:r w:rsidR="008749F6">
          <w:rPr>
            <w:bCs/>
          </w:rPr>
          <w:t>compared to</w:t>
        </w:r>
      </w:ins>
      <w:r w:rsidRPr="00926F2C">
        <w:rPr>
          <w:bCs/>
        </w:rPr>
        <w:t xml:space="preserve"> silverside, as well as the potential of interspecies competition between herring and silverside for prey in the nearshore regions. Though answering these questions is beyond the scope of this paper, it is clear that current Casco Bay nearshore temperatures are still within the thermal tolerances of Atlantic silverside, which has led to increased abundance and faster growth. Monitoring efforts like the Casco Bay Aquatic Systems Survey should be continued, and possibly expanded in temporal </w:t>
      </w:r>
      <w:r w:rsidRPr="00926F2C">
        <w:rPr>
          <w:bCs/>
        </w:rPr>
        <w:lastRenderedPageBreak/>
        <w:t>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b/>
          <w:color w:val="4472C4"/>
        </w:rPr>
      </w:pPr>
      <w:r>
        <w:rPr>
          <w:b/>
          <w:color w:val="4472C4"/>
        </w:rPr>
        <w:t>Acknowledgements</w:t>
      </w:r>
    </w:p>
    <w:p w14:paraId="6BE2028F" w14:textId="672D1615" w:rsidR="00166611" w:rsidRPr="001F73AC" w:rsidRDefault="004855B0" w:rsidP="001F73AC">
      <w:pPr>
        <w:shd w:val="clear" w:color="auto" w:fill="FFFFFF"/>
        <w:rPr>
          <w:rFonts w:eastAsia="Times New Roman"/>
        </w:rPr>
      </w:pPr>
      <w:r>
        <w:rPr>
          <w:rFonts w:eastAsia="Times New Roman"/>
          <w:color w:val="000000"/>
        </w:rPr>
        <w:t>The Casco Bay Aquatic Systems Survey (CBASS) was launched in 2013 with a gift from an anonymous donor and has received generous support in recent years from the Scanlan Family Foundation.</w:t>
      </w:r>
      <w:r>
        <w:rPr>
          <w:rFonts w:eastAsia="Times New Roman"/>
        </w:rPr>
        <w:t xml:space="preserve"> </w:t>
      </w:r>
      <w:r>
        <w:rPr>
          <w:rFonts w:eastAsia="Times New Roman"/>
          <w:color w:val="000000"/>
        </w:rPr>
        <w:t>The authors would like to thank Isabelle Sée, Tait Nygaard, and Alec Bollinger at the Quahog Bay Conservancy (QBC) for assistance in data collection, as well as the numerous REU students and staff members at GMRI and summer interns at QBC who have supported CBASS over the past 11 years. </w:t>
      </w:r>
      <w:ins w:id="430" w:author="Katie Lankowicz" w:date="2025-10-15T14:32:00Z" w16du:dateUtc="2025-10-15T17:32:00Z">
        <w:r w:rsidR="00625EFB">
          <w:rPr>
            <w:rFonts w:eastAsia="Times New Roman"/>
            <w:color w:val="000000"/>
          </w:rPr>
          <w:t xml:space="preserve">We also thank Myron Peck for feedback which improved the manuscript. </w:t>
        </w:r>
      </w:ins>
      <w:r w:rsidR="00166611">
        <w:rPr>
          <w:rFonts w:eastAsia="Times New Roman"/>
          <w:color w:val="000000"/>
        </w:rPr>
        <w:t>Th</w:t>
      </w:r>
      <w:ins w:id="431" w:author="Katie Lankowicz" w:date="2025-10-15T14:32:00Z" w16du:dateUtc="2025-10-15T17:32:00Z">
        <w:r w:rsidR="00625EFB">
          <w:rPr>
            <w:rFonts w:eastAsia="Times New Roman"/>
            <w:color w:val="000000"/>
          </w:rPr>
          <w:t xml:space="preserve">is work </w:t>
        </w:r>
      </w:ins>
      <w:del w:id="432" w:author="Katie Lankowicz" w:date="2025-10-15T14:32:00Z" w16du:dateUtc="2025-10-15T17:32:00Z">
        <w:r w:rsidR="00166611" w:rsidDel="00625EFB">
          <w:rPr>
            <w:rFonts w:eastAsia="Times New Roman"/>
            <w:color w:val="000000"/>
          </w:rPr>
          <w:delText xml:space="preserve">e present work </w:delText>
        </w:r>
      </w:del>
      <w:r w:rsidR="00166611">
        <w:rPr>
          <w:rFonts w:eastAsia="Times New Roman"/>
          <w:color w:val="000000"/>
        </w:rPr>
        <w:t>is available as a preprint at</w:t>
      </w:r>
      <w:r w:rsidR="00DE4D46">
        <w:rPr>
          <w:rFonts w:eastAsia="Times New Roman"/>
          <w:color w:val="000000"/>
        </w:rPr>
        <w:t xml:space="preserve"> </w:t>
      </w:r>
      <w:r w:rsidR="00DE4D46" w:rsidRPr="00DE4D46">
        <w:rPr>
          <w:rFonts w:eastAsia="Times New Roman"/>
          <w:color w:val="000000"/>
        </w:rPr>
        <w:t>https://doi.org/10.1101/2025.09.30.679511</w:t>
      </w:r>
      <w:r w:rsidR="00166611">
        <w:rPr>
          <w:rFonts w:eastAsia="Times New Roman"/>
          <w:color w:val="000000"/>
        </w:rPr>
        <w:t>.</w:t>
      </w:r>
      <w:r w:rsidR="00166611">
        <w:rPr>
          <w:b/>
          <w:color w:val="4472C4"/>
        </w:rPr>
        <w:br w:type="page"/>
      </w:r>
    </w:p>
    <w:p w14:paraId="06936047" w14:textId="3AC696DE" w:rsidR="00166611" w:rsidRDefault="00166611" w:rsidP="00ED08C5">
      <w:pPr>
        <w:pStyle w:val="Bibliography"/>
        <w:rPr>
          <w:b/>
          <w:color w:val="4472C4"/>
        </w:rPr>
      </w:pPr>
      <w:r>
        <w:rPr>
          <w:b/>
          <w:color w:val="4472C4"/>
        </w:rPr>
        <w:lastRenderedPageBreak/>
        <w:t>Literature cited</w:t>
      </w:r>
    </w:p>
    <w:p w14:paraId="2DCBDEA6" w14:textId="77777777" w:rsidR="001F6AAD" w:rsidRDefault="00C928BF" w:rsidP="001F6AAD">
      <w:pPr>
        <w:pStyle w:val="Bibliography"/>
      </w:pPr>
      <w:r w:rsidRPr="00926F2C">
        <w:rPr>
          <w:b/>
          <w:color w:val="4472C4"/>
        </w:rPr>
        <w:fldChar w:fldCharType="begin"/>
      </w:r>
      <w:r w:rsidR="00ED08C5">
        <w:rPr>
          <w:b/>
          <w:color w:val="4472C4"/>
        </w:rPr>
        <w:instrText xml:space="preserve"> ADDIN ZOTERO_BIBL {"uncited":[],"omitted":[],"custom":[]} CSL_BIBLIOGRAPHY </w:instrText>
      </w:r>
      <w:r w:rsidRPr="00926F2C">
        <w:rPr>
          <w:b/>
          <w:color w:val="4472C4"/>
        </w:rPr>
        <w:fldChar w:fldCharType="separate"/>
      </w:r>
      <w:r w:rsidR="001F6AAD">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012958F4" w14:textId="77777777" w:rsidR="001F6AAD" w:rsidRDefault="001F6AAD" w:rsidP="001F6AAD">
      <w:pPr>
        <w:pStyle w:val="Bibliography"/>
      </w:pPr>
      <w:r>
        <w:t>Ayvazian SG, Deegan LA, Finn JT (1992) Comparison of Habitat Use by Estuarine Fish Assemblages in the Acadian and Virginian Zoogeographic Provinces. Estuaries 15:368.</w:t>
      </w:r>
    </w:p>
    <w:p w14:paraId="2A464988" w14:textId="77777777" w:rsidR="001F6AAD" w:rsidRDefault="001F6AAD" w:rsidP="001F6AAD">
      <w:pPr>
        <w:pStyle w:val="Bibliography"/>
      </w:pPr>
      <w:r>
        <w:t>Ball JR, Esler D, Schmutz JA (2007) Proximate composition, energetic value, and relative abundance of prey fish from the inshore eastern Bering Sea: implications for piscivorous predators. Polar Biol 30:699–708.</w:t>
      </w:r>
    </w:p>
    <w:p w14:paraId="657FA56C" w14:textId="77777777" w:rsidR="001F6AAD" w:rsidRDefault="001F6AAD" w:rsidP="001F6AAD">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6CF9FC5B" w14:textId="77777777" w:rsidR="001F6AAD" w:rsidRDefault="001F6AAD" w:rsidP="001F6AAD">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D532898" w14:textId="77777777" w:rsidR="001F6AAD" w:rsidRDefault="001F6AAD" w:rsidP="001F6AAD">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0A491AAD" w14:textId="77777777" w:rsidR="001F6AAD" w:rsidRDefault="001F6AAD" w:rsidP="001F6AAD">
      <w:pPr>
        <w:pStyle w:val="Bibliography"/>
      </w:pPr>
      <w:r>
        <w:t>Becker JR, Cieri MD, Libby DA, St. Gelais A, Sherwood GD, Chen Y (2020) Temporal variability in size and growth of Atlantic herring in the Gulf of Maine. Journal of Fish Biology 97:953–963.</w:t>
      </w:r>
    </w:p>
    <w:p w14:paraId="31910EF4" w14:textId="77777777" w:rsidR="001F6AAD" w:rsidRDefault="001F6AAD" w:rsidP="001F6AAD">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24F771A5" w14:textId="77777777" w:rsidR="001F6AAD" w:rsidRDefault="001F6AAD" w:rsidP="001F6AAD">
      <w:pPr>
        <w:pStyle w:val="Bibliography"/>
      </w:pPr>
      <w:r>
        <w:t>Benaglia T, Chauveau D, Hunter DR, Young D (2009) Mixtools: an R Package for Analyzing Finite Mixture Models. J Stat Soft 32.</w:t>
      </w:r>
    </w:p>
    <w:p w14:paraId="43CF99F6" w14:textId="77777777" w:rsidR="001F6AAD" w:rsidRDefault="001F6AAD" w:rsidP="001F6AAD">
      <w:pPr>
        <w:pStyle w:val="Bibliography"/>
      </w:pPr>
      <w:r>
        <w:t>Bigelow HB, Schroeder WC (1953) Fishes of the Gulf of Maine. Fishery Bulletin 53:267–270.</w:t>
      </w:r>
    </w:p>
    <w:p w14:paraId="0E52561A" w14:textId="77777777" w:rsidR="001F6AAD" w:rsidRDefault="001F6AAD" w:rsidP="001F6AAD">
      <w:pPr>
        <w:pStyle w:val="Bibliography"/>
      </w:pPr>
      <w:r>
        <w:t>Boyar HC (1968) Age, Length, and Gonadal Stages of Herring from Georges Bank and the Gulf of Maine. International Commission for the Northwest Atlantic Fisheries (ICNAF) Research Bulletin 5:49–61.</w:t>
      </w:r>
    </w:p>
    <w:p w14:paraId="07BDCDDC" w14:textId="77777777" w:rsidR="001F6AAD" w:rsidRDefault="001F6AAD" w:rsidP="001F6AAD">
      <w:pPr>
        <w:pStyle w:val="Bibliography"/>
      </w:pPr>
      <w:r>
        <w:t>Boyce DG, Petrie B, Frank KT (2021) Fishing, predation, and temperature drive herring decline in a large marine ecosystem. Ecology and Evolution 11:18136–18150.</w:t>
      </w:r>
    </w:p>
    <w:p w14:paraId="178F1D0F" w14:textId="77777777" w:rsidR="001F6AAD" w:rsidRDefault="001F6AAD" w:rsidP="001F6AAD">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85A7B66" w14:textId="77777777" w:rsidR="001F6AAD" w:rsidRDefault="001F6AAD" w:rsidP="001F6AAD">
      <w:pPr>
        <w:pStyle w:val="Bibliography"/>
      </w:pPr>
      <w:r>
        <w:t>Cheung WWL, Sarmiento JL, Dunne J, Frölicher TL, Lam VWY, Deng Palomares ML, Watson R, Pauly D (2013) Shrinking of fishes exacerbates impacts of global ocean changes on marine ecosystems. Nature Clim Change 3:254–258.</w:t>
      </w:r>
    </w:p>
    <w:p w14:paraId="723CE5AC" w14:textId="77777777" w:rsidR="001F6AAD" w:rsidRDefault="001F6AAD" w:rsidP="001F6AAD">
      <w:pPr>
        <w:pStyle w:val="Bibliography"/>
      </w:pPr>
      <w:r>
        <w:lastRenderedPageBreak/>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2543EDB9" w14:textId="77777777" w:rsidR="001F6AAD" w:rsidRDefault="001F6AAD" w:rsidP="001F6AAD">
      <w:pPr>
        <w:pStyle w:val="Bibliography"/>
      </w:pPr>
      <w:r>
        <w:t>Conover DO (2024) The extraordinary Atlantic silverside and me. ICES Journal of Marine Science 82:fsae136.</w:t>
      </w:r>
    </w:p>
    <w:p w14:paraId="3A039DF6" w14:textId="77777777" w:rsidR="001F6AAD" w:rsidRDefault="001F6AAD" w:rsidP="001F6AAD">
      <w:pPr>
        <w:pStyle w:val="Bibliography"/>
      </w:pPr>
      <w:r>
        <w:t>Conover DO, Present TMC (1990) Countergradient variation in growth rate: compensation for length of the growing season among Atlantic silversides from different latitudes. Oecologia 83:316–324.</w:t>
      </w:r>
    </w:p>
    <w:p w14:paraId="37CFB258" w14:textId="77777777" w:rsidR="001F6AAD" w:rsidRDefault="001F6AAD" w:rsidP="001F6AAD">
      <w:pPr>
        <w:pStyle w:val="Bibliography"/>
      </w:pPr>
      <w:r>
        <w:t xml:space="preserve">Conover DO, Ross MR (1982) Patterns in Seasonal Abundance, Growth and Biomass of the Atlantic Silverside, </w:t>
      </w:r>
      <w:r>
        <w:rPr>
          <w:i/>
          <w:iCs/>
        </w:rPr>
        <w:t>Menidia menidia</w:t>
      </w:r>
      <w:r>
        <w:t>, in a New England Estuary. Estuaries 5:275.</w:t>
      </w:r>
    </w:p>
    <w:p w14:paraId="35F9BADA" w14:textId="77777777" w:rsidR="001F6AAD" w:rsidRDefault="001F6AAD" w:rsidP="001F6AAD">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488211B7" w14:textId="77777777" w:rsidR="001F6AAD" w:rsidRDefault="001F6AAD" w:rsidP="001F6AAD">
      <w:pPr>
        <w:pStyle w:val="Bibliography"/>
      </w:pPr>
      <w:r>
        <w:t>Creaser EP, Libby DA (1986) Tagging of Age 1 Herring (</w:t>
      </w:r>
      <w:r>
        <w:rPr>
          <w:i/>
          <w:iCs/>
        </w:rPr>
        <w:t>Clupea harengus</w:t>
      </w:r>
      <w:r>
        <w:t xml:space="preserve"> L.) and Their Movement Along the Maine and New Brunswick Coasts. J Northw Atl Fish Sci 7:43–46.</w:t>
      </w:r>
    </w:p>
    <w:p w14:paraId="40EE6F20" w14:textId="77777777" w:rsidR="001F6AAD" w:rsidRDefault="001F6AAD" w:rsidP="001F6AAD">
      <w:pPr>
        <w:pStyle w:val="Bibliography"/>
      </w:pPr>
      <w:r>
        <w:t>Das N (1972) Growth of Larval Herring (</w:t>
      </w:r>
      <w:r>
        <w:rPr>
          <w:i/>
          <w:iCs/>
        </w:rPr>
        <w:t>Clupea harengus</w:t>
      </w:r>
      <w:r>
        <w:t>) in the Bay of Fundy and Gulf of Maine area. Journal of the Fisheries Research Board of Canada 29:573–575.</w:t>
      </w:r>
    </w:p>
    <w:p w14:paraId="1629E9B5" w14:textId="77777777" w:rsidR="001F6AAD" w:rsidRDefault="001F6AAD" w:rsidP="001F6AAD">
      <w:pPr>
        <w:pStyle w:val="Bibliography"/>
      </w:pPr>
      <w:r>
        <w:t>Fairchild EA, Siceloff L, Howell WH, Hoffman B, Armstrong MP (2013) Coastal spawning by winter flounder and a reassessment of Essential Fish Habitat in the Gulf of Maine. Fisheries Research 141:118–129.</w:t>
      </w:r>
    </w:p>
    <w:p w14:paraId="60F77861" w14:textId="77777777" w:rsidR="001F6AAD" w:rsidRDefault="001F6AAD" w:rsidP="001F6AAD">
      <w:pPr>
        <w:pStyle w:val="Bibliography"/>
      </w:pPr>
      <w:r>
        <w:t>Falke LP, Smith BE, Rowe S, Peters RJ, Sheehan TF (2024) Trophic ecology of groundfishes in nearshore areas of the Gulf of Maine. Journal of Fish Biology:jfb.16026.</w:t>
      </w:r>
    </w:p>
    <w:p w14:paraId="10D200DA" w14:textId="77777777" w:rsidR="001F6AAD" w:rsidRDefault="001F6AAD" w:rsidP="001F6AAD">
      <w:pPr>
        <w:pStyle w:val="Bibliography"/>
      </w:pPr>
      <w:r>
        <w:t>Fenwick I, Heim K, Pershing A, Mills K, Lucey S, Nye J (2024) Evaluating the influence of press and pulse disturbances on community dynamics of the Northeast US Large Marine Ecosystem. Mar Ecol Prog Ser 744:1–16.</w:t>
      </w:r>
    </w:p>
    <w:p w14:paraId="637755FA" w14:textId="77777777" w:rsidR="001F6AAD" w:rsidRDefault="001F6AAD" w:rsidP="001F6AAD">
      <w:pPr>
        <w:pStyle w:val="Bibliography"/>
      </w:pPr>
      <w:r>
        <w:t>Field JG, Clarke KR, Warwick RM (1982) A Practical Strategy for Analysing Multispecies Distribution Patterns. Mar Ecol Prog Ser 8:37–52.</w:t>
      </w:r>
    </w:p>
    <w:p w14:paraId="742A4D28" w14:textId="77777777" w:rsidR="001F6AAD" w:rsidRDefault="001F6AAD" w:rsidP="001F6AAD">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15DEE29B" w14:textId="77777777" w:rsidR="001F6AAD" w:rsidRDefault="001F6AAD" w:rsidP="001F6AAD">
      <w:pPr>
        <w:pStyle w:val="Bibliography"/>
      </w:pPr>
      <w:r>
        <w:t xml:space="preserve">Johnson DS (2015) The savory swimmer swims north: a northern range extension of the blue crab </w:t>
      </w:r>
      <w:r>
        <w:rPr>
          <w:i/>
          <w:iCs/>
        </w:rPr>
        <w:t>Callinectes sapidus</w:t>
      </w:r>
      <w:r>
        <w:t>? Journal of Crustacean Biology 35:105–110.</w:t>
      </w:r>
    </w:p>
    <w:p w14:paraId="22A81D84" w14:textId="77777777" w:rsidR="001F6AAD" w:rsidRDefault="001F6AAD" w:rsidP="001F6AAD">
      <w:pPr>
        <w:pStyle w:val="Bibliography"/>
      </w:pPr>
      <w:r>
        <w:t>Kleisner KM, Fogarty MJ, McGee S, Hare JA, Moret S, Perretti CT, Saba VS (2017) Marine species distribution shifts on the U.S. Northeast Continental Shelf under continued ocean warming. Progress in Oceanography 153:24–36.</w:t>
      </w:r>
    </w:p>
    <w:p w14:paraId="26811630" w14:textId="77777777" w:rsidR="001F6AAD" w:rsidRDefault="001F6AAD" w:rsidP="001F6AAD">
      <w:pPr>
        <w:pStyle w:val="Bibliography"/>
      </w:pPr>
      <w:r>
        <w:t>Lankowicz KM, Bi H, Liang D, Fan C (2020) Sonar imaging surveys fill data gaps in forage fish populations in shallow estuarine tributaries. Fisheries Research 226:105520.</w:t>
      </w:r>
    </w:p>
    <w:p w14:paraId="413D02FC" w14:textId="77777777" w:rsidR="001F6AAD" w:rsidRDefault="001F6AAD" w:rsidP="001F6AAD">
      <w:pPr>
        <w:pStyle w:val="Bibliography"/>
      </w:pPr>
      <w:r>
        <w:t>Lazzari MA, Stevenson DK (1992) Spawning Origin of Small, Late-Hatched Atlantic Herring (</w:t>
      </w:r>
      <w:r>
        <w:rPr>
          <w:i/>
          <w:iCs/>
        </w:rPr>
        <w:t>Clupea harengus</w:t>
      </w:r>
      <w:r>
        <w:t>) Larvae in a Maine Estuary. Estuaries 15:282.</w:t>
      </w:r>
    </w:p>
    <w:p w14:paraId="5CA84554" w14:textId="77777777" w:rsidR="001F6AAD" w:rsidRDefault="001F6AAD" w:rsidP="001F6AAD">
      <w:pPr>
        <w:pStyle w:val="Bibliography"/>
      </w:pPr>
      <w:r>
        <w:lastRenderedPageBreak/>
        <w:t>Le Bris A, Mills KE, Wahle RA, Chen Y, Alexander MA, Allyn AJ, Schuetz JG, Scott JD, Pershing AJ (2018) Climate vulnerability and resilience in the most valuable North American fishery. Proc Natl Acad Sci USA 115:1831–1836.</w:t>
      </w:r>
    </w:p>
    <w:p w14:paraId="3E7881CE" w14:textId="77777777" w:rsidR="001F6AAD" w:rsidRDefault="001F6AAD" w:rsidP="001F6AAD">
      <w:pPr>
        <w:pStyle w:val="Bibliography"/>
      </w:pPr>
      <w:r>
        <w:t>Lucey S, Nye J (2010) Shifting species assemblages in the Northeast US Continental Shelf Large Marine Ecosystem. Mar Ecol Prog Ser 415:23–33.</w:t>
      </w:r>
    </w:p>
    <w:p w14:paraId="301890F5" w14:textId="77777777" w:rsidR="001F6AAD" w:rsidRDefault="001F6AAD" w:rsidP="001F6AAD">
      <w:pPr>
        <w:pStyle w:val="Bibliography"/>
      </w:pPr>
      <w:r>
        <w:t>Marra G, Wood SN (2011) Practical variable selection for generalized additive models. Computational Statistics &amp; Data Analysis 55:2372–2387.</w:t>
      </w:r>
    </w:p>
    <w:p w14:paraId="397DC7AB" w14:textId="77777777" w:rsidR="001F6AAD" w:rsidRDefault="001F6AAD" w:rsidP="001F6AAD">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2961BB99" w14:textId="77777777" w:rsidR="001F6AAD" w:rsidRDefault="001F6AAD" w:rsidP="001F6AAD">
      <w:pPr>
        <w:pStyle w:val="Bibliography"/>
      </w:pPr>
      <w:r>
        <w:t>McGowan AT, Hale EA, Bartow DH, Greco M (2022) Population Dynamics of Common Nearshore Forage Fishes in the Delaware Inland Bays, USA. Estuaries and Coasts 45:2181–2203.</w:t>
      </w:r>
    </w:p>
    <w:p w14:paraId="25669335" w14:textId="77777777" w:rsidR="001F6AAD" w:rsidRDefault="001F6AAD" w:rsidP="001F6AAD">
      <w:pPr>
        <w:pStyle w:val="Bibliography"/>
      </w:pPr>
      <w:r>
        <w:t>McGowan DW, Horne JK, Parker-Stetter SL (2019) Variability in species composition and distribution of forage fish in the Gulf of Alaska. Deep Sea Research Part II: Topical Studies in Oceanography 165:221–237.</w:t>
      </w:r>
    </w:p>
    <w:p w14:paraId="6B2A1BB0" w14:textId="77777777" w:rsidR="001F6AAD" w:rsidRDefault="001F6AAD" w:rsidP="001F6AAD">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49751B0F" w14:textId="77777777" w:rsidR="001F6AAD" w:rsidRDefault="001F6AAD" w:rsidP="001F6AAD">
      <w:pPr>
        <w:pStyle w:val="Bibliography"/>
      </w:pPr>
      <w:r>
        <w:t>Methratta ET, Link JS (2007) Ontogenetic variation in habitat association for four groundfish species in the Gulf of Maine–Georges Bank region. Mar Ecol Prog Ser 338:169–181.</w:t>
      </w:r>
    </w:p>
    <w:p w14:paraId="2C9BEC7C" w14:textId="77777777" w:rsidR="001F6AAD" w:rsidRDefault="001F6AAD" w:rsidP="001F6AAD">
      <w:pPr>
        <w:pStyle w:val="Bibliography"/>
      </w:pPr>
      <w:r>
        <w:t>Mills KE, Kemberling A, Kerr LA, Lucey SM, McBride RS, Nye JA, Pershing AJ, Barajas M, Lovas CS (2024) Multispecies population-scale emergence of climate change signals in an ocean warming hotspot. ICES Journal of Marine Science 81:375–389.</w:t>
      </w:r>
    </w:p>
    <w:p w14:paraId="74CC294F" w14:textId="77777777" w:rsidR="001F6AAD" w:rsidRDefault="001F6AAD" w:rsidP="001F6AAD">
      <w:pPr>
        <w:pStyle w:val="Bibliography"/>
      </w:pPr>
      <w:r>
        <w:t>Munsch S, Cordell J, Toft J (2016) Fine-scale habitat use and behavior of a nearshore fish community: nursery functions, predation avoidance, and spatiotemporal habitat partitioning. Mar Ecol Prog Ser 557:1–15.</w:t>
      </w:r>
    </w:p>
    <w:p w14:paraId="5759BADA" w14:textId="77777777" w:rsidR="001F6AAD" w:rsidRDefault="001F6AAD" w:rsidP="001F6AAD">
      <w:pPr>
        <w:pStyle w:val="Bibliography"/>
      </w:pPr>
      <w:r>
        <w:t>NOAA (2024) Atlantic Herring 2024 management track assessment report. US Department of Commerce, Northeast Fisheries Science Center, Woods Hole, MA.</w:t>
      </w:r>
    </w:p>
    <w:p w14:paraId="2862207A" w14:textId="77777777" w:rsidR="001F6AAD" w:rsidRDefault="001F6AAD" w:rsidP="001F6AAD">
      <w:pPr>
        <w:pStyle w:val="Bibliography"/>
      </w:pPr>
      <w:r>
        <w:t>Nye J, Link J, Hare J, Overholtz W (2009) Changing spatial distribution of fish stocks in relation to climate and population size on the Northeast United States continental shelf. Mar Ecol Prog Ser 393:111–129.</w:t>
      </w:r>
    </w:p>
    <w:p w14:paraId="5784B5A5" w14:textId="77777777" w:rsidR="001F6AAD" w:rsidRDefault="001F6AAD" w:rsidP="001F6AAD">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1939662B" w14:textId="77777777" w:rsidR="001F6AAD" w:rsidRDefault="001F6AAD" w:rsidP="001F6AAD">
      <w:pPr>
        <w:pStyle w:val="Bibliography"/>
      </w:pPr>
      <w:r>
        <w:lastRenderedPageBreak/>
        <w:t>O’Neill ME, Bluhm SC, Nichols OC (2025) Citizen science contributions to the investigation of extralimital tropical and subtropical marine fish distribution via Gulf Stream transport. Fisheries:vuae014.</w:t>
      </w:r>
    </w:p>
    <w:p w14:paraId="4A113053" w14:textId="77777777" w:rsidR="001F6AAD" w:rsidRDefault="001F6AAD" w:rsidP="001F6AAD">
      <w:pPr>
        <w:pStyle w:val="Bibliography"/>
      </w:pPr>
      <w:r>
        <w:t>Pershing AJ, Alexander MA, Brady DC, Brickman D, Curchitser EN, Diamond AW, McClenachan L, Mills KE, Nichols OC, Pendleton DE, Record NR, Scott JD, Staudinger MD, Wang Y (2021) Climate impacts on the Gulf of Maine ecosystem. Elementa: Science of the Anthropocene 9:00076.</w:t>
      </w:r>
    </w:p>
    <w:p w14:paraId="1077BC8B" w14:textId="77777777" w:rsidR="001F6AAD" w:rsidRDefault="001F6AAD" w:rsidP="001F6AAD">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5C88D28C" w14:textId="77777777" w:rsidR="001F6AAD" w:rsidRDefault="001F6AAD" w:rsidP="001F6AAD">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08022B97" w14:textId="77777777" w:rsidR="001F6AAD" w:rsidRDefault="001F6AAD" w:rsidP="001F6AAD">
      <w:pPr>
        <w:pStyle w:val="Bibliography"/>
      </w:pPr>
      <w:r>
        <w:t>Pringle J, Baumann H (2019) Otolith-based growth reconstructions in young-of-year Atlantic silversides Menidia menidia and their implications for sex-selective survival. Mar Ecol Prog Ser 632:193–204.</w:t>
      </w:r>
    </w:p>
    <w:p w14:paraId="564EF474" w14:textId="77777777" w:rsidR="001F6AAD" w:rsidRDefault="001F6AAD" w:rsidP="001F6AAD">
      <w:pPr>
        <w:pStyle w:val="Bibliography"/>
      </w:pPr>
      <w:r>
        <w:t>Record N, Pershing A, Rasher D (2024) Early Warning of a Cold Wave in the Gulf of Maine. Oceanog 37.</w:t>
      </w:r>
    </w:p>
    <w:p w14:paraId="2E04F39D" w14:textId="77777777" w:rsidR="001F6AAD" w:rsidRDefault="001F6AAD" w:rsidP="001F6AAD">
      <w:pPr>
        <w:pStyle w:val="Bibliography"/>
      </w:pPr>
      <w:r>
        <w:t>Saba VS, Griffies SM, Anderson WG, Winton M, Alexander MA, Delworth TL, Hare JA, Harrison MJ, Rosati A, Vecchi GA, Zhang R (2016) Enhanced warming of the Northwest Atlantic Ocean under climate change. JGR Oceans 121:118–132.</w:t>
      </w:r>
    </w:p>
    <w:p w14:paraId="0F028FFA" w14:textId="77777777" w:rsidR="001F6AAD" w:rsidRDefault="001F6AAD" w:rsidP="001F6AAD">
      <w:pPr>
        <w:pStyle w:val="Bibliography"/>
      </w:pPr>
      <w:r>
        <w:t>Saunders R, Hachey MA, Fay CW (2006) Maine’s Diadromous Fish Community: Past, Present, and Implications for Atlantic Salmon Recovery. 31.</w:t>
      </w:r>
    </w:p>
    <w:p w14:paraId="705A174D" w14:textId="77777777" w:rsidR="001F6AAD" w:rsidRDefault="001F6AAD" w:rsidP="001F6AAD">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4B3CC8A0" w14:textId="77777777" w:rsidR="001F6AAD" w:rsidRDefault="001F6AAD" w:rsidP="001F6AAD">
      <w:pPr>
        <w:pStyle w:val="Bibliography"/>
      </w:pPr>
      <w:r>
        <w:t>Sheridan JA, Bickford D (2011) Shrinking body size as an ecological response to climate change. Nature Clim Change 1:401–406.</w:t>
      </w:r>
    </w:p>
    <w:p w14:paraId="75E99271" w14:textId="77777777" w:rsidR="001F6AAD" w:rsidRDefault="001F6AAD" w:rsidP="001F6AAD">
      <w:pPr>
        <w:pStyle w:val="Bibliography"/>
      </w:pPr>
      <w:r>
        <w:t>Sswat M, Stiasny MH, Jutfelt F, Riebesell U, Clemmesen C (2018) Growth performance and survival of larval Atlantic herring, under the combined effects of elevated temperatures and CO2. PLoS ONE 13:e0191947.</w:t>
      </w:r>
    </w:p>
    <w:p w14:paraId="1CA3DD9B" w14:textId="77777777" w:rsidR="001F6AAD" w:rsidRDefault="001F6AAD" w:rsidP="001F6AAD">
      <w:pPr>
        <w:pStyle w:val="Bibliography"/>
      </w:pPr>
      <w:r>
        <w:t>Statisticat LLC (2021) LaplacesDemon: Complete Environment for Bayesian Inference.</w:t>
      </w:r>
    </w:p>
    <w:p w14:paraId="55795428" w14:textId="77777777" w:rsidR="001F6AAD" w:rsidRDefault="001F6AAD" w:rsidP="001F6AAD">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2A9E5BFF" w14:textId="77777777" w:rsidR="001F6AAD" w:rsidRDefault="001F6AAD" w:rsidP="001F6AAD">
      <w:pPr>
        <w:pStyle w:val="Bibliography"/>
      </w:pPr>
      <w:r>
        <w:lastRenderedPageBreak/>
        <w:t>Steneck RS, Wahle RA (2013) American lobster dynamics in a brave new ocean. Can J Fish Aquat Sci 70:1612–1624.</w:t>
      </w:r>
    </w:p>
    <w:p w14:paraId="183C1AD5" w14:textId="77777777" w:rsidR="001F6AAD" w:rsidRDefault="001F6AAD" w:rsidP="001F6AAD">
      <w:pPr>
        <w:pStyle w:val="Bibliography"/>
      </w:pPr>
      <w:r>
        <w:t>Stevenson DK (1989) Spawning locations and times for Atlantic herring on the Maine coast. Maine Department of Marine Resources Bureau of Marine Sciences.</w:t>
      </w:r>
    </w:p>
    <w:p w14:paraId="54DE2502" w14:textId="77777777" w:rsidR="001F6AAD" w:rsidRDefault="001F6AAD" w:rsidP="001F6AAD">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693EB071" w14:textId="77777777" w:rsidR="001F6AAD" w:rsidRDefault="001F6AAD" w:rsidP="001F6AAD">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2503BC6A" w14:textId="77777777" w:rsidR="001F6AAD" w:rsidRDefault="001F6AAD" w:rsidP="001F6AAD">
      <w:pPr>
        <w:pStyle w:val="Bibliography"/>
      </w:pPr>
      <w:r>
        <w:t>Wood AJM, Collie JS, Hare JA (2009) A comparison between warm-water fish assemblages of Narragansett Bay and those of Long Island Sound waters. Fishery Bulletin 107:89–100.</w:t>
      </w:r>
    </w:p>
    <w:p w14:paraId="1B5FEE6D" w14:textId="415C8F4D" w:rsidR="001F6AAD" w:rsidDel="004237BA" w:rsidRDefault="001F6AAD" w:rsidP="001F6AAD">
      <w:pPr>
        <w:pStyle w:val="Bibliography"/>
        <w:rPr>
          <w:del w:id="433" w:author="Katie Lankowicz" w:date="2025-10-17T12:28:00Z" w16du:dateUtc="2025-10-17T15:28:00Z"/>
        </w:rPr>
      </w:pPr>
      <w:r>
        <w:t>Wood SN (2004) Stable and Efficient Multiple Smoothing Parameter Estimation for Generalized Additive Models. Journal of the American Statistical Association 99:673–686.</w:t>
      </w:r>
    </w:p>
    <w:p w14:paraId="2715B71F" w14:textId="4FD3B017" w:rsidR="004237BA" w:rsidRDefault="00C928BF" w:rsidP="004237BA">
      <w:pPr>
        <w:pStyle w:val="Bibliography"/>
        <w:rPr>
          <w:ins w:id="434" w:author="Katie Lankowicz" w:date="2025-10-17T12:28:00Z" w16du:dateUtc="2025-10-17T15:28:00Z"/>
          <w:b/>
          <w:color w:val="4472C4"/>
        </w:rPr>
        <w:pPrChange w:id="435" w:author="Katie Lankowicz" w:date="2025-10-17T12:28:00Z" w16du:dateUtc="2025-10-17T15:28:00Z">
          <w:pPr/>
        </w:pPrChange>
      </w:pPr>
      <w:r w:rsidRPr="00926F2C">
        <w:rPr>
          <w:b/>
          <w:color w:val="4472C4"/>
        </w:rPr>
        <w:fldChar w:fldCharType="end"/>
      </w:r>
      <w:ins w:id="436" w:author="Katie Lankowicz" w:date="2025-10-17T12:28:00Z" w16du:dateUtc="2025-10-17T15:28:00Z">
        <w:r w:rsidR="004237BA">
          <w:rPr>
            <w:b/>
            <w:color w:val="4472C4"/>
          </w:rPr>
          <w:br w:type="page"/>
        </w:r>
      </w:ins>
    </w:p>
    <w:p w14:paraId="0D7AFB6A" w14:textId="2B5CEDA6" w:rsidR="00291AF8" w:rsidRPr="00926F2C" w:rsidRDefault="00291AF8" w:rsidP="001F73AC">
      <w:pPr>
        <w:pStyle w:val="Bibliography"/>
        <w:rPr>
          <w:b/>
          <w:color w:val="4472C4"/>
        </w:rPr>
      </w:pPr>
      <w:r w:rsidRPr="00926F2C">
        <w:rPr>
          <w:b/>
          <w:color w:val="4472C4"/>
        </w:rPr>
        <w:lastRenderedPageBreak/>
        <w:t>7</w:t>
      </w:r>
      <w:r w:rsidRPr="00926F2C">
        <w:rPr>
          <w:b/>
          <w:color w:val="4472C4"/>
        </w:rPr>
        <w:tab/>
        <w:t>Figures</w:t>
      </w:r>
      <w:r w:rsidR="00F77EBD" w:rsidRPr="00926F2C">
        <w:rPr>
          <w:b/>
          <w:color w:val="4472C4"/>
        </w:rPr>
        <w:t xml:space="preserve"> &amp; Figure captions</w:t>
      </w:r>
    </w:p>
    <w:p w14:paraId="5D6CDDB5" w14:textId="06A85279" w:rsidR="00291AF8" w:rsidRPr="00611679" w:rsidRDefault="004237BA" w:rsidP="00291AF8">
      <w:pPr>
        <w:pStyle w:val="NormalWeb"/>
      </w:pPr>
      <w:ins w:id="437" w:author="Katie Lankowicz" w:date="2025-10-17T12:26:00Z" w16du:dateUtc="2025-10-17T15:26:00Z">
        <w:r>
          <w:rPr>
            <w:noProof/>
            <w14:ligatures w14:val="standardContextual"/>
          </w:rPr>
          <w:drawing>
            <wp:inline distT="0" distB="0" distL="0" distR="0" wp14:anchorId="02709E3D" wp14:editId="54511484">
              <wp:extent cx="5943600" cy="3971925"/>
              <wp:effectExtent l="0" t="0" r="0" b="9525"/>
              <wp:docPr id="1102225818" name="Picture 1" descr="A map of the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25818" name="Picture 1" descr="A map of the ocea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71925"/>
                      </a:xfrm>
                      <a:prstGeom prst="rect">
                        <a:avLst/>
                      </a:prstGeom>
                    </pic:spPr>
                  </pic:pic>
                </a:graphicData>
              </a:graphic>
            </wp:inline>
          </w:drawing>
        </w:r>
      </w:ins>
      <w:commentRangeStart w:id="438"/>
      <w:del w:id="439" w:author="Katie Lankowicz" w:date="2025-10-17T12:26:00Z" w16du:dateUtc="2025-10-17T15:26:00Z">
        <w:r w:rsidR="00611679" w:rsidDel="004237BA">
          <w:rPr>
            <w:noProof/>
          </w:rPr>
          <w:drawing>
            <wp:inline distT="0" distB="0" distL="0" distR="0" wp14:anchorId="1EDA1184" wp14:editId="775AA69C">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438"/>
      <w:r w:rsidR="004C2BA0">
        <w:rPr>
          <w:rStyle w:val="CommentReference"/>
          <w:rFonts w:asciiTheme="minorHAnsi" w:eastAsiaTheme="minorHAnsi" w:hAnsiTheme="minorHAnsi" w:cstheme="minorBidi"/>
          <w:kern w:val="2"/>
          <w14:ligatures w14:val="standardContextual"/>
        </w:rPr>
        <w:commentReference w:id="438"/>
      </w:r>
    </w:p>
    <w:p w14:paraId="394CD85E" w14:textId="4BD8713C" w:rsidR="00291AF8" w:rsidRPr="00926F2C" w:rsidRDefault="00291AF8">
      <w:pPr>
        <w:rPr>
          <w:bCs/>
        </w:rPr>
      </w:pPr>
      <w:bookmarkStart w:id="440" w:name="_Hlk197941859"/>
      <w:r w:rsidRPr="00926F2C">
        <w:rPr>
          <w:bCs/>
        </w:rPr>
        <w:t xml:space="preserve">Figure 1: </w:t>
      </w:r>
      <w:ins w:id="441" w:author="Katie Lankowicz" w:date="2025-10-17T12:26:00Z" w16du:dateUtc="2025-10-17T15:26:00Z">
        <w:r w:rsidR="004237BA">
          <w:rPr>
            <w:bCs/>
          </w:rPr>
          <w:t>(A) Location of</w:t>
        </w:r>
      </w:ins>
      <w:ins w:id="442" w:author="Katie Lankowicz" w:date="2025-10-17T12:27:00Z" w16du:dateUtc="2025-10-17T15:27:00Z">
        <w:r w:rsidR="004237BA">
          <w:rPr>
            <w:bCs/>
          </w:rPr>
          <w:t xml:space="preserve"> sampling sites (bounded by blue outline) relative to the Gulf of Maine. (B) </w:t>
        </w:r>
      </w:ins>
      <w:r w:rsidRPr="00926F2C">
        <w:rPr>
          <w:bCs/>
        </w:rPr>
        <w:t>Location of sampling sites along the western coast of Casco Bay</w:t>
      </w:r>
      <w:del w:id="443" w:author="Katie Lankowicz" w:date="2025-10-17T12:27:00Z" w16du:dateUtc="2025-10-17T15:27:00Z">
        <w:r w:rsidRPr="00926F2C" w:rsidDel="004237BA">
          <w:rPr>
            <w:bCs/>
          </w:rPr>
          <w:delText>. Inset shows the state of Maine and relative position (red border) of the sampling area.</w:delText>
        </w:r>
      </w:del>
      <w:ins w:id="444" w:author="Katie Lankowicz" w:date="2025-10-17T12:27:00Z" w16du:dateUtc="2025-10-17T15:27:00Z">
        <w:r w:rsidR="004237BA">
          <w:rPr>
            <w:bCs/>
          </w:rPr>
          <w:t>.</w:t>
        </w:r>
      </w:ins>
      <w:r w:rsidRPr="00926F2C">
        <w:rPr>
          <w:bCs/>
        </w:rPr>
        <w:t xml:space="preserve"> Sites are, from north to south, Presumpscot Moorings (PM), Skitterygusset (SK), Mussel Cove (MC), Audubon (AD), Brothers Island North (BN), Mackworth Island North (MN), Mackworth Island Beach (MB), Back Cove (BC), Great Diamond Island (GD), Southern Maine Community College (SM), Cushing Island (CI), and Alewife Cove (</w:t>
      </w:r>
      <w:r w:rsidR="004F16F7">
        <w:rPr>
          <w:bCs/>
        </w:rPr>
        <w:t>AC</w:t>
      </w:r>
      <w:r w:rsidRPr="00926F2C">
        <w:rPr>
          <w:bCs/>
        </w:rPr>
        <w:t xml:space="preserve">). The city of Portland is also labeled for </w:t>
      </w:r>
      <w:ins w:id="445" w:author="Katie Lankowicz" w:date="2025-10-17T12:28:00Z" w16du:dateUtc="2025-10-17T15:28:00Z">
        <w:r w:rsidR="004237BA">
          <w:rPr>
            <w:bCs/>
          </w:rPr>
          <w:t xml:space="preserve">spatial </w:t>
        </w:r>
      </w:ins>
      <w:r w:rsidRPr="00926F2C">
        <w:rPr>
          <w:bCs/>
        </w:rPr>
        <w:t>context.</w:t>
      </w:r>
      <w:bookmarkEnd w:id="440"/>
      <w:r w:rsidRPr="00926F2C">
        <w:rPr>
          <w:bCs/>
        </w:rPr>
        <w:br w:type="page"/>
      </w:r>
    </w:p>
    <w:p w14:paraId="487888FD" w14:textId="58BF3613" w:rsidR="00291AF8" w:rsidRPr="00926F2C" w:rsidDel="004C2BA0" w:rsidRDefault="00291AF8" w:rsidP="00291AF8">
      <w:pPr>
        <w:pStyle w:val="NormalWeb"/>
        <w:rPr>
          <w:del w:id="446" w:author="Katie Lankowicz" w:date="2025-10-15T16:01:00Z" w16du:dateUtc="2025-10-15T19:01:00Z"/>
          <w:rFonts w:asciiTheme="minorHAnsi" w:hAnsiTheme="minorHAnsi"/>
          <w:sz w:val="22"/>
          <w:szCs w:val="22"/>
        </w:rPr>
      </w:pPr>
      <w:del w:id="447" w:author="Katie Lankowicz" w:date="2025-10-15T16:01:00Z" w16du:dateUtc="2025-10-15T19:01:00Z">
        <w:r w:rsidRPr="00926F2C" w:rsidDel="004C2BA0">
          <w:rPr>
            <w:rFonts w:asciiTheme="minorHAnsi" w:hAnsiTheme="minorHAnsi"/>
            <w:noProof/>
            <w:sz w:val="22"/>
            <w:szCs w:val="22"/>
          </w:rPr>
          <w:lastRenderedPageBreak/>
          <w:drawing>
            <wp:inline distT="0" distB="0" distL="0" distR="0" wp14:anchorId="786EA9E4" wp14:editId="2AA0C70B">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del>
    </w:p>
    <w:p w14:paraId="2FC866F0" w14:textId="034C3FE5" w:rsidR="00291AF8" w:rsidRPr="00926F2C" w:rsidDel="004C2BA0" w:rsidRDefault="00291AF8" w:rsidP="00291AF8">
      <w:pPr>
        <w:pStyle w:val="NormalWeb"/>
        <w:rPr>
          <w:del w:id="448" w:author="Katie Lankowicz" w:date="2025-10-15T16:01:00Z" w16du:dateUtc="2025-10-15T19:01:00Z"/>
          <w:bCs/>
        </w:rPr>
      </w:pPr>
      <w:del w:id="449" w:author="Katie Lankowicz" w:date="2025-10-15T16:01:00Z" w16du:dateUtc="2025-10-15T19:01:00Z">
        <w:r w:rsidRPr="00926F2C" w:rsidDel="004C2BA0">
          <w:rPr>
            <w:rFonts w:asciiTheme="minorHAnsi" w:hAnsiTheme="minorHAnsi"/>
            <w:bCs/>
            <w:sz w:val="22"/>
            <w:szCs w:val="22"/>
          </w:rPr>
          <w:delText xml:space="preserve">Figure 2: Weekly length distributions (in mm) for herring (top panel) and silverside (bottom panel) aggregated across all sampled years. Blue lines indicate locally estimated scatterplot smoothing </w:delText>
        </w:r>
        <w:r w:rsidR="0063690C" w:rsidDel="004C2BA0">
          <w:rPr>
            <w:rFonts w:asciiTheme="minorHAnsi" w:hAnsiTheme="minorHAnsi"/>
            <w:bCs/>
            <w:sz w:val="22"/>
            <w:szCs w:val="22"/>
          </w:rPr>
          <w:delText xml:space="preserve">(LOESS) </w:delText>
        </w:r>
        <w:r w:rsidRPr="00926F2C" w:rsidDel="004C2BA0">
          <w:rPr>
            <w:rFonts w:asciiTheme="minorHAnsi" w:hAnsiTheme="minorHAnsi"/>
            <w:bCs/>
            <w:sz w:val="22"/>
            <w:szCs w:val="22"/>
          </w:rPr>
          <w:delText>regressions to illustrate changes average weekly lengths.</w:delText>
        </w:r>
        <w:r w:rsidRPr="00926F2C" w:rsidDel="004C2BA0">
          <w:rPr>
            <w:rFonts w:asciiTheme="minorHAnsi" w:hAnsiTheme="minorHAnsi"/>
            <w:bCs/>
            <w:sz w:val="22"/>
            <w:szCs w:val="22"/>
          </w:rPr>
          <w:br w:type="page"/>
        </w:r>
      </w:del>
    </w:p>
    <w:p w14:paraId="62E8E700" w14:textId="200B3C74" w:rsidR="00291AF8" w:rsidRPr="00926F2C" w:rsidDel="00431961" w:rsidRDefault="00291AF8" w:rsidP="00291AF8">
      <w:pPr>
        <w:pStyle w:val="NormalWeb"/>
        <w:rPr>
          <w:del w:id="450" w:author="Katie Lankowicz" w:date="2025-10-15T16:40:00Z" w16du:dateUtc="2025-10-15T19:40:00Z"/>
        </w:rPr>
      </w:pPr>
      <w:del w:id="451" w:author="Katie Lankowicz" w:date="2025-10-15T16:40:00Z" w16du:dateUtc="2025-10-15T19:40:00Z">
        <w:r w:rsidRPr="00926F2C" w:rsidDel="00431961">
          <w:rPr>
            <w:noProof/>
          </w:rPr>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del>
    </w:p>
    <w:p w14:paraId="73D1DCFA" w14:textId="5B1D79FC" w:rsidR="00291AF8" w:rsidRPr="00431961" w:rsidDel="00431961" w:rsidRDefault="00291AF8" w:rsidP="00291AF8">
      <w:pPr>
        <w:pStyle w:val="NormalWeb"/>
        <w:rPr>
          <w:del w:id="452" w:author="Katie Lankowicz" w:date="2025-10-15T16:40:00Z" w16du:dateUtc="2025-10-15T19:40:00Z"/>
          <w:rFonts w:asciiTheme="minorHAnsi" w:hAnsiTheme="minorHAnsi"/>
          <w:sz w:val="22"/>
          <w:szCs w:val="22"/>
          <w:rPrChange w:id="453" w:author="Katie Lankowicz" w:date="2025-10-15T16:39:00Z" w16du:dateUtc="2025-10-15T19:39:00Z">
            <w:rPr>
              <w:del w:id="454" w:author="Katie Lankowicz" w:date="2025-10-15T16:40:00Z" w16du:dateUtc="2025-10-15T19:40:00Z"/>
            </w:rPr>
          </w:rPrChange>
        </w:rPr>
      </w:pPr>
      <w:del w:id="455" w:author="Katie Lankowicz" w:date="2025-10-15T16:40:00Z" w16du:dateUtc="2025-10-15T19:40:00Z">
        <w:r w:rsidRPr="00926F2C" w:rsidDel="00431961">
          <w:rPr>
            <w:rFonts w:asciiTheme="minorHAnsi" w:hAnsiTheme="minorHAnsi"/>
            <w:sz w:val="22"/>
            <w:szCs w:val="22"/>
          </w:rPr>
          <w:delText xml:space="preserve">Figure </w:delText>
        </w:r>
      </w:del>
      <w:del w:id="456" w:author="Katie Lankowicz" w:date="2025-10-15T16:01:00Z" w16du:dateUtc="2025-10-15T19:01:00Z">
        <w:r w:rsidRPr="00926F2C" w:rsidDel="004C2BA0">
          <w:rPr>
            <w:rFonts w:asciiTheme="minorHAnsi" w:hAnsiTheme="minorHAnsi"/>
            <w:sz w:val="22"/>
            <w:szCs w:val="22"/>
          </w:rPr>
          <w:delText>3</w:delText>
        </w:r>
      </w:del>
      <w:del w:id="457" w:author="Katie Lankowicz" w:date="2025-10-15T16:40:00Z" w16du:dateUtc="2025-10-15T19:40:00Z">
        <w:r w:rsidRPr="00926F2C" w:rsidDel="00431961">
          <w:rPr>
            <w:rFonts w:asciiTheme="minorHAnsi" w:hAnsiTheme="minorHAnsi"/>
            <w:sz w:val="22"/>
            <w:szCs w:val="22"/>
          </w:rPr>
          <w:delText xml:space="preserve">: </w:delText>
        </w:r>
      </w:del>
      <w:del w:id="458" w:author="Katie Lankowicz" w:date="2025-10-15T16:39:00Z" w16du:dateUtc="2025-10-15T19:39:00Z">
        <w:r w:rsidRPr="00926F2C" w:rsidDel="00431961">
          <w:rPr>
            <w:rFonts w:asciiTheme="minorHAnsi" w:hAnsiTheme="minorHAnsi"/>
            <w:sz w:val="22"/>
            <w:szCs w:val="22"/>
          </w:rPr>
          <w:delText xml:space="preserve">Temperature anomalies compared to the average daily temperatures estimated from the Portland Harbor </w:delText>
        </w:r>
      </w:del>
      <w:del w:id="459" w:author="Katie Lankowicz" w:date="2025-10-15T16:36:00Z" w16du:dateUtc="2025-10-15T19:36:00Z">
        <w:r w:rsidRPr="00926F2C" w:rsidDel="00431961">
          <w:rPr>
            <w:rFonts w:asciiTheme="minorHAnsi" w:hAnsiTheme="minorHAnsi"/>
            <w:sz w:val="22"/>
            <w:szCs w:val="22"/>
          </w:rPr>
          <w:delText xml:space="preserve">Buoy </w:delText>
        </w:r>
      </w:del>
      <w:del w:id="460" w:author="Katie Lankowicz" w:date="2025-10-15T16:39:00Z" w16du:dateUtc="2025-10-15T19:39:00Z">
        <w:r w:rsidRPr="00926F2C" w:rsidDel="00431961">
          <w:rPr>
            <w:rFonts w:asciiTheme="minorHAnsi" w:hAnsiTheme="minorHAnsi"/>
            <w:sz w:val="22"/>
            <w:szCs w:val="22"/>
          </w:rPr>
          <w:delText>2003-2020 climate reference period. Gray dots indicate daily anomalies (in °C). Colored dots indicate average annual anomalies; red dots indicate anomalies above the CRP estimate, and blue dots indicate anomalies below the CRP estimate.</w:delText>
        </w:r>
      </w:del>
      <w:del w:id="461" w:author="Katie Lankowicz" w:date="2025-10-15T16:40:00Z" w16du:dateUtc="2025-10-15T19:40:00Z">
        <w:r w:rsidRPr="00926F2C" w:rsidDel="00431961">
          <w:rPr>
            <w:rFonts w:asciiTheme="minorHAnsi" w:hAnsiTheme="minorHAnsi"/>
            <w:sz w:val="22"/>
            <w:szCs w:val="22"/>
          </w:rPr>
          <w:br w:type="page"/>
        </w:r>
      </w:del>
    </w:p>
    <w:p w14:paraId="021F8CB7" w14:textId="414DC913" w:rsidR="00291AF8" w:rsidRPr="00926F2C" w:rsidRDefault="00291AF8" w:rsidP="00291AF8">
      <w:pPr>
        <w:pStyle w:val="NormalWeb"/>
      </w:pPr>
      <w:r w:rsidRPr="00926F2C">
        <w:rPr>
          <w:noProof/>
        </w:rPr>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8"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9" o:title="A graph of a bar chart&#10;&#10;AI-generated content may be incorrect"/>
                </v:shape>
                <w10:anchorlock/>
              </v:group>
            </w:pict>
          </mc:Fallback>
        </mc:AlternateContent>
      </w:r>
    </w:p>
    <w:p w14:paraId="746E0595" w14:textId="25748898" w:rsidR="00291AF8" w:rsidRPr="00926F2C" w:rsidRDefault="00291AF8" w:rsidP="00291AF8">
      <w:pPr>
        <w:pStyle w:val="NormalWeb"/>
      </w:pPr>
      <w:r w:rsidRPr="00926F2C">
        <w:rPr>
          <w:rFonts w:asciiTheme="minorHAnsi" w:hAnsiTheme="minorHAnsi"/>
          <w:sz w:val="22"/>
          <w:szCs w:val="22"/>
        </w:rPr>
        <w:t xml:space="preserve">Figure </w:t>
      </w:r>
      <w:ins w:id="462" w:author="Katie Lankowicz" w:date="2025-10-15T16:45:00Z" w16du:dateUtc="2025-10-15T19:45:00Z">
        <w:r w:rsidR="00431961">
          <w:rPr>
            <w:rFonts w:asciiTheme="minorHAnsi" w:hAnsiTheme="minorHAnsi"/>
            <w:sz w:val="22"/>
            <w:szCs w:val="22"/>
          </w:rPr>
          <w:t>2</w:t>
        </w:r>
      </w:ins>
      <w:del w:id="463" w:author="Katie Lankowicz" w:date="2025-10-15T16:05:00Z" w16du:dateUtc="2025-10-15T19:05:00Z">
        <w:r w:rsidRPr="00926F2C" w:rsidDel="004C2BA0">
          <w:rPr>
            <w:rFonts w:asciiTheme="minorHAnsi" w:hAnsiTheme="minorHAnsi"/>
            <w:sz w:val="22"/>
            <w:szCs w:val="22"/>
          </w:rPr>
          <w:delText>4</w:delText>
        </w:r>
      </w:del>
      <w:r w:rsidRPr="00926F2C">
        <w:rPr>
          <w:rFonts w:asciiTheme="minorHAnsi" w:hAnsiTheme="minorHAnsi"/>
          <w:sz w:val="22"/>
          <w:szCs w:val="22"/>
        </w:rPr>
        <w:t>: A. (Top panel) Weekly length distributions (in mm) of age-0 herring (top row) and silverside (bottom row) in years designated as having average annual temperature anomalies cooler (left column) and warmer (right column) than expected given the</w:t>
      </w:r>
      <w:ins w:id="464" w:author="Katie Lankowicz" w:date="2025-10-15T15:59:00Z" w16du:dateUtc="2025-10-15T18:59:00Z">
        <w:r w:rsidR="004C2BA0">
          <w:rPr>
            <w:rFonts w:asciiTheme="minorHAnsi" w:hAnsiTheme="minorHAnsi"/>
            <w:sz w:val="22"/>
            <w:szCs w:val="22"/>
          </w:rPr>
          <w:t xml:space="preserve"> climate reference period</w:t>
        </w:r>
      </w:ins>
      <w:r w:rsidRPr="00926F2C">
        <w:rPr>
          <w:rFonts w:asciiTheme="minorHAnsi" w:hAnsiTheme="minorHAnsi"/>
          <w:sz w:val="22"/>
          <w:szCs w:val="22"/>
        </w:rPr>
        <w:t xml:space="preserve"> </w:t>
      </w:r>
      <w:ins w:id="465" w:author="Katie Lankowicz" w:date="2025-10-15T15:59:00Z" w16du:dateUtc="2025-10-15T18:59:00Z">
        <w:r w:rsidR="004C2BA0">
          <w:rPr>
            <w:rFonts w:asciiTheme="minorHAnsi" w:hAnsiTheme="minorHAnsi"/>
            <w:sz w:val="22"/>
            <w:szCs w:val="22"/>
          </w:rPr>
          <w:t>(</w:t>
        </w:r>
      </w:ins>
      <w:r w:rsidRPr="00926F2C">
        <w:rPr>
          <w:rFonts w:asciiTheme="minorHAnsi" w:hAnsiTheme="minorHAnsi"/>
          <w:sz w:val="22"/>
          <w:szCs w:val="22"/>
        </w:rPr>
        <w:t>CRP</w:t>
      </w:r>
      <w:ins w:id="466" w:author="Katie Lankowicz" w:date="2025-10-15T15:59:00Z" w16du:dateUtc="2025-10-15T18:59:00Z">
        <w:r w:rsidR="004C2BA0">
          <w:rPr>
            <w:rFonts w:asciiTheme="minorHAnsi" w:hAnsiTheme="minorHAnsi"/>
            <w:sz w:val="22"/>
            <w:szCs w:val="22"/>
          </w:rPr>
          <w:t>)</w:t>
        </w:r>
      </w:ins>
      <w:r w:rsidRPr="00926F2C">
        <w:rPr>
          <w:rFonts w:asciiTheme="minorHAnsi" w:hAnsiTheme="minorHAnsi"/>
          <w:sz w:val="22"/>
          <w:szCs w:val="22"/>
        </w:rPr>
        <w:t>.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20"/>
          <w:footerReference w:type="default" r:id="rId21"/>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17BC556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ins w:id="470" w:author="Katie Lankowicz" w:date="2025-10-15T16:45:00Z" w16du:dateUtc="2025-10-15T19:45:00Z">
        <w:r w:rsidR="00431961">
          <w:rPr>
            <w:rFonts w:asciiTheme="minorHAnsi" w:hAnsiTheme="minorHAnsi"/>
            <w:sz w:val="22"/>
            <w:szCs w:val="22"/>
          </w:rPr>
          <w:t>3</w:t>
        </w:r>
      </w:ins>
      <w:del w:id="471" w:author="Katie Lankowicz" w:date="2025-10-15T16:05:00Z" w16du:dateUtc="2025-10-15T19:05:00Z">
        <w:r w:rsidRPr="00926F2C" w:rsidDel="004C2BA0">
          <w:rPr>
            <w:rFonts w:asciiTheme="minorHAnsi" w:hAnsiTheme="minorHAnsi"/>
            <w:sz w:val="22"/>
            <w:szCs w:val="22"/>
          </w:rPr>
          <w:delText>5</w:delText>
        </w:r>
      </w:del>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3A05E8D2"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r w:rsidRPr="00926F2C">
        <w:rPr>
          <w:rFonts w:asciiTheme="minorHAnsi" w:hAnsiTheme="minorHAnsi"/>
          <w:sz w:val="22"/>
          <w:szCs w:val="22"/>
        </w:rPr>
        <w:t xml:space="preserve">Figure </w:t>
      </w:r>
      <w:ins w:id="472" w:author="Katie Lankowicz" w:date="2025-10-15T16:45:00Z" w16du:dateUtc="2025-10-15T19:45:00Z">
        <w:r w:rsidR="00431961">
          <w:rPr>
            <w:rFonts w:asciiTheme="minorHAnsi" w:hAnsiTheme="minorHAnsi"/>
            <w:sz w:val="22"/>
            <w:szCs w:val="22"/>
          </w:rPr>
          <w:t>4</w:t>
        </w:r>
      </w:ins>
      <w:del w:id="473" w:author="Katie Lankowicz" w:date="2025-10-15T16:05:00Z" w16du:dateUtc="2025-10-15T19:05:00Z">
        <w:r w:rsidRPr="00926F2C" w:rsidDel="004C2BA0">
          <w:rPr>
            <w:rFonts w:asciiTheme="minorHAnsi" w:hAnsiTheme="minorHAnsi"/>
            <w:sz w:val="22"/>
            <w:szCs w:val="22"/>
          </w:rPr>
          <w:delText>6</w:delText>
        </w:r>
      </w:del>
      <w:r w:rsidRPr="00926F2C">
        <w:rPr>
          <w:rFonts w:asciiTheme="minorHAnsi" w:hAnsiTheme="minorHAnsi"/>
          <w:sz w:val="22"/>
          <w:szCs w:val="22"/>
        </w:rPr>
        <w:t>: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779A8ECE" w:rsidR="000229DC" w:rsidRPr="00926F2C" w:rsidRDefault="0074445F" w:rsidP="000229DC">
      <w:pPr>
        <w:pStyle w:val="NormalWeb"/>
        <w:rPr>
          <w:rFonts w:asciiTheme="minorHAnsi" w:hAnsiTheme="minorHAnsi"/>
          <w:bCs/>
          <w:sz w:val="22"/>
          <w:szCs w:val="22"/>
        </w:rPr>
      </w:pPr>
      <w:r w:rsidRPr="00926F2C">
        <w:rPr>
          <w:rFonts w:asciiTheme="minorHAnsi" w:hAnsiTheme="minorHAnsi"/>
          <w:sz w:val="22"/>
          <w:szCs w:val="22"/>
        </w:rPr>
        <w:t xml:space="preserve">Figure </w:t>
      </w:r>
      <w:ins w:id="474" w:author="Katie Lankowicz" w:date="2025-10-15T16:45:00Z" w16du:dateUtc="2025-10-15T19:45:00Z">
        <w:r w:rsidR="00431961">
          <w:rPr>
            <w:rFonts w:asciiTheme="minorHAnsi" w:hAnsiTheme="minorHAnsi"/>
            <w:sz w:val="22"/>
            <w:szCs w:val="22"/>
          </w:rPr>
          <w:t>5</w:t>
        </w:r>
      </w:ins>
      <w:del w:id="475" w:author="Katie Lankowicz" w:date="2025-10-15T16:05:00Z" w16du:dateUtc="2025-10-15T19:05:00Z">
        <w:r w:rsidRPr="00926F2C" w:rsidDel="004C2BA0">
          <w:rPr>
            <w:rFonts w:asciiTheme="minorHAnsi" w:hAnsiTheme="minorHAnsi"/>
            <w:sz w:val="22"/>
            <w:szCs w:val="22"/>
          </w:rPr>
          <w:delText>7</w:delText>
        </w:r>
      </w:del>
      <w:r w:rsidRPr="00926F2C">
        <w:rPr>
          <w:rFonts w:asciiTheme="minorHAnsi" w:hAnsiTheme="minorHAnsi"/>
          <w:sz w:val="22"/>
          <w:szCs w:val="22"/>
        </w:rPr>
        <w:t xml:space="preserve">: </w:t>
      </w:r>
      <w:r w:rsidR="000229DC" w:rsidRPr="00926F2C">
        <w:rPr>
          <w:rFonts w:asciiTheme="minorHAnsi" w:hAnsiTheme="minorHAnsi"/>
          <w:sz w:val="22"/>
          <w:szCs w:val="22"/>
        </w:rPr>
        <w:t>Nonmetric multidimensional scaling and k-means cluster analysis of community composition among all sampling sites. Clockwise from top left, the panels illustrate (a) the cluster</w:t>
      </w:r>
      <w:r w:rsidR="00191AE4">
        <w:rPr>
          <w:rFonts w:asciiTheme="minorHAnsi" w:hAnsiTheme="minorHAnsi"/>
          <w:sz w:val="22"/>
          <w:szCs w:val="22"/>
        </w:rPr>
        <w:t>s</w:t>
      </w:r>
      <w:r w:rsidR="000229DC" w:rsidRPr="00926F2C">
        <w:rPr>
          <w:rFonts w:asciiTheme="minorHAnsi" w:hAnsiTheme="minorHAnsi"/>
          <w:sz w:val="22"/>
          <w:szCs w:val="22"/>
        </w:rPr>
        <w:t xml:space="preserve"> of similar community composition found at each sampling site in the </w:t>
      </w:r>
      <w:r w:rsidR="000229DC" w:rsidRPr="00926F2C">
        <w:rPr>
          <w:rFonts w:asciiTheme="minorHAnsi" w:hAnsiTheme="minorHAnsi"/>
          <w:bCs/>
          <w:sz w:val="22"/>
          <w:szCs w:val="22"/>
        </w:rPr>
        <w:t xml:space="preserve">early summer (weeks 24-28 of each year), mid summer (weeks 29-33), and late summer (weeks 34-39) periods; (b) the NMDS ordination of each site-period combination (points) with coloring indicating the same clustering structure and herring (h), silverside (ss), and sand lance (sl) association to the ordination structure illustrated as vectors; and (c) 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000229DC" w:rsidRPr="00926F2C">
        <w:rPr>
          <w:rFonts w:asciiTheme="minorHAnsi" w:hAnsiTheme="minorHAnsi"/>
          <w:bCs/>
          <w:sz w:val="22"/>
          <w:szCs w:val="22"/>
        </w:rPr>
        <w:t xml:space="preserve"> (aw), Atlantic herring (h), Atlantic silverside (ss), mummichog (mm), and American sand lance (sl).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0F0AFD4D" w:rsidR="00F77EBD" w:rsidRPr="00926F2C" w:rsidRDefault="000229DC" w:rsidP="00F77EBD">
      <w:pPr>
        <w:pStyle w:val="NormalWeb"/>
        <w:rPr>
          <w:bCs/>
        </w:rPr>
      </w:pPr>
      <w:r w:rsidRPr="00926F2C">
        <w:rPr>
          <w:rFonts w:asciiTheme="minorHAnsi" w:hAnsiTheme="minorHAnsi"/>
          <w:sz w:val="22"/>
          <w:szCs w:val="22"/>
        </w:rPr>
        <w:t xml:space="preserve">Figure </w:t>
      </w:r>
      <w:ins w:id="476" w:author="Katie Lankowicz" w:date="2025-10-15T16:45:00Z" w16du:dateUtc="2025-10-15T19:45:00Z">
        <w:r w:rsidR="00431961">
          <w:rPr>
            <w:rFonts w:asciiTheme="minorHAnsi" w:hAnsiTheme="minorHAnsi"/>
            <w:sz w:val="22"/>
            <w:szCs w:val="22"/>
          </w:rPr>
          <w:t>6</w:t>
        </w:r>
      </w:ins>
      <w:del w:id="477" w:author="Katie Lankowicz" w:date="2025-10-15T16:05:00Z" w16du:dateUtc="2025-10-15T19:05:00Z">
        <w:r w:rsidRPr="00926F2C" w:rsidDel="004C2BA0">
          <w:rPr>
            <w:rFonts w:asciiTheme="minorHAnsi" w:hAnsiTheme="minorHAnsi"/>
            <w:sz w:val="22"/>
            <w:szCs w:val="22"/>
          </w:rPr>
          <w:delText>8</w:delText>
        </w:r>
      </w:del>
      <w:r w:rsidRPr="00926F2C">
        <w:rPr>
          <w:rFonts w:asciiTheme="minorHAnsi" w:hAnsiTheme="minorHAnsi"/>
          <w:sz w:val="22"/>
          <w:szCs w:val="22"/>
        </w:rPr>
        <w:t xml:space="preserve">: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Pr="00926F2C">
        <w:rPr>
          <w:rFonts w:asciiTheme="minorHAnsi" w:hAnsiTheme="minorHAnsi"/>
          <w:bCs/>
          <w:sz w:val="22"/>
          <w:szCs w:val="22"/>
        </w:rPr>
        <w:t xml:space="preserve"> (aw), Atlantic herring (h), Atlantic silverside (ss), mummichog (mm), and American sand lance (sl). </w:t>
      </w:r>
      <w:r w:rsidR="00F77EBD" w:rsidRPr="00926F2C">
        <w:rPr>
          <w:rFonts w:asciiTheme="minorHAnsi" w:hAnsiTheme="minorHAnsi"/>
          <w:bCs/>
          <w:sz w:val="22"/>
          <w:szCs w:val="22"/>
        </w:rPr>
        <w:br w:type="page"/>
      </w:r>
    </w:p>
    <w:p w14:paraId="5E1D83A5" w14:textId="0D632F3F"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w:t>
      </w:r>
      <w:r w:rsidR="00191AE4">
        <w:rPr>
          <w:b/>
          <w:color w:val="4472C4"/>
        </w:rPr>
        <w:t>s &amp; table</w:t>
      </w:r>
      <w:r w:rsidRPr="00926F2C">
        <w:rPr>
          <w:b/>
          <w:color w:val="4472C4"/>
        </w:rPr>
        <w:t xml:space="preserve"> captions</w:t>
      </w:r>
    </w:p>
    <w:p w14:paraId="69A0DBC2" w14:textId="6A4C9350" w:rsidR="000229DC" w:rsidRDefault="00F77EBD" w:rsidP="000229DC">
      <w:pPr>
        <w:pStyle w:val="NormalWeb"/>
        <w:rPr>
          <w:rFonts w:asciiTheme="minorHAnsi" w:hAnsiTheme="minorHAnsi"/>
          <w:sz w:val="22"/>
          <w:szCs w:val="22"/>
        </w:rPr>
      </w:pPr>
      <w:r w:rsidRPr="00926F2C">
        <w:rPr>
          <w:rFonts w:asciiTheme="minorHAnsi" w:hAnsiTheme="minorHAnsi"/>
          <w:sz w:val="22"/>
          <w:szCs w:val="22"/>
        </w:rPr>
        <w:t>Table 1: Summary of seine catch data of 11 year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tbl>
      <w:tblPr>
        <w:tblW w:w="9360" w:type="dxa"/>
        <w:tblLook w:val="04A0" w:firstRow="1" w:lastRow="0" w:firstColumn="1" w:lastColumn="0" w:noHBand="0" w:noVBand="1"/>
      </w:tblPr>
      <w:tblGrid>
        <w:gridCol w:w="1613"/>
        <w:gridCol w:w="2423"/>
        <w:gridCol w:w="855"/>
        <w:gridCol w:w="824"/>
        <w:gridCol w:w="153"/>
        <w:gridCol w:w="972"/>
        <w:gridCol w:w="362"/>
        <w:gridCol w:w="936"/>
        <w:gridCol w:w="216"/>
        <w:gridCol w:w="1006"/>
      </w:tblGrid>
      <w:tr w:rsidR="00191AE4" w:rsidRPr="00191AE4" w14:paraId="697306DB" w14:textId="77777777" w:rsidTr="001F73AC">
        <w:trPr>
          <w:trHeight w:val="300"/>
        </w:trPr>
        <w:tc>
          <w:tcPr>
            <w:tcW w:w="1613" w:type="dxa"/>
            <w:tcBorders>
              <w:top w:val="nil"/>
              <w:left w:val="nil"/>
              <w:bottom w:val="single" w:sz="4" w:space="0" w:color="auto"/>
              <w:right w:val="nil"/>
            </w:tcBorders>
            <w:noWrap/>
            <w:vAlign w:val="bottom"/>
            <w:hideMark/>
          </w:tcPr>
          <w:p w14:paraId="3BC39EB8"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Common name</w:t>
            </w:r>
          </w:p>
        </w:tc>
        <w:tc>
          <w:tcPr>
            <w:tcW w:w="2423" w:type="dxa"/>
            <w:tcBorders>
              <w:top w:val="nil"/>
              <w:left w:val="nil"/>
              <w:bottom w:val="single" w:sz="4" w:space="0" w:color="auto"/>
              <w:right w:val="nil"/>
            </w:tcBorders>
            <w:noWrap/>
            <w:vAlign w:val="bottom"/>
            <w:hideMark/>
          </w:tcPr>
          <w:p w14:paraId="5AACD082"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Scientific name</w:t>
            </w:r>
          </w:p>
        </w:tc>
        <w:tc>
          <w:tcPr>
            <w:tcW w:w="855" w:type="dxa"/>
            <w:tcBorders>
              <w:top w:val="nil"/>
              <w:left w:val="nil"/>
              <w:bottom w:val="single" w:sz="4" w:space="0" w:color="auto"/>
              <w:right w:val="nil"/>
            </w:tcBorders>
            <w:noWrap/>
            <w:vAlign w:val="bottom"/>
            <w:hideMark/>
          </w:tcPr>
          <w:p w14:paraId="32C7F8FF" w14:textId="007A19D8" w:rsidR="00191AE4" w:rsidRPr="00191AE4" w:rsidRDefault="001F73AC" w:rsidP="00191AE4">
            <w:pPr>
              <w:spacing w:after="0" w:line="240" w:lineRule="auto"/>
              <w:jc w:val="center"/>
              <w:rPr>
                <w:rFonts w:ascii="Aptos Narrow" w:eastAsia="Times New Roman" w:hAnsi="Aptos Narrow" w:cs="Times New Roman"/>
                <w:b/>
                <w:bCs/>
                <w:color w:val="000000"/>
                <w:kern w:val="0"/>
                <w:sz w:val="18"/>
                <w:szCs w:val="18"/>
                <w14:ligatures w14:val="none"/>
              </w:rPr>
            </w:pPr>
            <w:r>
              <w:rPr>
                <w:rFonts w:ascii="Aptos Narrow" w:eastAsia="Times New Roman" w:hAnsi="Aptos Narrow" w:cs="Times New Roman"/>
                <w:b/>
                <w:bCs/>
                <w:color w:val="000000"/>
                <w:kern w:val="0"/>
                <w:sz w:val="18"/>
                <w:szCs w:val="18"/>
                <w14:ligatures w14:val="none"/>
              </w:rPr>
              <w:t># Individs.</w:t>
            </w:r>
          </w:p>
        </w:tc>
        <w:tc>
          <w:tcPr>
            <w:tcW w:w="824" w:type="dxa"/>
            <w:tcBorders>
              <w:top w:val="nil"/>
              <w:left w:val="nil"/>
              <w:bottom w:val="single" w:sz="4" w:space="0" w:color="auto"/>
              <w:right w:val="nil"/>
            </w:tcBorders>
            <w:noWrap/>
            <w:vAlign w:val="bottom"/>
            <w:hideMark/>
          </w:tcPr>
          <w:p w14:paraId="3CA82C73"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total catch</w:t>
            </w:r>
          </w:p>
        </w:tc>
        <w:tc>
          <w:tcPr>
            <w:tcW w:w="1125" w:type="dxa"/>
            <w:gridSpan w:val="2"/>
            <w:tcBorders>
              <w:top w:val="nil"/>
              <w:left w:val="nil"/>
              <w:bottom w:val="single" w:sz="4" w:space="0" w:color="auto"/>
              <w:right w:val="nil"/>
            </w:tcBorders>
            <w:noWrap/>
            <w:vAlign w:val="bottom"/>
            <w:hideMark/>
          </w:tcPr>
          <w:p w14:paraId="1ABDFB24"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Encounters</w:t>
            </w:r>
          </w:p>
        </w:tc>
        <w:tc>
          <w:tcPr>
            <w:tcW w:w="1298" w:type="dxa"/>
            <w:gridSpan w:val="2"/>
            <w:tcBorders>
              <w:top w:val="nil"/>
              <w:left w:val="nil"/>
              <w:bottom w:val="single" w:sz="4" w:space="0" w:color="auto"/>
              <w:right w:val="nil"/>
            </w:tcBorders>
            <w:noWrap/>
            <w:vAlign w:val="bottom"/>
            <w:hideMark/>
          </w:tcPr>
          <w:p w14:paraId="055852DF"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encounters</w:t>
            </w:r>
          </w:p>
        </w:tc>
        <w:tc>
          <w:tcPr>
            <w:tcW w:w="1222" w:type="dxa"/>
            <w:gridSpan w:val="2"/>
            <w:tcBorders>
              <w:top w:val="nil"/>
              <w:left w:val="nil"/>
              <w:bottom w:val="single" w:sz="4" w:space="0" w:color="auto"/>
              <w:right w:val="nil"/>
            </w:tcBorders>
            <w:noWrap/>
            <w:vAlign w:val="bottom"/>
            <w:hideMark/>
          </w:tcPr>
          <w:p w14:paraId="286FF0BB"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Years encountered</w:t>
            </w:r>
          </w:p>
        </w:tc>
      </w:tr>
      <w:tr w:rsidR="00191AE4" w:rsidRPr="00191AE4" w14:paraId="0ECB4B31" w14:textId="77777777" w:rsidTr="001F73AC">
        <w:trPr>
          <w:trHeight w:val="300"/>
        </w:trPr>
        <w:tc>
          <w:tcPr>
            <w:tcW w:w="1613" w:type="dxa"/>
            <w:tcBorders>
              <w:top w:val="single" w:sz="4" w:space="0" w:color="auto"/>
              <w:left w:val="nil"/>
              <w:bottom w:val="nil"/>
              <w:right w:val="nil"/>
            </w:tcBorders>
            <w:noWrap/>
            <w:vAlign w:val="bottom"/>
            <w:hideMark/>
          </w:tcPr>
          <w:p w14:paraId="7CDADFFD" w14:textId="2512479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unner</w:t>
            </w:r>
          </w:p>
        </w:tc>
        <w:tc>
          <w:tcPr>
            <w:tcW w:w="2423" w:type="dxa"/>
            <w:tcBorders>
              <w:top w:val="single" w:sz="4" w:space="0" w:color="auto"/>
              <w:left w:val="nil"/>
              <w:bottom w:val="nil"/>
              <w:right w:val="nil"/>
            </w:tcBorders>
            <w:noWrap/>
            <w:vAlign w:val="bottom"/>
            <w:hideMark/>
          </w:tcPr>
          <w:p w14:paraId="73CFE4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autogolabrus adspersus</w:t>
            </w:r>
          </w:p>
        </w:tc>
        <w:tc>
          <w:tcPr>
            <w:tcW w:w="855" w:type="dxa"/>
            <w:tcBorders>
              <w:top w:val="single" w:sz="4" w:space="0" w:color="auto"/>
              <w:left w:val="nil"/>
              <w:bottom w:val="nil"/>
              <w:right w:val="nil"/>
            </w:tcBorders>
            <w:noWrap/>
            <w:vAlign w:val="bottom"/>
            <w:hideMark/>
          </w:tcPr>
          <w:p w14:paraId="0977F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single" w:sz="4" w:space="0" w:color="auto"/>
              <w:left w:val="nil"/>
              <w:bottom w:val="nil"/>
              <w:right w:val="nil"/>
            </w:tcBorders>
            <w:noWrap/>
            <w:vAlign w:val="bottom"/>
            <w:hideMark/>
          </w:tcPr>
          <w:p w14:paraId="599E7C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single" w:sz="4" w:space="0" w:color="auto"/>
              <w:left w:val="nil"/>
              <w:bottom w:val="nil"/>
              <w:right w:val="nil"/>
            </w:tcBorders>
            <w:noWrap/>
            <w:vAlign w:val="bottom"/>
            <w:hideMark/>
          </w:tcPr>
          <w:p w14:paraId="3011911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single" w:sz="4" w:space="0" w:color="auto"/>
              <w:left w:val="nil"/>
              <w:bottom w:val="nil"/>
              <w:right w:val="nil"/>
            </w:tcBorders>
            <w:noWrap/>
            <w:vAlign w:val="bottom"/>
            <w:hideMark/>
          </w:tcPr>
          <w:p w14:paraId="2CF82A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single" w:sz="4" w:space="0" w:color="auto"/>
              <w:left w:val="nil"/>
              <w:bottom w:val="nil"/>
              <w:right w:val="nil"/>
            </w:tcBorders>
            <w:noWrap/>
            <w:vAlign w:val="bottom"/>
            <w:hideMark/>
          </w:tcPr>
          <w:p w14:paraId="47832FB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258DBC63" w14:textId="77777777" w:rsidTr="001F73AC">
        <w:trPr>
          <w:trHeight w:val="300"/>
        </w:trPr>
        <w:tc>
          <w:tcPr>
            <w:tcW w:w="1613" w:type="dxa"/>
            <w:tcBorders>
              <w:top w:val="nil"/>
              <w:left w:val="nil"/>
              <w:bottom w:val="nil"/>
              <w:right w:val="nil"/>
            </w:tcBorders>
            <w:noWrap/>
            <w:vAlign w:val="bottom"/>
            <w:hideMark/>
          </w:tcPr>
          <w:p w14:paraId="28104F00" w14:textId="0CCA950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 xml:space="preserve">aste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ilvery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innow</w:t>
            </w:r>
          </w:p>
        </w:tc>
        <w:tc>
          <w:tcPr>
            <w:tcW w:w="2423" w:type="dxa"/>
            <w:tcBorders>
              <w:top w:val="nil"/>
              <w:left w:val="nil"/>
              <w:bottom w:val="nil"/>
              <w:right w:val="nil"/>
            </w:tcBorders>
            <w:noWrap/>
            <w:vAlign w:val="bottom"/>
            <w:hideMark/>
          </w:tcPr>
          <w:p w14:paraId="14B36F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ybognathus regius</w:t>
            </w:r>
          </w:p>
        </w:tc>
        <w:tc>
          <w:tcPr>
            <w:tcW w:w="855" w:type="dxa"/>
            <w:tcBorders>
              <w:top w:val="nil"/>
              <w:left w:val="nil"/>
              <w:bottom w:val="nil"/>
              <w:right w:val="nil"/>
            </w:tcBorders>
            <w:noWrap/>
            <w:vAlign w:val="bottom"/>
            <w:hideMark/>
          </w:tcPr>
          <w:p w14:paraId="42C25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34D2E3C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97883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F6953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46C242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7DB0E12" w14:textId="77777777" w:rsidTr="001F73AC">
        <w:trPr>
          <w:trHeight w:val="300"/>
        </w:trPr>
        <w:tc>
          <w:tcPr>
            <w:tcW w:w="1613" w:type="dxa"/>
            <w:tcBorders>
              <w:top w:val="nil"/>
              <w:left w:val="nil"/>
              <w:bottom w:val="nil"/>
              <w:right w:val="nil"/>
            </w:tcBorders>
            <w:noWrap/>
            <w:vAlign w:val="bottom"/>
            <w:hideMark/>
          </w:tcPr>
          <w:p w14:paraId="4980F057" w14:textId="47DD0F6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pott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7291134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regia</w:t>
            </w:r>
          </w:p>
        </w:tc>
        <w:tc>
          <w:tcPr>
            <w:tcW w:w="855" w:type="dxa"/>
            <w:tcBorders>
              <w:top w:val="nil"/>
              <w:left w:val="nil"/>
              <w:bottom w:val="nil"/>
              <w:right w:val="nil"/>
            </w:tcBorders>
            <w:noWrap/>
            <w:vAlign w:val="bottom"/>
            <w:hideMark/>
          </w:tcPr>
          <w:p w14:paraId="429E0E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49927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2910C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51965E0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10A227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48B3F9EC" w14:textId="77777777" w:rsidTr="001F73AC">
        <w:trPr>
          <w:trHeight w:val="300"/>
        </w:trPr>
        <w:tc>
          <w:tcPr>
            <w:tcW w:w="1613" w:type="dxa"/>
            <w:tcBorders>
              <w:top w:val="nil"/>
              <w:left w:val="nil"/>
              <w:bottom w:val="nil"/>
              <w:right w:val="nil"/>
            </w:tcBorders>
            <w:noWrap/>
            <w:vAlign w:val="bottom"/>
            <w:hideMark/>
          </w:tcPr>
          <w:p w14:paraId="69B799E9" w14:textId="2705CDB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umm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43986386"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aralichthys dentatus</w:t>
            </w:r>
          </w:p>
        </w:tc>
        <w:tc>
          <w:tcPr>
            <w:tcW w:w="855" w:type="dxa"/>
            <w:tcBorders>
              <w:top w:val="nil"/>
              <w:left w:val="nil"/>
              <w:bottom w:val="nil"/>
              <w:right w:val="nil"/>
            </w:tcBorders>
            <w:noWrap/>
            <w:vAlign w:val="bottom"/>
            <w:hideMark/>
          </w:tcPr>
          <w:p w14:paraId="482EEA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AE2C8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935D6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2166FC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06ECE2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EBE720B" w14:textId="77777777" w:rsidTr="001F73AC">
        <w:trPr>
          <w:trHeight w:val="300"/>
        </w:trPr>
        <w:tc>
          <w:tcPr>
            <w:tcW w:w="1613" w:type="dxa"/>
            <w:tcBorders>
              <w:top w:val="nil"/>
              <w:left w:val="nil"/>
              <w:bottom w:val="nil"/>
              <w:right w:val="nil"/>
            </w:tcBorders>
            <w:noWrap/>
            <w:vAlign w:val="bottom"/>
            <w:hideMark/>
          </w:tcPr>
          <w:p w14:paraId="3B87B62A" w14:textId="69F30AD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uffer</w:t>
            </w:r>
          </w:p>
        </w:tc>
        <w:tc>
          <w:tcPr>
            <w:tcW w:w="2423" w:type="dxa"/>
            <w:tcBorders>
              <w:top w:val="nil"/>
              <w:left w:val="nil"/>
              <w:bottom w:val="nil"/>
              <w:right w:val="nil"/>
            </w:tcBorders>
            <w:noWrap/>
            <w:vAlign w:val="bottom"/>
            <w:hideMark/>
          </w:tcPr>
          <w:p w14:paraId="606444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phoeroides maculatus</w:t>
            </w:r>
          </w:p>
        </w:tc>
        <w:tc>
          <w:tcPr>
            <w:tcW w:w="855" w:type="dxa"/>
            <w:tcBorders>
              <w:top w:val="nil"/>
              <w:left w:val="nil"/>
              <w:bottom w:val="nil"/>
              <w:right w:val="nil"/>
            </w:tcBorders>
            <w:noWrap/>
            <w:vAlign w:val="bottom"/>
            <w:hideMark/>
          </w:tcPr>
          <w:p w14:paraId="01A585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5F78C6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4D306F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6EBE2C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0C1329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7EAB579" w14:textId="77777777" w:rsidTr="001F73AC">
        <w:trPr>
          <w:trHeight w:val="300"/>
        </w:trPr>
        <w:tc>
          <w:tcPr>
            <w:tcW w:w="1613" w:type="dxa"/>
            <w:tcBorders>
              <w:top w:val="nil"/>
              <w:left w:val="nil"/>
              <w:bottom w:val="nil"/>
              <w:right w:val="nil"/>
            </w:tcBorders>
            <w:noWrap/>
            <w:vAlign w:val="bottom"/>
            <w:hideMark/>
          </w:tcPr>
          <w:p w14:paraId="4B29E9C3" w14:textId="67F3A84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21F9A8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chuss</w:t>
            </w:r>
          </w:p>
        </w:tc>
        <w:tc>
          <w:tcPr>
            <w:tcW w:w="855" w:type="dxa"/>
            <w:tcBorders>
              <w:top w:val="nil"/>
              <w:left w:val="nil"/>
              <w:bottom w:val="nil"/>
              <w:right w:val="nil"/>
            </w:tcBorders>
            <w:noWrap/>
            <w:vAlign w:val="bottom"/>
            <w:hideMark/>
          </w:tcPr>
          <w:p w14:paraId="01C3BA0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CC3AC9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9C0790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37F06C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D74764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3F086733" w14:textId="77777777" w:rsidTr="001F73AC">
        <w:trPr>
          <w:trHeight w:val="300"/>
        </w:trPr>
        <w:tc>
          <w:tcPr>
            <w:tcW w:w="1613" w:type="dxa"/>
            <w:tcBorders>
              <w:top w:val="nil"/>
              <w:left w:val="nil"/>
              <w:bottom w:val="nil"/>
              <w:right w:val="nil"/>
            </w:tcBorders>
            <w:noWrap/>
            <w:vAlign w:val="bottom"/>
            <w:hideMark/>
          </w:tcPr>
          <w:p w14:paraId="2240AC77" w14:textId="65653D8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el</w:t>
            </w:r>
          </w:p>
        </w:tc>
        <w:tc>
          <w:tcPr>
            <w:tcW w:w="2423" w:type="dxa"/>
            <w:tcBorders>
              <w:top w:val="nil"/>
              <w:left w:val="nil"/>
              <w:bottom w:val="nil"/>
              <w:right w:val="nil"/>
            </w:tcBorders>
            <w:noWrap/>
            <w:vAlign w:val="bottom"/>
            <w:hideMark/>
          </w:tcPr>
          <w:p w14:paraId="26250BF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nguilla rostrata</w:t>
            </w:r>
          </w:p>
        </w:tc>
        <w:tc>
          <w:tcPr>
            <w:tcW w:w="855" w:type="dxa"/>
            <w:tcBorders>
              <w:top w:val="nil"/>
              <w:left w:val="nil"/>
              <w:bottom w:val="nil"/>
              <w:right w:val="nil"/>
            </w:tcBorders>
            <w:noWrap/>
            <w:vAlign w:val="bottom"/>
            <w:hideMark/>
          </w:tcPr>
          <w:p w14:paraId="764938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7217FF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DAD1EF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158954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506B4A2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902CA0C" w14:textId="77777777" w:rsidTr="001F73AC">
        <w:trPr>
          <w:trHeight w:val="300"/>
        </w:trPr>
        <w:tc>
          <w:tcPr>
            <w:tcW w:w="1613" w:type="dxa"/>
            <w:tcBorders>
              <w:top w:val="nil"/>
              <w:left w:val="nil"/>
              <w:bottom w:val="nil"/>
              <w:right w:val="nil"/>
            </w:tcBorders>
            <w:noWrap/>
            <w:vAlign w:val="bottom"/>
            <w:hideMark/>
          </w:tcPr>
          <w:p w14:paraId="406BEFBC" w14:textId="550BA04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 xml:space="preserve">revalle </w:t>
            </w:r>
            <w:r>
              <w:rPr>
                <w:rFonts w:ascii="Aptos Narrow" w:eastAsia="Times New Roman" w:hAnsi="Aptos Narrow" w:cs="Times New Roman"/>
                <w:color w:val="000000"/>
                <w:kern w:val="0"/>
                <w:sz w:val="18"/>
                <w:szCs w:val="18"/>
                <w14:ligatures w14:val="none"/>
              </w:rPr>
              <w:t>j</w:t>
            </w:r>
            <w:r w:rsidRPr="00191AE4">
              <w:rPr>
                <w:rFonts w:ascii="Aptos Narrow" w:eastAsia="Times New Roman" w:hAnsi="Aptos Narrow" w:cs="Times New Roman"/>
                <w:color w:val="000000"/>
                <w:kern w:val="0"/>
                <w:sz w:val="18"/>
                <w:szCs w:val="18"/>
                <w14:ligatures w14:val="none"/>
              </w:rPr>
              <w:t>ack</w:t>
            </w:r>
          </w:p>
        </w:tc>
        <w:tc>
          <w:tcPr>
            <w:tcW w:w="2423" w:type="dxa"/>
            <w:tcBorders>
              <w:top w:val="nil"/>
              <w:left w:val="nil"/>
              <w:bottom w:val="nil"/>
              <w:right w:val="nil"/>
            </w:tcBorders>
            <w:noWrap/>
            <w:vAlign w:val="bottom"/>
            <w:hideMark/>
          </w:tcPr>
          <w:p w14:paraId="07D8E1D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anx hippos</w:t>
            </w:r>
          </w:p>
        </w:tc>
        <w:tc>
          <w:tcPr>
            <w:tcW w:w="855" w:type="dxa"/>
            <w:tcBorders>
              <w:top w:val="nil"/>
              <w:left w:val="nil"/>
              <w:bottom w:val="nil"/>
              <w:right w:val="nil"/>
            </w:tcBorders>
            <w:noWrap/>
            <w:vAlign w:val="bottom"/>
            <w:hideMark/>
          </w:tcPr>
          <w:p w14:paraId="265C566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3F6ADB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17A28C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67C40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B2FF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A8E96C8" w14:textId="77777777" w:rsidTr="001F73AC">
        <w:trPr>
          <w:trHeight w:val="300"/>
        </w:trPr>
        <w:tc>
          <w:tcPr>
            <w:tcW w:w="1613" w:type="dxa"/>
            <w:tcBorders>
              <w:top w:val="nil"/>
              <w:left w:val="nil"/>
              <w:bottom w:val="nil"/>
              <w:right w:val="nil"/>
            </w:tcBorders>
            <w:noWrap/>
            <w:vAlign w:val="bottom"/>
            <w:hideMark/>
          </w:tcPr>
          <w:p w14:paraId="1B0DF193" w14:textId="211A6782"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umpfish</w:t>
            </w:r>
          </w:p>
        </w:tc>
        <w:tc>
          <w:tcPr>
            <w:tcW w:w="2423" w:type="dxa"/>
            <w:tcBorders>
              <w:top w:val="nil"/>
              <w:left w:val="nil"/>
              <w:bottom w:val="nil"/>
              <w:right w:val="nil"/>
            </w:tcBorders>
            <w:noWrap/>
            <w:vAlign w:val="bottom"/>
            <w:hideMark/>
          </w:tcPr>
          <w:p w14:paraId="00F9454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yclopterus lumpus</w:t>
            </w:r>
          </w:p>
        </w:tc>
        <w:tc>
          <w:tcPr>
            <w:tcW w:w="855" w:type="dxa"/>
            <w:tcBorders>
              <w:top w:val="nil"/>
              <w:left w:val="nil"/>
              <w:bottom w:val="nil"/>
              <w:right w:val="nil"/>
            </w:tcBorders>
            <w:noWrap/>
            <w:vAlign w:val="bottom"/>
            <w:hideMark/>
          </w:tcPr>
          <w:p w14:paraId="75E2B8E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15DD9F5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2377F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5620BE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413B49E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457FF" w14:textId="77777777" w:rsidTr="001F73AC">
        <w:trPr>
          <w:trHeight w:val="300"/>
        </w:trPr>
        <w:tc>
          <w:tcPr>
            <w:tcW w:w="1613" w:type="dxa"/>
            <w:tcBorders>
              <w:top w:val="nil"/>
              <w:left w:val="nil"/>
              <w:bottom w:val="nil"/>
              <w:right w:val="nil"/>
            </w:tcBorders>
            <w:noWrap/>
            <w:vAlign w:val="bottom"/>
            <w:hideMark/>
          </w:tcPr>
          <w:p w14:paraId="6B3B4029" w14:textId="117260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laice</w:t>
            </w:r>
          </w:p>
        </w:tc>
        <w:tc>
          <w:tcPr>
            <w:tcW w:w="2423" w:type="dxa"/>
            <w:tcBorders>
              <w:top w:val="nil"/>
              <w:left w:val="nil"/>
              <w:bottom w:val="nil"/>
              <w:right w:val="nil"/>
            </w:tcBorders>
            <w:noWrap/>
            <w:vAlign w:val="bottom"/>
            <w:hideMark/>
          </w:tcPr>
          <w:p w14:paraId="5B194600"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ippoglossoides platessoides</w:t>
            </w:r>
          </w:p>
        </w:tc>
        <w:tc>
          <w:tcPr>
            <w:tcW w:w="855" w:type="dxa"/>
            <w:tcBorders>
              <w:top w:val="nil"/>
              <w:left w:val="nil"/>
              <w:bottom w:val="nil"/>
              <w:right w:val="nil"/>
            </w:tcBorders>
            <w:noWrap/>
            <w:vAlign w:val="bottom"/>
            <w:hideMark/>
          </w:tcPr>
          <w:p w14:paraId="739F57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42E9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B8CB91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00A584B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68E146C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CA36EDE" w14:textId="77777777" w:rsidTr="001F73AC">
        <w:trPr>
          <w:trHeight w:val="300"/>
        </w:trPr>
        <w:tc>
          <w:tcPr>
            <w:tcW w:w="1613" w:type="dxa"/>
            <w:tcBorders>
              <w:top w:val="nil"/>
              <w:left w:val="nil"/>
              <w:bottom w:val="nil"/>
              <w:right w:val="nil"/>
            </w:tcBorders>
            <w:noWrap/>
            <w:vAlign w:val="bottom"/>
            <w:hideMark/>
          </w:tcPr>
          <w:p w14:paraId="15909693" w14:textId="76A5DC1D"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fi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quid</w:t>
            </w:r>
          </w:p>
        </w:tc>
        <w:tc>
          <w:tcPr>
            <w:tcW w:w="2423" w:type="dxa"/>
            <w:tcBorders>
              <w:top w:val="nil"/>
              <w:left w:val="nil"/>
              <w:bottom w:val="nil"/>
              <w:right w:val="nil"/>
            </w:tcBorders>
            <w:noWrap/>
            <w:vAlign w:val="bottom"/>
            <w:hideMark/>
          </w:tcPr>
          <w:p w14:paraId="66ED3D1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Illex illecebrosus</w:t>
            </w:r>
          </w:p>
        </w:tc>
        <w:tc>
          <w:tcPr>
            <w:tcW w:w="855" w:type="dxa"/>
            <w:tcBorders>
              <w:top w:val="nil"/>
              <w:left w:val="nil"/>
              <w:bottom w:val="nil"/>
              <w:right w:val="nil"/>
            </w:tcBorders>
            <w:noWrap/>
            <w:vAlign w:val="bottom"/>
            <w:hideMark/>
          </w:tcPr>
          <w:p w14:paraId="364CDA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3D5A7C6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5363AB5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1B162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7D0B7C1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2853C3E" w14:textId="77777777" w:rsidTr="001F73AC">
        <w:trPr>
          <w:trHeight w:val="300"/>
        </w:trPr>
        <w:tc>
          <w:tcPr>
            <w:tcW w:w="1613" w:type="dxa"/>
            <w:tcBorders>
              <w:top w:val="nil"/>
              <w:left w:val="nil"/>
              <w:bottom w:val="nil"/>
              <w:right w:val="nil"/>
            </w:tcBorders>
            <w:noWrap/>
            <w:vAlign w:val="bottom"/>
            <w:hideMark/>
          </w:tcPr>
          <w:p w14:paraId="64E11AA1" w14:textId="410F70B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utterfish</w:t>
            </w:r>
          </w:p>
        </w:tc>
        <w:tc>
          <w:tcPr>
            <w:tcW w:w="2423" w:type="dxa"/>
            <w:tcBorders>
              <w:top w:val="nil"/>
              <w:left w:val="nil"/>
              <w:bottom w:val="nil"/>
              <w:right w:val="nil"/>
            </w:tcBorders>
            <w:noWrap/>
            <w:vAlign w:val="bottom"/>
            <w:hideMark/>
          </w:tcPr>
          <w:p w14:paraId="2AC7867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eprilus triacanthus</w:t>
            </w:r>
          </w:p>
        </w:tc>
        <w:tc>
          <w:tcPr>
            <w:tcW w:w="855" w:type="dxa"/>
            <w:tcBorders>
              <w:top w:val="nil"/>
              <w:left w:val="nil"/>
              <w:bottom w:val="nil"/>
              <w:right w:val="nil"/>
            </w:tcBorders>
            <w:noWrap/>
            <w:vAlign w:val="bottom"/>
            <w:hideMark/>
          </w:tcPr>
          <w:p w14:paraId="437ED7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40CFA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0F9500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677F27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140D04F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6EEF83D3" w14:textId="77777777" w:rsidTr="001F73AC">
        <w:trPr>
          <w:trHeight w:val="300"/>
        </w:trPr>
        <w:tc>
          <w:tcPr>
            <w:tcW w:w="1613" w:type="dxa"/>
            <w:tcBorders>
              <w:top w:val="nil"/>
              <w:left w:val="nil"/>
              <w:bottom w:val="nil"/>
              <w:right w:val="nil"/>
            </w:tcBorders>
            <w:noWrap/>
            <w:vAlign w:val="bottom"/>
            <w:hideMark/>
          </w:tcPr>
          <w:p w14:paraId="5C650AA9" w14:textId="05C6BF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ainbow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melt</w:t>
            </w:r>
          </w:p>
        </w:tc>
        <w:tc>
          <w:tcPr>
            <w:tcW w:w="2423" w:type="dxa"/>
            <w:tcBorders>
              <w:top w:val="nil"/>
              <w:left w:val="nil"/>
              <w:bottom w:val="nil"/>
              <w:right w:val="nil"/>
            </w:tcBorders>
            <w:noWrap/>
            <w:vAlign w:val="bottom"/>
            <w:hideMark/>
          </w:tcPr>
          <w:p w14:paraId="2B56E411"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Osmerus mordax</w:t>
            </w:r>
          </w:p>
        </w:tc>
        <w:tc>
          <w:tcPr>
            <w:tcW w:w="855" w:type="dxa"/>
            <w:tcBorders>
              <w:top w:val="nil"/>
              <w:left w:val="nil"/>
              <w:bottom w:val="nil"/>
              <w:right w:val="nil"/>
            </w:tcBorders>
            <w:noWrap/>
            <w:vAlign w:val="bottom"/>
            <w:hideMark/>
          </w:tcPr>
          <w:p w14:paraId="3F781E8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E378C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419402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47BE836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C4474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71CAF302" w14:textId="77777777" w:rsidTr="001F73AC">
        <w:trPr>
          <w:trHeight w:val="300"/>
        </w:trPr>
        <w:tc>
          <w:tcPr>
            <w:tcW w:w="1613" w:type="dxa"/>
            <w:tcBorders>
              <w:top w:val="nil"/>
              <w:left w:val="nil"/>
              <w:bottom w:val="nil"/>
              <w:right w:val="nil"/>
            </w:tcBorders>
            <w:noWrap/>
            <w:vAlign w:val="bottom"/>
            <w:hideMark/>
          </w:tcPr>
          <w:p w14:paraId="75A11A6E" w14:textId="778618E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triped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407FD3A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orone saxatilis</w:t>
            </w:r>
          </w:p>
        </w:tc>
        <w:tc>
          <w:tcPr>
            <w:tcW w:w="855" w:type="dxa"/>
            <w:tcBorders>
              <w:top w:val="nil"/>
              <w:left w:val="nil"/>
              <w:bottom w:val="nil"/>
              <w:right w:val="nil"/>
            </w:tcBorders>
            <w:noWrap/>
            <w:vAlign w:val="bottom"/>
            <w:hideMark/>
          </w:tcPr>
          <w:p w14:paraId="02E700C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977" w:type="dxa"/>
            <w:gridSpan w:val="2"/>
            <w:tcBorders>
              <w:top w:val="nil"/>
              <w:left w:val="nil"/>
              <w:bottom w:val="nil"/>
              <w:right w:val="nil"/>
            </w:tcBorders>
            <w:noWrap/>
            <w:vAlign w:val="bottom"/>
            <w:hideMark/>
          </w:tcPr>
          <w:p w14:paraId="731600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2E1B348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64BB3B9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7DE914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A6CA206" w14:textId="77777777" w:rsidTr="001F73AC">
        <w:trPr>
          <w:trHeight w:val="300"/>
        </w:trPr>
        <w:tc>
          <w:tcPr>
            <w:tcW w:w="1613" w:type="dxa"/>
            <w:tcBorders>
              <w:top w:val="nil"/>
              <w:left w:val="nil"/>
              <w:bottom w:val="nil"/>
              <w:right w:val="nil"/>
            </w:tcBorders>
            <w:noWrap/>
            <w:vAlign w:val="bottom"/>
            <w:hideMark/>
          </w:tcPr>
          <w:p w14:paraId="11D97C8E" w14:textId="77BFE6A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mall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5F8C0B8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dolomieu</w:t>
            </w:r>
          </w:p>
        </w:tc>
        <w:tc>
          <w:tcPr>
            <w:tcW w:w="855" w:type="dxa"/>
            <w:tcBorders>
              <w:top w:val="nil"/>
              <w:left w:val="nil"/>
              <w:bottom w:val="nil"/>
              <w:right w:val="nil"/>
            </w:tcBorders>
            <w:noWrap/>
            <w:vAlign w:val="bottom"/>
            <w:hideMark/>
          </w:tcPr>
          <w:p w14:paraId="1AA43A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296D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180AB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702FF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C05ED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8694AF0" w14:textId="77777777" w:rsidTr="001F73AC">
        <w:trPr>
          <w:trHeight w:val="300"/>
        </w:trPr>
        <w:tc>
          <w:tcPr>
            <w:tcW w:w="1613" w:type="dxa"/>
            <w:tcBorders>
              <w:top w:val="nil"/>
              <w:left w:val="nil"/>
              <w:bottom w:val="nil"/>
              <w:right w:val="nil"/>
            </w:tcBorders>
            <w:noWrap/>
            <w:vAlign w:val="bottom"/>
            <w:hideMark/>
          </w:tcPr>
          <w:p w14:paraId="049082F2" w14:textId="7E838D1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36FC2B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tenuis</w:t>
            </w:r>
          </w:p>
        </w:tc>
        <w:tc>
          <w:tcPr>
            <w:tcW w:w="855" w:type="dxa"/>
            <w:tcBorders>
              <w:top w:val="nil"/>
              <w:left w:val="nil"/>
              <w:bottom w:val="nil"/>
              <w:right w:val="nil"/>
            </w:tcBorders>
            <w:noWrap/>
            <w:vAlign w:val="bottom"/>
            <w:hideMark/>
          </w:tcPr>
          <w:p w14:paraId="0316C57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1BA2A7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9F6F22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21B3CF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0A2A6B7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A02E4" w14:textId="77777777" w:rsidTr="001F73AC">
        <w:trPr>
          <w:trHeight w:val="300"/>
        </w:trPr>
        <w:tc>
          <w:tcPr>
            <w:tcW w:w="1613" w:type="dxa"/>
            <w:tcBorders>
              <w:top w:val="nil"/>
              <w:left w:val="nil"/>
              <w:bottom w:val="nil"/>
              <w:right w:val="nil"/>
            </w:tcBorders>
            <w:noWrap/>
            <w:vAlign w:val="bottom"/>
            <w:hideMark/>
          </w:tcPr>
          <w:p w14:paraId="1A6C8E17" w14:textId="1E300403"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had</w:t>
            </w:r>
          </w:p>
        </w:tc>
        <w:tc>
          <w:tcPr>
            <w:tcW w:w="2423" w:type="dxa"/>
            <w:tcBorders>
              <w:top w:val="nil"/>
              <w:left w:val="nil"/>
              <w:bottom w:val="nil"/>
              <w:right w:val="nil"/>
            </w:tcBorders>
            <w:noWrap/>
            <w:vAlign w:val="bottom"/>
            <w:hideMark/>
          </w:tcPr>
          <w:p w14:paraId="5193C4F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sapidissima</w:t>
            </w:r>
          </w:p>
        </w:tc>
        <w:tc>
          <w:tcPr>
            <w:tcW w:w="855" w:type="dxa"/>
            <w:tcBorders>
              <w:top w:val="nil"/>
              <w:left w:val="nil"/>
              <w:bottom w:val="nil"/>
              <w:right w:val="nil"/>
            </w:tcBorders>
            <w:noWrap/>
            <w:vAlign w:val="bottom"/>
            <w:hideMark/>
          </w:tcPr>
          <w:p w14:paraId="2CF85C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c>
          <w:tcPr>
            <w:tcW w:w="977" w:type="dxa"/>
            <w:gridSpan w:val="2"/>
            <w:tcBorders>
              <w:top w:val="nil"/>
              <w:left w:val="nil"/>
              <w:bottom w:val="nil"/>
              <w:right w:val="nil"/>
            </w:tcBorders>
            <w:noWrap/>
            <w:vAlign w:val="bottom"/>
            <w:hideMark/>
          </w:tcPr>
          <w:p w14:paraId="4EF8BEC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7BB87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049FD9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219327C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08443DB9" w14:textId="77777777" w:rsidTr="001F73AC">
        <w:trPr>
          <w:trHeight w:val="300"/>
        </w:trPr>
        <w:tc>
          <w:tcPr>
            <w:tcW w:w="1613" w:type="dxa"/>
            <w:tcBorders>
              <w:top w:val="nil"/>
              <w:left w:val="nil"/>
              <w:bottom w:val="nil"/>
              <w:right w:val="nil"/>
            </w:tcBorders>
            <w:noWrap/>
            <w:vAlign w:val="bottom"/>
            <w:hideMark/>
          </w:tcPr>
          <w:p w14:paraId="6EFDB97F" w14:textId="058D9A5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arge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16C220B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salmoides</w:t>
            </w:r>
          </w:p>
        </w:tc>
        <w:tc>
          <w:tcPr>
            <w:tcW w:w="855" w:type="dxa"/>
            <w:tcBorders>
              <w:top w:val="nil"/>
              <w:left w:val="nil"/>
              <w:bottom w:val="nil"/>
              <w:right w:val="nil"/>
            </w:tcBorders>
            <w:noWrap/>
            <w:vAlign w:val="bottom"/>
            <w:hideMark/>
          </w:tcPr>
          <w:p w14:paraId="306DF5C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0579CE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2D0022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794154F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5A65A3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7F70A14" w14:textId="77777777" w:rsidTr="001F73AC">
        <w:trPr>
          <w:trHeight w:val="300"/>
        </w:trPr>
        <w:tc>
          <w:tcPr>
            <w:tcW w:w="1613" w:type="dxa"/>
            <w:tcBorders>
              <w:top w:val="nil"/>
              <w:left w:val="nil"/>
              <w:bottom w:val="nil"/>
              <w:right w:val="nil"/>
            </w:tcBorders>
            <w:noWrap/>
            <w:vAlign w:val="bottom"/>
            <w:hideMark/>
          </w:tcPr>
          <w:p w14:paraId="3D00A5F1" w14:textId="66BBA35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ermit</w:t>
            </w:r>
          </w:p>
        </w:tc>
        <w:tc>
          <w:tcPr>
            <w:tcW w:w="2423" w:type="dxa"/>
            <w:tcBorders>
              <w:top w:val="nil"/>
              <w:left w:val="nil"/>
              <w:bottom w:val="nil"/>
              <w:right w:val="nil"/>
            </w:tcBorders>
            <w:noWrap/>
            <w:vAlign w:val="bottom"/>
            <w:hideMark/>
          </w:tcPr>
          <w:p w14:paraId="5CEAF02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rachinotus falcatus</w:t>
            </w:r>
          </w:p>
        </w:tc>
        <w:tc>
          <w:tcPr>
            <w:tcW w:w="855" w:type="dxa"/>
            <w:tcBorders>
              <w:top w:val="nil"/>
              <w:left w:val="nil"/>
              <w:bottom w:val="nil"/>
              <w:right w:val="nil"/>
            </w:tcBorders>
            <w:noWrap/>
            <w:vAlign w:val="bottom"/>
            <w:hideMark/>
          </w:tcPr>
          <w:p w14:paraId="3C0D088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5B0DDC0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DBE7AA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F73C2B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01B7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32AAAFF" w14:textId="77777777" w:rsidTr="001F73AC">
        <w:trPr>
          <w:trHeight w:val="300"/>
        </w:trPr>
        <w:tc>
          <w:tcPr>
            <w:tcW w:w="1613" w:type="dxa"/>
            <w:tcBorders>
              <w:top w:val="nil"/>
              <w:left w:val="nil"/>
              <w:bottom w:val="nil"/>
              <w:right w:val="nil"/>
            </w:tcBorders>
            <w:noWrap/>
            <w:vAlign w:val="bottom"/>
            <w:hideMark/>
          </w:tcPr>
          <w:p w14:paraId="2B4A599D" w14:textId="1CE66AC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od</w:t>
            </w:r>
          </w:p>
        </w:tc>
        <w:tc>
          <w:tcPr>
            <w:tcW w:w="2423" w:type="dxa"/>
            <w:tcBorders>
              <w:top w:val="nil"/>
              <w:left w:val="nil"/>
              <w:bottom w:val="nil"/>
              <w:right w:val="nil"/>
            </w:tcBorders>
            <w:noWrap/>
            <w:vAlign w:val="bottom"/>
            <w:hideMark/>
          </w:tcPr>
          <w:p w14:paraId="5E5CA64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dus morhua</w:t>
            </w:r>
          </w:p>
        </w:tc>
        <w:tc>
          <w:tcPr>
            <w:tcW w:w="855" w:type="dxa"/>
            <w:tcBorders>
              <w:top w:val="nil"/>
              <w:left w:val="nil"/>
              <w:bottom w:val="nil"/>
              <w:right w:val="nil"/>
            </w:tcBorders>
            <w:noWrap/>
            <w:vAlign w:val="bottom"/>
            <w:hideMark/>
          </w:tcPr>
          <w:p w14:paraId="23643E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c>
          <w:tcPr>
            <w:tcW w:w="977" w:type="dxa"/>
            <w:gridSpan w:val="2"/>
            <w:tcBorders>
              <w:top w:val="nil"/>
              <w:left w:val="nil"/>
              <w:bottom w:val="nil"/>
              <w:right w:val="nil"/>
            </w:tcBorders>
            <w:noWrap/>
            <w:vAlign w:val="bottom"/>
            <w:hideMark/>
          </w:tcPr>
          <w:p w14:paraId="57CFB07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55B29EC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082ED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79EA78D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1E8A1F54" w14:textId="77777777" w:rsidTr="001F73AC">
        <w:trPr>
          <w:trHeight w:val="300"/>
        </w:trPr>
        <w:tc>
          <w:tcPr>
            <w:tcW w:w="1613" w:type="dxa"/>
            <w:tcBorders>
              <w:top w:val="nil"/>
              <w:left w:val="nil"/>
              <w:bottom w:val="nil"/>
              <w:right w:val="nil"/>
            </w:tcBorders>
            <w:noWrap/>
            <w:vAlign w:val="bottom"/>
            <w:hideMark/>
          </w:tcPr>
          <w:p w14:paraId="06EEB8DB" w14:textId="40D2F86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ucker</w:t>
            </w:r>
          </w:p>
        </w:tc>
        <w:tc>
          <w:tcPr>
            <w:tcW w:w="2423" w:type="dxa"/>
            <w:tcBorders>
              <w:top w:val="nil"/>
              <w:left w:val="nil"/>
              <w:bottom w:val="nil"/>
              <w:right w:val="nil"/>
            </w:tcBorders>
            <w:noWrap/>
            <w:vAlign w:val="bottom"/>
            <w:hideMark/>
          </w:tcPr>
          <w:p w14:paraId="0F3650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tostomus commersonii</w:t>
            </w:r>
          </w:p>
        </w:tc>
        <w:tc>
          <w:tcPr>
            <w:tcW w:w="855" w:type="dxa"/>
            <w:tcBorders>
              <w:top w:val="nil"/>
              <w:left w:val="nil"/>
              <w:bottom w:val="nil"/>
              <w:right w:val="nil"/>
            </w:tcBorders>
            <w:noWrap/>
            <w:vAlign w:val="bottom"/>
            <w:hideMark/>
          </w:tcPr>
          <w:p w14:paraId="31B06A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w:t>
            </w:r>
          </w:p>
        </w:tc>
        <w:tc>
          <w:tcPr>
            <w:tcW w:w="977" w:type="dxa"/>
            <w:gridSpan w:val="2"/>
            <w:tcBorders>
              <w:top w:val="nil"/>
              <w:left w:val="nil"/>
              <w:bottom w:val="nil"/>
              <w:right w:val="nil"/>
            </w:tcBorders>
            <w:noWrap/>
            <w:vAlign w:val="bottom"/>
            <w:hideMark/>
          </w:tcPr>
          <w:p w14:paraId="57E182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015D82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B5505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7D2015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6E9AB97A" w14:textId="77777777" w:rsidTr="001F73AC">
        <w:trPr>
          <w:trHeight w:val="300"/>
        </w:trPr>
        <w:tc>
          <w:tcPr>
            <w:tcW w:w="1613" w:type="dxa"/>
            <w:tcBorders>
              <w:top w:val="nil"/>
              <w:left w:val="nil"/>
              <w:bottom w:val="nil"/>
              <w:right w:val="nil"/>
            </w:tcBorders>
            <w:noWrap/>
            <w:vAlign w:val="bottom"/>
            <w:hideMark/>
          </w:tcPr>
          <w:p w14:paraId="33E0A040" w14:textId="6B9BB90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 xml:space="preserve">lueback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bottom w:val="nil"/>
              <w:right w:val="nil"/>
            </w:tcBorders>
            <w:noWrap/>
            <w:vAlign w:val="bottom"/>
            <w:hideMark/>
          </w:tcPr>
          <w:p w14:paraId="4B707CB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aestivalis</w:t>
            </w:r>
          </w:p>
        </w:tc>
        <w:tc>
          <w:tcPr>
            <w:tcW w:w="855" w:type="dxa"/>
            <w:tcBorders>
              <w:top w:val="nil"/>
              <w:left w:val="nil"/>
              <w:bottom w:val="nil"/>
              <w:right w:val="nil"/>
            </w:tcBorders>
            <w:noWrap/>
            <w:vAlign w:val="bottom"/>
            <w:hideMark/>
          </w:tcPr>
          <w:p w14:paraId="356D14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34ACF0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6999D1E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4D162F1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671A14B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D562437" w14:textId="77777777" w:rsidTr="001F73AC">
        <w:trPr>
          <w:trHeight w:val="300"/>
        </w:trPr>
        <w:tc>
          <w:tcPr>
            <w:tcW w:w="1613" w:type="dxa"/>
            <w:tcBorders>
              <w:top w:val="nil"/>
              <w:left w:val="nil"/>
              <w:bottom w:val="nil"/>
              <w:right w:val="nil"/>
            </w:tcBorders>
            <w:noWrap/>
            <w:vAlign w:val="bottom"/>
            <w:hideMark/>
          </w:tcPr>
          <w:p w14:paraId="40CA7235" w14:textId="1BB559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ong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318C42E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octodecemspinosus</w:t>
            </w:r>
          </w:p>
        </w:tc>
        <w:tc>
          <w:tcPr>
            <w:tcW w:w="855" w:type="dxa"/>
            <w:tcBorders>
              <w:top w:val="nil"/>
              <w:left w:val="nil"/>
              <w:bottom w:val="nil"/>
              <w:right w:val="nil"/>
            </w:tcBorders>
            <w:noWrap/>
            <w:vAlign w:val="bottom"/>
            <w:hideMark/>
          </w:tcPr>
          <w:p w14:paraId="6CEE939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17A110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906AA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1152" w:type="dxa"/>
            <w:gridSpan w:val="2"/>
            <w:tcBorders>
              <w:top w:val="nil"/>
              <w:left w:val="nil"/>
              <w:bottom w:val="nil"/>
              <w:right w:val="nil"/>
            </w:tcBorders>
            <w:noWrap/>
            <w:vAlign w:val="bottom"/>
            <w:hideMark/>
          </w:tcPr>
          <w:p w14:paraId="2FC5FB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006" w:type="dxa"/>
            <w:tcBorders>
              <w:top w:val="nil"/>
              <w:left w:val="nil"/>
              <w:bottom w:val="nil"/>
              <w:right w:val="nil"/>
            </w:tcBorders>
            <w:noWrap/>
            <w:vAlign w:val="bottom"/>
            <w:hideMark/>
          </w:tcPr>
          <w:p w14:paraId="593D3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4699271" w14:textId="77777777" w:rsidTr="001F73AC">
        <w:trPr>
          <w:trHeight w:val="300"/>
        </w:trPr>
        <w:tc>
          <w:tcPr>
            <w:tcW w:w="1613" w:type="dxa"/>
            <w:tcBorders>
              <w:top w:val="nil"/>
              <w:left w:val="nil"/>
              <w:bottom w:val="nil"/>
              <w:right w:val="nil"/>
            </w:tcBorders>
            <w:noWrap/>
            <w:vAlign w:val="bottom"/>
            <w:hideMark/>
          </w:tcPr>
          <w:p w14:paraId="0CB81199" w14:textId="2CC8BD3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 xml:space="preserve">hre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0C87D6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sterosteus aculeatus</w:t>
            </w:r>
          </w:p>
        </w:tc>
        <w:tc>
          <w:tcPr>
            <w:tcW w:w="855" w:type="dxa"/>
            <w:tcBorders>
              <w:top w:val="nil"/>
              <w:left w:val="nil"/>
              <w:bottom w:val="nil"/>
              <w:right w:val="nil"/>
            </w:tcBorders>
            <w:noWrap/>
            <w:vAlign w:val="bottom"/>
            <w:hideMark/>
          </w:tcPr>
          <w:p w14:paraId="5232390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977" w:type="dxa"/>
            <w:gridSpan w:val="2"/>
            <w:tcBorders>
              <w:top w:val="nil"/>
              <w:left w:val="nil"/>
              <w:bottom w:val="nil"/>
              <w:right w:val="nil"/>
            </w:tcBorders>
            <w:noWrap/>
            <w:vAlign w:val="bottom"/>
            <w:hideMark/>
          </w:tcPr>
          <w:p w14:paraId="6BC27F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FAB1F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5</w:t>
            </w:r>
          </w:p>
        </w:tc>
        <w:tc>
          <w:tcPr>
            <w:tcW w:w="1152" w:type="dxa"/>
            <w:gridSpan w:val="2"/>
            <w:tcBorders>
              <w:top w:val="nil"/>
              <w:left w:val="nil"/>
              <w:bottom w:val="nil"/>
              <w:right w:val="nil"/>
            </w:tcBorders>
            <w:noWrap/>
            <w:vAlign w:val="bottom"/>
            <w:hideMark/>
          </w:tcPr>
          <w:p w14:paraId="02F7453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w:t>
            </w:r>
          </w:p>
        </w:tc>
        <w:tc>
          <w:tcPr>
            <w:tcW w:w="1006" w:type="dxa"/>
            <w:tcBorders>
              <w:top w:val="nil"/>
              <w:left w:val="nil"/>
              <w:bottom w:val="nil"/>
              <w:right w:val="nil"/>
            </w:tcBorders>
            <w:noWrap/>
            <w:vAlign w:val="bottom"/>
            <w:hideMark/>
          </w:tcPr>
          <w:p w14:paraId="6328199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r>
      <w:tr w:rsidR="00191AE4" w:rsidRPr="00191AE4" w14:paraId="11100641" w14:textId="77777777" w:rsidTr="001F73AC">
        <w:trPr>
          <w:trHeight w:val="300"/>
        </w:trPr>
        <w:tc>
          <w:tcPr>
            <w:tcW w:w="1613" w:type="dxa"/>
            <w:tcBorders>
              <w:top w:val="nil"/>
              <w:left w:val="nil"/>
              <w:bottom w:val="nil"/>
              <w:right w:val="nil"/>
            </w:tcBorders>
            <w:noWrap/>
            <w:vAlign w:val="bottom"/>
            <w:hideMark/>
          </w:tcPr>
          <w:p w14:paraId="3123BD76" w14:textId="20894A6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ock </w:t>
            </w: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unnel</w:t>
            </w:r>
          </w:p>
        </w:tc>
        <w:tc>
          <w:tcPr>
            <w:tcW w:w="2423" w:type="dxa"/>
            <w:tcBorders>
              <w:top w:val="nil"/>
              <w:left w:val="nil"/>
              <w:bottom w:val="nil"/>
              <w:right w:val="nil"/>
            </w:tcBorders>
            <w:noWrap/>
            <w:vAlign w:val="bottom"/>
            <w:hideMark/>
          </w:tcPr>
          <w:p w14:paraId="43282B7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holis gunnellus</w:t>
            </w:r>
          </w:p>
        </w:tc>
        <w:tc>
          <w:tcPr>
            <w:tcW w:w="855" w:type="dxa"/>
            <w:tcBorders>
              <w:top w:val="nil"/>
              <w:left w:val="nil"/>
              <w:bottom w:val="nil"/>
              <w:right w:val="nil"/>
            </w:tcBorders>
            <w:noWrap/>
            <w:vAlign w:val="bottom"/>
            <w:hideMark/>
          </w:tcPr>
          <w:p w14:paraId="771929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5</w:t>
            </w:r>
          </w:p>
        </w:tc>
        <w:tc>
          <w:tcPr>
            <w:tcW w:w="977" w:type="dxa"/>
            <w:gridSpan w:val="2"/>
            <w:tcBorders>
              <w:top w:val="nil"/>
              <w:left w:val="nil"/>
              <w:bottom w:val="nil"/>
              <w:right w:val="nil"/>
            </w:tcBorders>
            <w:noWrap/>
            <w:vAlign w:val="bottom"/>
            <w:hideMark/>
          </w:tcPr>
          <w:p w14:paraId="1B4CE01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6F3C9B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152" w:type="dxa"/>
            <w:gridSpan w:val="2"/>
            <w:tcBorders>
              <w:top w:val="nil"/>
              <w:left w:val="nil"/>
              <w:bottom w:val="nil"/>
              <w:right w:val="nil"/>
            </w:tcBorders>
            <w:noWrap/>
            <w:vAlign w:val="bottom"/>
            <w:hideMark/>
          </w:tcPr>
          <w:p w14:paraId="0324A2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7</w:t>
            </w:r>
          </w:p>
        </w:tc>
        <w:tc>
          <w:tcPr>
            <w:tcW w:w="1006" w:type="dxa"/>
            <w:tcBorders>
              <w:top w:val="nil"/>
              <w:left w:val="nil"/>
              <w:bottom w:val="nil"/>
              <w:right w:val="nil"/>
            </w:tcBorders>
            <w:noWrap/>
            <w:vAlign w:val="bottom"/>
            <w:hideMark/>
          </w:tcPr>
          <w:p w14:paraId="2F7E084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D88B8CD" w14:textId="77777777" w:rsidTr="001F73AC">
        <w:trPr>
          <w:trHeight w:val="300"/>
        </w:trPr>
        <w:tc>
          <w:tcPr>
            <w:tcW w:w="1613" w:type="dxa"/>
            <w:tcBorders>
              <w:top w:val="nil"/>
              <w:left w:val="nil"/>
              <w:bottom w:val="nil"/>
              <w:right w:val="nil"/>
            </w:tcBorders>
            <w:noWrap/>
            <w:vAlign w:val="bottom"/>
            <w:hideMark/>
          </w:tcPr>
          <w:p w14:paraId="2ECCA529" w14:textId="65626D2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allfish</w:t>
            </w:r>
          </w:p>
        </w:tc>
        <w:tc>
          <w:tcPr>
            <w:tcW w:w="2423" w:type="dxa"/>
            <w:tcBorders>
              <w:top w:val="nil"/>
              <w:left w:val="nil"/>
              <w:bottom w:val="nil"/>
              <w:right w:val="nil"/>
            </w:tcBorders>
            <w:noWrap/>
            <w:vAlign w:val="bottom"/>
            <w:hideMark/>
          </w:tcPr>
          <w:p w14:paraId="7BE8DC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emotilus corporalis</w:t>
            </w:r>
          </w:p>
        </w:tc>
        <w:tc>
          <w:tcPr>
            <w:tcW w:w="855" w:type="dxa"/>
            <w:tcBorders>
              <w:top w:val="nil"/>
              <w:left w:val="nil"/>
              <w:bottom w:val="nil"/>
              <w:right w:val="nil"/>
            </w:tcBorders>
            <w:noWrap/>
            <w:vAlign w:val="bottom"/>
            <w:hideMark/>
          </w:tcPr>
          <w:p w14:paraId="2F61F2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977" w:type="dxa"/>
            <w:gridSpan w:val="2"/>
            <w:tcBorders>
              <w:top w:val="nil"/>
              <w:left w:val="nil"/>
              <w:bottom w:val="nil"/>
              <w:right w:val="nil"/>
            </w:tcBorders>
            <w:noWrap/>
            <w:vAlign w:val="bottom"/>
            <w:hideMark/>
          </w:tcPr>
          <w:p w14:paraId="5B90AF9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58AE56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332A20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2DAE6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09F58EAB" w14:textId="77777777" w:rsidTr="001F73AC">
        <w:trPr>
          <w:trHeight w:val="300"/>
        </w:trPr>
        <w:tc>
          <w:tcPr>
            <w:tcW w:w="1613" w:type="dxa"/>
            <w:tcBorders>
              <w:top w:val="nil"/>
              <w:left w:val="nil"/>
              <w:bottom w:val="nil"/>
              <w:right w:val="nil"/>
            </w:tcBorders>
            <w:noWrap/>
            <w:vAlign w:val="bottom"/>
            <w:hideMark/>
          </w:tcPr>
          <w:p w14:paraId="61267566" w14:textId="789B505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ollock</w:t>
            </w:r>
          </w:p>
        </w:tc>
        <w:tc>
          <w:tcPr>
            <w:tcW w:w="2423" w:type="dxa"/>
            <w:tcBorders>
              <w:top w:val="nil"/>
              <w:left w:val="nil"/>
              <w:bottom w:val="nil"/>
              <w:right w:val="nil"/>
            </w:tcBorders>
            <w:noWrap/>
            <w:vAlign w:val="bottom"/>
            <w:hideMark/>
          </w:tcPr>
          <w:p w14:paraId="1B72BD9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llachius virens</w:t>
            </w:r>
          </w:p>
        </w:tc>
        <w:tc>
          <w:tcPr>
            <w:tcW w:w="855" w:type="dxa"/>
            <w:tcBorders>
              <w:top w:val="nil"/>
              <w:left w:val="nil"/>
              <w:bottom w:val="nil"/>
              <w:right w:val="nil"/>
            </w:tcBorders>
            <w:noWrap/>
            <w:vAlign w:val="bottom"/>
            <w:hideMark/>
          </w:tcPr>
          <w:p w14:paraId="1BE04D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5</w:t>
            </w:r>
          </w:p>
        </w:tc>
        <w:tc>
          <w:tcPr>
            <w:tcW w:w="977" w:type="dxa"/>
            <w:gridSpan w:val="2"/>
            <w:tcBorders>
              <w:top w:val="nil"/>
              <w:left w:val="nil"/>
              <w:bottom w:val="nil"/>
              <w:right w:val="nil"/>
            </w:tcBorders>
            <w:noWrap/>
            <w:vAlign w:val="bottom"/>
            <w:hideMark/>
          </w:tcPr>
          <w:p w14:paraId="070A2D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2C73CCA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17DCF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28380E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20FE31F5" w14:textId="77777777" w:rsidTr="001F73AC">
        <w:trPr>
          <w:trHeight w:val="300"/>
        </w:trPr>
        <w:tc>
          <w:tcPr>
            <w:tcW w:w="1613" w:type="dxa"/>
            <w:tcBorders>
              <w:top w:val="nil"/>
              <w:left w:val="nil"/>
              <w:bottom w:val="nil"/>
              <w:right w:val="nil"/>
            </w:tcBorders>
            <w:noWrap/>
            <w:vAlign w:val="bottom"/>
            <w:hideMark/>
          </w:tcPr>
          <w:p w14:paraId="2C6EDAB1" w14:textId="3809A88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in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33C874F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ungitius pungitius</w:t>
            </w:r>
          </w:p>
        </w:tc>
        <w:tc>
          <w:tcPr>
            <w:tcW w:w="855" w:type="dxa"/>
            <w:tcBorders>
              <w:top w:val="nil"/>
              <w:left w:val="nil"/>
              <w:bottom w:val="nil"/>
              <w:right w:val="nil"/>
            </w:tcBorders>
            <w:noWrap/>
            <w:vAlign w:val="bottom"/>
            <w:hideMark/>
          </w:tcPr>
          <w:p w14:paraId="2C3CB7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2</w:t>
            </w:r>
          </w:p>
        </w:tc>
        <w:tc>
          <w:tcPr>
            <w:tcW w:w="977" w:type="dxa"/>
            <w:gridSpan w:val="2"/>
            <w:tcBorders>
              <w:top w:val="nil"/>
              <w:left w:val="nil"/>
              <w:bottom w:val="nil"/>
              <w:right w:val="nil"/>
            </w:tcBorders>
            <w:noWrap/>
            <w:vAlign w:val="bottom"/>
            <w:hideMark/>
          </w:tcPr>
          <w:p w14:paraId="304886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69599A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2D8E46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4639585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188B0B0B" w14:textId="77777777" w:rsidTr="001F73AC">
        <w:trPr>
          <w:trHeight w:val="300"/>
        </w:trPr>
        <w:tc>
          <w:tcPr>
            <w:tcW w:w="1613" w:type="dxa"/>
            <w:tcBorders>
              <w:top w:val="nil"/>
              <w:left w:val="nil"/>
              <w:bottom w:val="nil"/>
              <w:right w:val="nil"/>
            </w:tcBorders>
            <w:noWrap/>
            <w:vAlign w:val="bottom"/>
            <w:hideMark/>
          </w:tcPr>
          <w:p w14:paraId="52CF5A9F" w14:textId="699A0AC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77D45EB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scorpius</w:t>
            </w:r>
          </w:p>
        </w:tc>
        <w:tc>
          <w:tcPr>
            <w:tcW w:w="855" w:type="dxa"/>
            <w:tcBorders>
              <w:top w:val="nil"/>
              <w:left w:val="nil"/>
              <w:bottom w:val="nil"/>
              <w:right w:val="nil"/>
            </w:tcBorders>
            <w:noWrap/>
            <w:vAlign w:val="bottom"/>
            <w:hideMark/>
          </w:tcPr>
          <w:p w14:paraId="2941EA2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7</w:t>
            </w:r>
          </w:p>
        </w:tc>
        <w:tc>
          <w:tcPr>
            <w:tcW w:w="977" w:type="dxa"/>
            <w:gridSpan w:val="2"/>
            <w:tcBorders>
              <w:top w:val="nil"/>
              <w:left w:val="nil"/>
              <w:bottom w:val="nil"/>
              <w:right w:val="nil"/>
            </w:tcBorders>
            <w:noWrap/>
            <w:vAlign w:val="bottom"/>
            <w:hideMark/>
          </w:tcPr>
          <w:p w14:paraId="60C158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746366E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24700C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79A70C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6D49EF3" w14:textId="77777777" w:rsidTr="001F73AC">
        <w:trPr>
          <w:trHeight w:val="300"/>
        </w:trPr>
        <w:tc>
          <w:tcPr>
            <w:tcW w:w="1613" w:type="dxa"/>
            <w:tcBorders>
              <w:top w:val="nil"/>
              <w:left w:val="nil"/>
              <w:bottom w:val="nil"/>
              <w:right w:val="nil"/>
            </w:tcBorders>
            <w:noWrap/>
            <w:vAlign w:val="bottom"/>
            <w:hideMark/>
          </w:tcPr>
          <w:p w14:paraId="29335FAB" w14:textId="40271C0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ipefish</w:t>
            </w:r>
          </w:p>
        </w:tc>
        <w:tc>
          <w:tcPr>
            <w:tcW w:w="2423" w:type="dxa"/>
            <w:tcBorders>
              <w:top w:val="nil"/>
              <w:left w:val="nil"/>
              <w:bottom w:val="nil"/>
              <w:right w:val="nil"/>
            </w:tcBorders>
            <w:noWrap/>
            <w:vAlign w:val="bottom"/>
            <w:hideMark/>
          </w:tcPr>
          <w:p w14:paraId="32E9DF3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yngnathus fuscus</w:t>
            </w:r>
          </w:p>
        </w:tc>
        <w:tc>
          <w:tcPr>
            <w:tcW w:w="855" w:type="dxa"/>
            <w:tcBorders>
              <w:top w:val="nil"/>
              <w:left w:val="nil"/>
              <w:bottom w:val="nil"/>
              <w:right w:val="nil"/>
            </w:tcBorders>
            <w:noWrap/>
            <w:vAlign w:val="bottom"/>
            <w:hideMark/>
          </w:tcPr>
          <w:p w14:paraId="51250E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2</w:t>
            </w:r>
          </w:p>
        </w:tc>
        <w:tc>
          <w:tcPr>
            <w:tcW w:w="977" w:type="dxa"/>
            <w:gridSpan w:val="2"/>
            <w:tcBorders>
              <w:top w:val="nil"/>
              <w:left w:val="nil"/>
              <w:bottom w:val="nil"/>
              <w:right w:val="nil"/>
            </w:tcBorders>
            <w:noWrap/>
            <w:vAlign w:val="bottom"/>
            <w:hideMark/>
          </w:tcPr>
          <w:p w14:paraId="15A591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0BC8FB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w:t>
            </w:r>
          </w:p>
        </w:tc>
        <w:tc>
          <w:tcPr>
            <w:tcW w:w="1152" w:type="dxa"/>
            <w:gridSpan w:val="2"/>
            <w:tcBorders>
              <w:top w:val="nil"/>
              <w:left w:val="nil"/>
              <w:bottom w:val="nil"/>
              <w:right w:val="nil"/>
            </w:tcBorders>
            <w:noWrap/>
            <w:vAlign w:val="bottom"/>
            <w:hideMark/>
          </w:tcPr>
          <w:p w14:paraId="3874D00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2</w:t>
            </w:r>
          </w:p>
        </w:tc>
        <w:tc>
          <w:tcPr>
            <w:tcW w:w="1006" w:type="dxa"/>
            <w:tcBorders>
              <w:top w:val="nil"/>
              <w:left w:val="nil"/>
              <w:bottom w:val="nil"/>
              <w:right w:val="nil"/>
            </w:tcBorders>
            <w:noWrap/>
            <w:vAlign w:val="bottom"/>
            <w:hideMark/>
          </w:tcPr>
          <w:p w14:paraId="745E0AE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802888" w14:textId="77777777" w:rsidTr="001F73AC">
        <w:trPr>
          <w:trHeight w:val="300"/>
        </w:trPr>
        <w:tc>
          <w:tcPr>
            <w:tcW w:w="1613" w:type="dxa"/>
            <w:tcBorders>
              <w:top w:val="nil"/>
              <w:left w:val="nil"/>
              <w:bottom w:val="nil"/>
              <w:right w:val="nil"/>
            </w:tcBorders>
            <w:noWrap/>
            <w:vAlign w:val="bottom"/>
            <w:hideMark/>
          </w:tcPr>
          <w:p w14:paraId="35E2AD1D" w14:textId="69B91BA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lastRenderedPageBreak/>
              <w:t>g</w:t>
            </w:r>
            <w:r w:rsidRPr="00191AE4">
              <w:rPr>
                <w:rFonts w:ascii="Aptos Narrow" w:eastAsia="Times New Roman" w:hAnsi="Aptos Narrow" w:cs="Times New Roman"/>
                <w:color w:val="000000"/>
                <w:kern w:val="0"/>
                <w:sz w:val="18"/>
                <w:szCs w:val="18"/>
                <w14:ligatures w14:val="none"/>
              </w:rPr>
              <w:t xml:space="preserve">rubby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54180D6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aenaeus</w:t>
            </w:r>
          </w:p>
        </w:tc>
        <w:tc>
          <w:tcPr>
            <w:tcW w:w="855" w:type="dxa"/>
            <w:tcBorders>
              <w:top w:val="nil"/>
              <w:left w:val="nil"/>
              <w:bottom w:val="nil"/>
              <w:right w:val="nil"/>
            </w:tcBorders>
            <w:noWrap/>
            <w:vAlign w:val="bottom"/>
            <w:hideMark/>
          </w:tcPr>
          <w:p w14:paraId="39C6D0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3</w:t>
            </w:r>
          </w:p>
        </w:tc>
        <w:tc>
          <w:tcPr>
            <w:tcW w:w="977" w:type="dxa"/>
            <w:gridSpan w:val="2"/>
            <w:tcBorders>
              <w:top w:val="nil"/>
              <w:left w:val="nil"/>
              <w:bottom w:val="nil"/>
              <w:right w:val="nil"/>
            </w:tcBorders>
            <w:noWrap/>
            <w:vAlign w:val="bottom"/>
            <w:hideMark/>
          </w:tcPr>
          <w:p w14:paraId="1B2886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7CB4E9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152" w:type="dxa"/>
            <w:gridSpan w:val="2"/>
            <w:tcBorders>
              <w:top w:val="nil"/>
              <w:left w:val="nil"/>
              <w:bottom w:val="nil"/>
              <w:right w:val="nil"/>
            </w:tcBorders>
            <w:noWrap/>
            <w:vAlign w:val="bottom"/>
            <w:hideMark/>
          </w:tcPr>
          <w:p w14:paraId="437FEF0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9</w:t>
            </w:r>
          </w:p>
        </w:tc>
        <w:tc>
          <w:tcPr>
            <w:tcW w:w="1006" w:type="dxa"/>
            <w:tcBorders>
              <w:top w:val="nil"/>
              <w:left w:val="nil"/>
              <w:bottom w:val="nil"/>
              <w:right w:val="nil"/>
            </w:tcBorders>
            <w:noWrap/>
            <w:vAlign w:val="bottom"/>
            <w:hideMark/>
          </w:tcPr>
          <w:p w14:paraId="1E020B8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25A3B8DC" w14:textId="77777777" w:rsidTr="001F73AC">
        <w:trPr>
          <w:trHeight w:val="300"/>
        </w:trPr>
        <w:tc>
          <w:tcPr>
            <w:tcW w:w="1613" w:type="dxa"/>
            <w:tcBorders>
              <w:top w:val="nil"/>
              <w:left w:val="nil"/>
              <w:bottom w:val="nil"/>
              <w:right w:val="nil"/>
            </w:tcBorders>
            <w:noWrap/>
            <w:vAlign w:val="bottom"/>
            <w:hideMark/>
          </w:tcPr>
          <w:p w14:paraId="029FCCFD" w14:textId="7945BEF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luefish</w:t>
            </w:r>
          </w:p>
        </w:tc>
        <w:tc>
          <w:tcPr>
            <w:tcW w:w="2423" w:type="dxa"/>
            <w:tcBorders>
              <w:top w:val="nil"/>
              <w:left w:val="nil"/>
              <w:bottom w:val="nil"/>
              <w:right w:val="nil"/>
            </w:tcBorders>
            <w:noWrap/>
            <w:vAlign w:val="bottom"/>
            <w:hideMark/>
          </w:tcPr>
          <w:p w14:paraId="4787C8BF"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matomus saltatrix</w:t>
            </w:r>
          </w:p>
        </w:tc>
        <w:tc>
          <w:tcPr>
            <w:tcW w:w="855" w:type="dxa"/>
            <w:tcBorders>
              <w:top w:val="nil"/>
              <w:left w:val="nil"/>
              <w:bottom w:val="nil"/>
              <w:right w:val="nil"/>
            </w:tcBorders>
            <w:noWrap/>
            <w:vAlign w:val="bottom"/>
            <w:hideMark/>
          </w:tcPr>
          <w:p w14:paraId="3F2D22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4</w:t>
            </w:r>
          </w:p>
        </w:tc>
        <w:tc>
          <w:tcPr>
            <w:tcW w:w="977" w:type="dxa"/>
            <w:gridSpan w:val="2"/>
            <w:tcBorders>
              <w:top w:val="nil"/>
              <w:left w:val="nil"/>
              <w:bottom w:val="nil"/>
              <w:right w:val="nil"/>
            </w:tcBorders>
            <w:noWrap/>
            <w:vAlign w:val="bottom"/>
            <w:hideMark/>
          </w:tcPr>
          <w:p w14:paraId="4183153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5CD0E46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54D6F09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54D90B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r>
      <w:tr w:rsidR="00191AE4" w:rsidRPr="00191AE4" w14:paraId="221D2214" w14:textId="77777777" w:rsidTr="001F73AC">
        <w:trPr>
          <w:trHeight w:val="300"/>
        </w:trPr>
        <w:tc>
          <w:tcPr>
            <w:tcW w:w="1613" w:type="dxa"/>
            <w:tcBorders>
              <w:top w:val="nil"/>
              <w:left w:val="nil"/>
              <w:bottom w:val="nil"/>
              <w:right w:val="nil"/>
            </w:tcBorders>
            <w:noWrap/>
            <w:vAlign w:val="bottom"/>
            <w:hideMark/>
          </w:tcPr>
          <w:p w14:paraId="14F7A50B" w14:textId="69B6FC9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llet</w:t>
            </w:r>
          </w:p>
        </w:tc>
        <w:tc>
          <w:tcPr>
            <w:tcW w:w="2423" w:type="dxa"/>
            <w:tcBorders>
              <w:top w:val="nil"/>
              <w:left w:val="nil"/>
              <w:bottom w:val="nil"/>
              <w:right w:val="nil"/>
            </w:tcBorders>
            <w:noWrap/>
            <w:vAlign w:val="bottom"/>
            <w:hideMark/>
          </w:tcPr>
          <w:p w14:paraId="7B8357A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ugil curema</w:t>
            </w:r>
          </w:p>
        </w:tc>
        <w:tc>
          <w:tcPr>
            <w:tcW w:w="855" w:type="dxa"/>
            <w:tcBorders>
              <w:top w:val="nil"/>
              <w:left w:val="nil"/>
              <w:bottom w:val="nil"/>
              <w:right w:val="nil"/>
            </w:tcBorders>
            <w:noWrap/>
            <w:vAlign w:val="bottom"/>
            <w:hideMark/>
          </w:tcPr>
          <w:p w14:paraId="78C6BE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80</w:t>
            </w:r>
          </w:p>
        </w:tc>
        <w:tc>
          <w:tcPr>
            <w:tcW w:w="977" w:type="dxa"/>
            <w:gridSpan w:val="2"/>
            <w:tcBorders>
              <w:top w:val="nil"/>
              <w:left w:val="nil"/>
              <w:bottom w:val="nil"/>
              <w:right w:val="nil"/>
            </w:tcBorders>
            <w:noWrap/>
            <w:vAlign w:val="bottom"/>
            <w:hideMark/>
          </w:tcPr>
          <w:p w14:paraId="7B9527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1</w:t>
            </w:r>
          </w:p>
        </w:tc>
        <w:tc>
          <w:tcPr>
            <w:tcW w:w="1334" w:type="dxa"/>
            <w:gridSpan w:val="2"/>
            <w:tcBorders>
              <w:top w:val="nil"/>
              <w:left w:val="nil"/>
              <w:bottom w:val="nil"/>
              <w:right w:val="nil"/>
            </w:tcBorders>
            <w:noWrap/>
            <w:vAlign w:val="bottom"/>
            <w:hideMark/>
          </w:tcPr>
          <w:p w14:paraId="24241B7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1152" w:type="dxa"/>
            <w:gridSpan w:val="2"/>
            <w:tcBorders>
              <w:top w:val="nil"/>
              <w:left w:val="nil"/>
              <w:bottom w:val="nil"/>
              <w:right w:val="nil"/>
            </w:tcBorders>
            <w:noWrap/>
            <w:vAlign w:val="bottom"/>
            <w:hideMark/>
          </w:tcPr>
          <w:p w14:paraId="183E8F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w:t>
            </w:r>
          </w:p>
        </w:tc>
        <w:tc>
          <w:tcPr>
            <w:tcW w:w="1006" w:type="dxa"/>
            <w:tcBorders>
              <w:top w:val="nil"/>
              <w:left w:val="nil"/>
              <w:bottom w:val="nil"/>
              <w:right w:val="nil"/>
            </w:tcBorders>
            <w:noWrap/>
            <w:vAlign w:val="bottom"/>
            <w:hideMark/>
          </w:tcPr>
          <w:p w14:paraId="3306AC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2E95AA2" w14:textId="77777777" w:rsidTr="001F73AC">
        <w:trPr>
          <w:trHeight w:val="300"/>
        </w:trPr>
        <w:tc>
          <w:tcPr>
            <w:tcW w:w="1613" w:type="dxa"/>
            <w:tcBorders>
              <w:top w:val="nil"/>
              <w:left w:val="nil"/>
              <w:bottom w:val="nil"/>
              <w:right w:val="nil"/>
            </w:tcBorders>
            <w:noWrap/>
            <w:vAlign w:val="bottom"/>
            <w:hideMark/>
          </w:tcPr>
          <w:p w14:paraId="52B1302E" w14:textId="31B723C9"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omcod</w:t>
            </w:r>
          </w:p>
        </w:tc>
        <w:tc>
          <w:tcPr>
            <w:tcW w:w="2423" w:type="dxa"/>
            <w:tcBorders>
              <w:top w:val="nil"/>
              <w:left w:val="nil"/>
              <w:bottom w:val="nil"/>
              <w:right w:val="nil"/>
            </w:tcBorders>
            <w:noWrap/>
            <w:vAlign w:val="bottom"/>
            <w:hideMark/>
          </w:tcPr>
          <w:p w14:paraId="729249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gadus tomcod</w:t>
            </w:r>
          </w:p>
        </w:tc>
        <w:tc>
          <w:tcPr>
            <w:tcW w:w="855" w:type="dxa"/>
            <w:tcBorders>
              <w:top w:val="nil"/>
              <w:left w:val="nil"/>
              <w:bottom w:val="nil"/>
              <w:right w:val="nil"/>
            </w:tcBorders>
            <w:noWrap/>
            <w:vAlign w:val="bottom"/>
            <w:hideMark/>
          </w:tcPr>
          <w:p w14:paraId="711B7A5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1</w:t>
            </w:r>
          </w:p>
        </w:tc>
        <w:tc>
          <w:tcPr>
            <w:tcW w:w="977" w:type="dxa"/>
            <w:gridSpan w:val="2"/>
            <w:tcBorders>
              <w:top w:val="nil"/>
              <w:left w:val="nil"/>
              <w:bottom w:val="nil"/>
              <w:right w:val="nil"/>
            </w:tcBorders>
            <w:noWrap/>
            <w:vAlign w:val="bottom"/>
            <w:hideMark/>
          </w:tcPr>
          <w:p w14:paraId="46311B5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5</w:t>
            </w:r>
          </w:p>
        </w:tc>
        <w:tc>
          <w:tcPr>
            <w:tcW w:w="1334" w:type="dxa"/>
            <w:gridSpan w:val="2"/>
            <w:tcBorders>
              <w:top w:val="nil"/>
              <w:left w:val="nil"/>
              <w:bottom w:val="nil"/>
              <w:right w:val="nil"/>
            </w:tcBorders>
            <w:noWrap/>
            <w:vAlign w:val="bottom"/>
            <w:hideMark/>
          </w:tcPr>
          <w:p w14:paraId="64F3D52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0</w:t>
            </w:r>
          </w:p>
        </w:tc>
        <w:tc>
          <w:tcPr>
            <w:tcW w:w="1152" w:type="dxa"/>
            <w:gridSpan w:val="2"/>
            <w:tcBorders>
              <w:top w:val="nil"/>
              <w:left w:val="nil"/>
              <w:bottom w:val="nil"/>
              <w:right w:val="nil"/>
            </w:tcBorders>
            <w:noWrap/>
            <w:vAlign w:val="bottom"/>
            <w:hideMark/>
          </w:tcPr>
          <w:p w14:paraId="79459B4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6</w:t>
            </w:r>
          </w:p>
        </w:tc>
        <w:tc>
          <w:tcPr>
            <w:tcW w:w="1006" w:type="dxa"/>
            <w:tcBorders>
              <w:top w:val="nil"/>
              <w:left w:val="nil"/>
              <w:bottom w:val="nil"/>
              <w:right w:val="nil"/>
            </w:tcBorders>
            <w:noWrap/>
            <w:vAlign w:val="bottom"/>
            <w:hideMark/>
          </w:tcPr>
          <w:p w14:paraId="7E63BA2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78FD8D" w14:textId="77777777" w:rsidTr="001F73AC">
        <w:trPr>
          <w:trHeight w:val="300"/>
        </w:trPr>
        <w:tc>
          <w:tcPr>
            <w:tcW w:w="1613" w:type="dxa"/>
            <w:tcBorders>
              <w:top w:val="nil"/>
              <w:left w:val="nil"/>
              <w:bottom w:val="nil"/>
              <w:right w:val="nil"/>
            </w:tcBorders>
            <w:noWrap/>
            <w:vAlign w:val="bottom"/>
            <w:hideMark/>
          </w:tcPr>
          <w:p w14:paraId="5D46EB6A" w14:textId="3546DC1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enhaden</w:t>
            </w:r>
          </w:p>
        </w:tc>
        <w:tc>
          <w:tcPr>
            <w:tcW w:w="2423" w:type="dxa"/>
            <w:tcBorders>
              <w:top w:val="nil"/>
              <w:left w:val="nil"/>
              <w:bottom w:val="nil"/>
              <w:right w:val="nil"/>
            </w:tcBorders>
            <w:noWrap/>
            <w:vAlign w:val="bottom"/>
            <w:hideMark/>
          </w:tcPr>
          <w:p w14:paraId="04C2374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Brevoortia tyrannus</w:t>
            </w:r>
          </w:p>
        </w:tc>
        <w:tc>
          <w:tcPr>
            <w:tcW w:w="855" w:type="dxa"/>
            <w:tcBorders>
              <w:top w:val="nil"/>
              <w:left w:val="nil"/>
              <w:bottom w:val="nil"/>
              <w:right w:val="nil"/>
            </w:tcBorders>
            <w:noWrap/>
            <w:vAlign w:val="bottom"/>
            <w:hideMark/>
          </w:tcPr>
          <w:p w14:paraId="29D026C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82</w:t>
            </w:r>
          </w:p>
        </w:tc>
        <w:tc>
          <w:tcPr>
            <w:tcW w:w="977" w:type="dxa"/>
            <w:gridSpan w:val="2"/>
            <w:tcBorders>
              <w:top w:val="nil"/>
              <w:left w:val="nil"/>
              <w:bottom w:val="nil"/>
              <w:right w:val="nil"/>
            </w:tcBorders>
            <w:noWrap/>
            <w:vAlign w:val="bottom"/>
            <w:hideMark/>
          </w:tcPr>
          <w:p w14:paraId="316C03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43</w:t>
            </w:r>
          </w:p>
        </w:tc>
        <w:tc>
          <w:tcPr>
            <w:tcW w:w="1334" w:type="dxa"/>
            <w:gridSpan w:val="2"/>
            <w:tcBorders>
              <w:top w:val="nil"/>
              <w:left w:val="nil"/>
              <w:bottom w:val="nil"/>
              <w:right w:val="nil"/>
            </w:tcBorders>
            <w:noWrap/>
            <w:vAlign w:val="bottom"/>
            <w:hideMark/>
          </w:tcPr>
          <w:p w14:paraId="17E127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3C73D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7DA21E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56A80120" w14:textId="77777777" w:rsidTr="001F73AC">
        <w:trPr>
          <w:trHeight w:val="300"/>
        </w:trPr>
        <w:tc>
          <w:tcPr>
            <w:tcW w:w="1613" w:type="dxa"/>
            <w:tcBorders>
              <w:top w:val="nil"/>
              <w:left w:val="nil"/>
              <w:bottom w:val="nil"/>
              <w:right w:val="nil"/>
            </w:tcBorders>
            <w:noWrap/>
            <w:vAlign w:val="bottom"/>
            <w:hideMark/>
          </w:tcPr>
          <w:p w14:paraId="6FA3D72C" w14:textId="108DCBB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int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7B82A1B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seudopleuronectes americanus</w:t>
            </w:r>
          </w:p>
        </w:tc>
        <w:tc>
          <w:tcPr>
            <w:tcW w:w="855" w:type="dxa"/>
            <w:tcBorders>
              <w:top w:val="nil"/>
              <w:left w:val="nil"/>
              <w:bottom w:val="nil"/>
              <w:right w:val="nil"/>
            </w:tcBorders>
            <w:noWrap/>
            <w:vAlign w:val="bottom"/>
            <w:hideMark/>
          </w:tcPr>
          <w:p w14:paraId="5D8348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331</w:t>
            </w:r>
          </w:p>
        </w:tc>
        <w:tc>
          <w:tcPr>
            <w:tcW w:w="977" w:type="dxa"/>
            <w:gridSpan w:val="2"/>
            <w:tcBorders>
              <w:top w:val="nil"/>
              <w:left w:val="nil"/>
              <w:bottom w:val="nil"/>
              <w:right w:val="nil"/>
            </w:tcBorders>
            <w:noWrap/>
            <w:vAlign w:val="bottom"/>
            <w:hideMark/>
          </w:tcPr>
          <w:p w14:paraId="107D0C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83</w:t>
            </w:r>
          </w:p>
        </w:tc>
        <w:tc>
          <w:tcPr>
            <w:tcW w:w="1334" w:type="dxa"/>
            <w:gridSpan w:val="2"/>
            <w:tcBorders>
              <w:top w:val="nil"/>
              <w:left w:val="nil"/>
              <w:bottom w:val="nil"/>
              <w:right w:val="nil"/>
            </w:tcBorders>
            <w:noWrap/>
            <w:vAlign w:val="bottom"/>
            <w:hideMark/>
          </w:tcPr>
          <w:p w14:paraId="2862EF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47</w:t>
            </w:r>
          </w:p>
        </w:tc>
        <w:tc>
          <w:tcPr>
            <w:tcW w:w="1152" w:type="dxa"/>
            <w:gridSpan w:val="2"/>
            <w:tcBorders>
              <w:top w:val="nil"/>
              <w:left w:val="nil"/>
              <w:bottom w:val="nil"/>
              <w:right w:val="nil"/>
            </w:tcBorders>
            <w:noWrap/>
            <w:vAlign w:val="bottom"/>
            <w:hideMark/>
          </w:tcPr>
          <w:p w14:paraId="769BEE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7.5</w:t>
            </w:r>
          </w:p>
        </w:tc>
        <w:tc>
          <w:tcPr>
            <w:tcW w:w="1006" w:type="dxa"/>
            <w:tcBorders>
              <w:top w:val="nil"/>
              <w:left w:val="nil"/>
              <w:bottom w:val="nil"/>
              <w:right w:val="nil"/>
            </w:tcBorders>
            <w:noWrap/>
            <w:vAlign w:val="bottom"/>
            <w:hideMark/>
          </w:tcPr>
          <w:p w14:paraId="570E322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19733EB9" w14:textId="77777777" w:rsidTr="001F73AC">
        <w:trPr>
          <w:trHeight w:val="300"/>
        </w:trPr>
        <w:tc>
          <w:tcPr>
            <w:tcW w:w="1613" w:type="dxa"/>
            <w:tcBorders>
              <w:top w:val="nil"/>
              <w:left w:val="nil"/>
              <w:bottom w:val="nil"/>
              <w:right w:val="nil"/>
            </w:tcBorders>
            <w:noWrap/>
            <w:vAlign w:val="bottom"/>
            <w:hideMark/>
          </w:tcPr>
          <w:p w14:paraId="0640107B" w14:textId="0C595F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 xml:space="preserve">reen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rab</w:t>
            </w:r>
          </w:p>
        </w:tc>
        <w:tc>
          <w:tcPr>
            <w:tcW w:w="2423" w:type="dxa"/>
            <w:tcBorders>
              <w:top w:val="nil"/>
              <w:left w:val="nil"/>
              <w:bottom w:val="nil"/>
              <w:right w:val="nil"/>
            </w:tcBorders>
            <w:noWrap/>
            <w:vAlign w:val="bottom"/>
            <w:hideMark/>
          </w:tcPr>
          <w:p w14:paraId="62C4E8B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cinus maenas</w:t>
            </w:r>
          </w:p>
        </w:tc>
        <w:tc>
          <w:tcPr>
            <w:tcW w:w="855" w:type="dxa"/>
            <w:tcBorders>
              <w:top w:val="nil"/>
              <w:left w:val="nil"/>
              <w:bottom w:val="nil"/>
              <w:right w:val="nil"/>
            </w:tcBorders>
            <w:noWrap/>
            <w:vAlign w:val="bottom"/>
            <w:hideMark/>
          </w:tcPr>
          <w:p w14:paraId="3720B0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3</w:t>
            </w:r>
          </w:p>
        </w:tc>
        <w:tc>
          <w:tcPr>
            <w:tcW w:w="977" w:type="dxa"/>
            <w:gridSpan w:val="2"/>
            <w:tcBorders>
              <w:top w:val="nil"/>
              <w:left w:val="nil"/>
              <w:bottom w:val="nil"/>
              <w:right w:val="nil"/>
            </w:tcBorders>
            <w:noWrap/>
            <w:vAlign w:val="bottom"/>
            <w:hideMark/>
          </w:tcPr>
          <w:p w14:paraId="7C2DD5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1334" w:type="dxa"/>
            <w:gridSpan w:val="2"/>
            <w:tcBorders>
              <w:top w:val="nil"/>
              <w:left w:val="nil"/>
              <w:bottom w:val="nil"/>
              <w:right w:val="nil"/>
            </w:tcBorders>
            <w:noWrap/>
            <w:vAlign w:val="bottom"/>
            <w:hideMark/>
          </w:tcPr>
          <w:p w14:paraId="057184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w:t>
            </w:r>
          </w:p>
        </w:tc>
        <w:tc>
          <w:tcPr>
            <w:tcW w:w="1152" w:type="dxa"/>
            <w:gridSpan w:val="2"/>
            <w:tcBorders>
              <w:top w:val="nil"/>
              <w:left w:val="nil"/>
              <w:bottom w:val="nil"/>
              <w:right w:val="nil"/>
            </w:tcBorders>
            <w:noWrap/>
            <w:vAlign w:val="bottom"/>
            <w:hideMark/>
          </w:tcPr>
          <w:p w14:paraId="6F0280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7.7</w:t>
            </w:r>
          </w:p>
        </w:tc>
        <w:tc>
          <w:tcPr>
            <w:tcW w:w="1006" w:type="dxa"/>
            <w:tcBorders>
              <w:top w:val="nil"/>
              <w:left w:val="nil"/>
              <w:bottom w:val="nil"/>
              <w:right w:val="nil"/>
            </w:tcBorders>
            <w:noWrap/>
            <w:vAlign w:val="bottom"/>
            <w:hideMark/>
          </w:tcPr>
          <w:p w14:paraId="4E151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6FDEB1AB" w14:textId="77777777" w:rsidTr="001F73AC">
        <w:trPr>
          <w:trHeight w:val="300"/>
        </w:trPr>
        <w:tc>
          <w:tcPr>
            <w:tcW w:w="1613" w:type="dxa"/>
            <w:tcBorders>
              <w:top w:val="nil"/>
              <w:left w:val="nil"/>
              <w:bottom w:val="nil"/>
              <w:right w:val="nil"/>
            </w:tcBorders>
            <w:noWrap/>
            <w:vAlign w:val="bottom"/>
            <w:hideMark/>
          </w:tcPr>
          <w:p w14:paraId="7539F59A" w14:textId="7A3E621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andlance</w:t>
            </w:r>
          </w:p>
        </w:tc>
        <w:tc>
          <w:tcPr>
            <w:tcW w:w="2423" w:type="dxa"/>
            <w:tcBorders>
              <w:top w:val="nil"/>
              <w:left w:val="nil"/>
              <w:bottom w:val="nil"/>
              <w:right w:val="nil"/>
            </w:tcBorders>
            <w:noWrap/>
            <w:vAlign w:val="bottom"/>
            <w:hideMark/>
          </w:tcPr>
          <w:p w14:paraId="4B90103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mmodytes americanus</w:t>
            </w:r>
          </w:p>
        </w:tc>
        <w:tc>
          <w:tcPr>
            <w:tcW w:w="855" w:type="dxa"/>
            <w:tcBorders>
              <w:top w:val="nil"/>
              <w:left w:val="nil"/>
              <w:bottom w:val="nil"/>
              <w:right w:val="nil"/>
            </w:tcBorders>
            <w:noWrap/>
            <w:vAlign w:val="bottom"/>
            <w:hideMark/>
          </w:tcPr>
          <w:p w14:paraId="70CA6D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688</w:t>
            </w:r>
          </w:p>
        </w:tc>
        <w:tc>
          <w:tcPr>
            <w:tcW w:w="977" w:type="dxa"/>
            <w:gridSpan w:val="2"/>
            <w:tcBorders>
              <w:top w:val="nil"/>
              <w:left w:val="nil"/>
              <w:bottom w:val="nil"/>
              <w:right w:val="nil"/>
            </w:tcBorders>
            <w:noWrap/>
            <w:vAlign w:val="bottom"/>
            <w:hideMark/>
          </w:tcPr>
          <w:p w14:paraId="20C7C8C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94</w:t>
            </w:r>
          </w:p>
        </w:tc>
        <w:tc>
          <w:tcPr>
            <w:tcW w:w="1334" w:type="dxa"/>
            <w:gridSpan w:val="2"/>
            <w:tcBorders>
              <w:top w:val="nil"/>
              <w:left w:val="nil"/>
              <w:bottom w:val="nil"/>
              <w:right w:val="nil"/>
            </w:tcBorders>
            <w:noWrap/>
            <w:vAlign w:val="bottom"/>
            <w:hideMark/>
          </w:tcPr>
          <w:p w14:paraId="2B6F11D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5</w:t>
            </w:r>
          </w:p>
        </w:tc>
        <w:tc>
          <w:tcPr>
            <w:tcW w:w="1152" w:type="dxa"/>
            <w:gridSpan w:val="2"/>
            <w:tcBorders>
              <w:top w:val="nil"/>
              <w:left w:val="nil"/>
              <w:bottom w:val="nil"/>
              <w:right w:val="nil"/>
            </w:tcBorders>
            <w:noWrap/>
            <w:vAlign w:val="bottom"/>
            <w:hideMark/>
          </w:tcPr>
          <w:p w14:paraId="5F0CA69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9</w:t>
            </w:r>
          </w:p>
        </w:tc>
        <w:tc>
          <w:tcPr>
            <w:tcW w:w="1006" w:type="dxa"/>
            <w:tcBorders>
              <w:top w:val="nil"/>
              <w:left w:val="nil"/>
              <w:bottom w:val="nil"/>
              <w:right w:val="nil"/>
            </w:tcBorders>
            <w:noWrap/>
            <w:vAlign w:val="bottom"/>
            <w:hideMark/>
          </w:tcPr>
          <w:p w14:paraId="035F0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r>
      <w:tr w:rsidR="00191AE4" w:rsidRPr="00191AE4" w14:paraId="24D5187C" w14:textId="77777777" w:rsidTr="001F73AC">
        <w:trPr>
          <w:trHeight w:val="300"/>
        </w:trPr>
        <w:tc>
          <w:tcPr>
            <w:tcW w:w="1613" w:type="dxa"/>
            <w:tcBorders>
              <w:top w:val="nil"/>
              <w:left w:val="nil"/>
              <w:bottom w:val="nil"/>
              <w:right w:val="nil"/>
            </w:tcBorders>
            <w:noWrap/>
            <w:vAlign w:val="bottom"/>
            <w:hideMark/>
          </w:tcPr>
          <w:p w14:paraId="4D52CEC1" w14:textId="54A07C7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a</w:t>
            </w:r>
            <w:r w:rsidRPr="00191AE4">
              <w:rPr>
                <w:rFonts w:ascii="Aptos Narrow" w:eastAsia="Times New Roman" w:hAnsi="Aptos Narrow" w:cs="Times New Roman"/>
                <w:color w:val="000000"/>
                <w:kern w:val="0"/>
                <w:sz w:val="18"/>
                <w:szCs w:val="18"/>
                <w14:ligatures w14:val="none"/>
              </w:rPr>
              <w:t>lewife</w:t>
            </w:r>
          </w:p>
        </w:tc>
        <w:tc>
          <w:tcPr>
            <w:tcW w:w="2423" w:type="dxa"/>
            <w:tcBorders>
              <w:top w:val="nil"/>
              <w:left w:val="nil"/>
              <w:bottom w:val="nil"/>
              <w:right w:val="nil"/>
            </w:tcBorders>
            <w:noWrap/>
            <w:vAlign w:val="bottom"/>
            <w:hideMark/>
          </w:tcPr>
          <w:p w14:paraId="7CD28FA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pseudoharengus</w:t>
            </w:r>
          </w:p>
        </w:tc>
        <w:tc>
          <w:tcPr>
            <w:tcW w:w="855" w:type="dxa"/>
            <w:tcBorders>
              <w:top w:val="nil"/>
              <w:left w:val="nil"/>
              <w:bottom w:val="nil"/>
              <w:right w:val="nil"/>
            </w:tcBorders>
            <w:noWrap/>
            <w:vAlign w:val="bottom"/>
            <w:hideMark/>
          </w:tcPr>
          <w:p w14:paraId="34DE468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184</w:t>
            </w:r>
          </w:p>
        </w:tc>
        <w:tc>
          <w:tcPr>
            <w:tcW w:w="977" w:type="dxa"/>
            <w:gridSpan w:val="2"/>
            <w:tcBorders>
              <w:top w:val="nil"/>
              <w:left w:val="nil"/>
              <w:bottom w:val="nil"/>
              <w:right w:val="nil"/>
            </w:tcBorders>
            <w:noWrap/>
            <w:vAlign w:val="bottom"/>
            <w:hideMark/>
          </w:tcPr>
          <w:p w14:paraId="4E444D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38</w:t>
            </w:r>
          </w:p>
        </w:tc>
        <w:tc>
          <w:tcPr>
            <w:tcW w:w="1334" w:type="dxa"/>
            <w:gridSpan w:val="2"/>
            <w:tcBorders>
              <w:top w:val="nil"/>
              <w:left w:val="nil"/>
              <w:bottom w:val="nil"/>
              <w:right w:val="nil"/>
            </w:tcBorders>
            <w:noWrap/>
            <w:vAlign w:val="bottom"/>
            <w:hideMark/>
          </w:tcPr>
          <w:p w14:paraId="2D5F45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0</w:t>
            </w:r>
          </w:p>
        </w:tc>
        <w:tc>
          <w:tcPr>
            <w:tcW w:w="1152" w:type="dxa"/>
            <w:gridSpan w:val="2"/>
            <w:tcBorders>
              <w:top w:val="nil"/>
              <w:left w:val="nil"/>
              <w:bottom w:val="nil"/>
              <w:right w:val="nil"/>
            </w:tcBorders>
            <w:noWrap/>
            <w:vAlign w:val="bottom"/>
            <w:hideMark/>
          </w:tcPr>
          <w:p w14:paraId="3B07A8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2</w:t>
            </w:r>
          </w:p>
        </w:tc>
        <w:tc>
          <w:tcPr>
            <w:tcW w:w="1006" w:type="dxa"/>
            <w:tcBorders>
              <w:top w:val="nil"/>
              <w:left w:val="nil"/>
              <w:bottom w:val="nil"/>
              <w:right w:val="nil"/>
            </w:tcBorders>
            <w:noWrap/>
            <w:vAlign w:val="bottom"/>
            <w:hideMark/>
          </w:tcPr>
          <w:p w14:paraId="2FCB49A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590F62E2" w14:textId="77777777" w:rsidTr="001F73AC">
        <w:trPr>
          <w:trHeight w:val="300"/>
        </w:trPr>
        <w:tc>
          <w:tcPr>
            <w:tcW w:w="1613" w:type="dxa"/>
            <w:tcBorders>
              <w:top w:val="nil"/>
              <w:left w:val="nil"/>
              <w:bottom w:val="nil"/>
              <w:right w:val="nil"/>
            </w:tcBorders>
            <w:noWrap/>
            <w:vAlign w:val="bottom"/>
            <w:hideMark/>
          </w:tcPr>
          <w:p w14:paraId="1E1902D9" w14:textId="1364655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mmichog</w:t>
            </w:r>
          </w:p>
        </w:tc>
        <w:tc>
          <w:tcPr>
            <w:tcW w:w="2423" w:type="dxa"/>
            <w:tcBorders>
              <w:top w:val="nil"/>
              <w:left w:val="nil"/>
              <w:bottom w:val="nil"/>
              <w:right w:val="nil"/>
            </w:tcBorders>
            <w:noWrap/>
            <w:vAlign w:val="bottom"/>
            <w:hideMark/>
          </w:tcPr>
          <w:p w14:paraId="408F02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Fundulus heteroclitus</w:t>
            </w:r>
          </w:p>
        </w:tc>
        <w:tc>
          <w:tcPr>
            <w:tcW w:w="855" w:type="dxa"/>
            <w:tcBorders>
              <w:top w:val="nil"/>
              <w:left w:val="nil"/>
              <w:bottom w:val="nil"/>
              <w:right w:val="nil"/>
            </w:tcBorders>
            <w:noWrap/>
            <w:vAlign w:val="bottom"/>
            <w:hideMark/>
          </w:tcPr>
          <w:p w14:paraId="4959B6B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579</w:t>
            </w:r>
          </w:p>
        </w:tc>
        <w:tc>
          <w:tcPr>
            <w:tcW w:w="977" w:type="dxa"/>
            <w:gridSpan w:val="2"/>
            <w:tcBorders>
              <w:top w:val="nil"/>
              <w:left w:val="nil"/>
              <w:bottom w:val="nil"/>
              <w:right w:val="nil"/>
            </w:tcBorders>
            <w:noWrap/>
            <w:vAlign w:val="bottom"/>
            <w:hideMark/>
          </w:tcPr>
          <w:p w14:paraId="11C2A4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14</w:t>
            </w:r>
          </w:p>
        </w:tc>
        <w:tc>
          <w:tcPr>
            <w:tcW w:w="1334" w:type="dxa"/>
            <w:gridSpan w:val="2"/>
            <w:tcBorders>
              <w:top w:val="nil"/>
              <w:left w:val="nil"/>
              <w:bottom w:val="nil"/>
              <w:right w:val="nil"/>
            </w:tcBorders>
            <w:noWrap/>
            <w:vAlign w:val="bottom"/>
            <w:hideMark/>
          </w:tcPr>
          <w:p w14:paraId="732DBA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9</w:t>
            </w:r>
          </w:p>
        </w:tc>
        <w:tc>
          <w:tcPr>
            <w:tcW w:w="1152" w:type="dxa"/>
            <w:gridSpan w:val="2"/>
            <w:tcBorders>
              <w:top w:val="nil"/>
              <w:left w:val="nil"/>
              <w:bottom w:val="nil"/>
              <w:right w:val="nil"/>
            </w:tcBorders>
            <w:noWrap/>
            <w:vAlign w:val="bottom"/>
            <w:hideMark/>
          </w:tcPr>
          <w:p w14:paraId="3C59F32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0.2</w:t>
            </w:r>
          </w:p>
        </w:tc>
        <w:tc>
          <w:tcPr>
            <w:tcW w:w="1006" w:type="dxa"/>
            <w:tcBorders>
              <w:top w:val="nil"/>
              <w:left w:val="nil"/>
              <w:bottom w:val="nil"/>
              <w:right w:val="nil"/>
            </w:tcBorders>
            <w:noWrap/>
            <w:vAlign w:val="bottom"/>
            <w:hideMark/>
          </w:tcPr>
          <w:p w14:paraId="61D23A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536A26" w14:textId="77777777" w:rsidTr="001F73AC">
        <w:trPr>
          <w:trHeight w:val="300"/>
        </w:trPr>
        <w:tc>
          <w:tcPr>
            <w:tcW w:w="1613" w:type="dxa"/>
            <w:tcBorders>
              <w:top w:val="nil"/>
              <w:left w:val="nil"/>
              <w:right w:val="nil"/>
            </w:tcBorders>
            <w:noWrap/>
            <w:vAlign w:val="bottom"/>
            <w:hideMark/>
          </w:tcPr>
          <w:p w14:paraId="3E516652" w14:textId="5A16050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right w:val="nil"/>
            </w:tcBorders>
            <w:noWrap/>
            <w:vAlign w:val="bottom"/>
            <w:hideMark/>
          </w:tcPr>
          <w:p w14:paraId="53CF390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lupea harengus</w:t>
            </w:r>
          </w:p>
        </w:tc>
        <w:tc>
          <w:tcPr>
            <w:tcW w:w="855" w:type="dxa"/>
            <w:tcBorders>
              <w:top w:val="nil"/>
              <w:left w:val="nil"/>
              <w:right w:val="nil"/>
            </w:tcBorders>
            <w:noWrap/>
            <w:vAlign w:val="bottom"/>
            <w:hideMark/>
          </w:tcPr>
          <w:p w14:paraId="4FCC525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5768</w:t>
            </w:r>
          </w:p>
        </w:tc>
        <w:tc>
          <w:tcPr>
            <w:tcW w:w="977" w:type="dxa"/>
            <w:gridSpan w:val="2"/>
            <w:tcBorders>
              <w:top w:val="nil"/>
              <w:left w:val="nil"/>
              <w:right w:val="nil"/>
            </w:tcBorders>
            <w:noWrap/>
            <w:vAlign w:val="bottom"/>
            <w:hideMark/>
          </w:tcPr>
          <w:p w14:paraId="6C8054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4.95</w:t>
            </w:r>
          </w:p>
        </w:tc>
        <w:tc>
          <w:tcPr>
            <w:tcW w:w="1334" w:type="dxa"/>
            <w:gridSpan w:val="2"/>
            <w:tcBorders>
              <w:top w:val="nil"/>
              <w:left w:val="nil"/>
              <w:right w:val="nil"/>
            </w:tcBorders>
            <w:noWrap/>
            <w:vAlign w:val="bottom"/>
            <w:hideMark/>
          </w:tcPr>
          <w:p w14:paraId="1234FF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7</w:t>
            </w:r>
          </w:p>
        </w:tc>
        <w:tc>
          <w:tcPr>
            <w:tcW w:w="1152" w:type="dxa"/>
            <w:gridSpan w:val="2"/>
            <w:tcBorders>
              <w:top w:val="nil"/>
              <w:left w:val="nil"/>
              <w:right w:val="nil"/>
            </w:tcBorders>
            <w:noWrap/>
            <w:vAlign w:val="bottom"/>
            <w:hideMark/>
          </w:tcPr>
          <w:p w14:paraId="1646E3B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7</w:t>
            </w:r>
          </w:p>
        </w:tc>
        <w:tc>
          <w:tcPr>
            <w:tcW w:w="1006" w:type="dxa"/>
            <w:tcBorders>
              <w:top w:val="nil"/>
              <w:left w:val="nil"/>
              <w:right w:val="nil"/>
            </w:tcBorders>
            <w:noWrap/>
            <w:vAlign w:val="bottom"/>
            <w:hideMark/>
          </w:tcPr>
          <w:p w14:paraId="389BE2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79C7CF39" w14:textId="77777777" w:rsidTr="001F73AC">
        <w:trPr>
          <w:trHeight w:val="300"/>
        </w:trPr>
        <w:tc>
          <w:tcPr>
            <w:tcW w:w="1613" w:type="dxa"/>
            <w:tcBorders>
              <w:top w:val="nil"/>
              <w:left w:val="nil"/>
              <w:bottom w:val="single" w:sz="4" w:space="0" w:color="auto"/>
              <w:right w:val="nil"/>
            </w:tcBorders>
            <w:noWrap/>
            <w:vAlign w:val="bottom"/>
            <w:hideMark/>
          </w:tcPr>
          <w:p w14:paraId="4E1C1E34" w14:textId="1ABD308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ilverside</w:t>
            </w:r>
          </w:p>
        </w:tc>
        <w:tc>
          <w:tcPr>
            <w:tcW w:w="2423" w:type="dxa"/>
            <w:tcBorders>
              <w:top w:val="nil"/>
              <w:left w:val="nil"/>
              <w:bottom w:val="single" w:sz="4" w:space="0" w:color="auto"/>
              <w:right w:val="nil"/>
            </w:tcBorders>
            <w:noWrap/>
            <w:vAlign w:val="bottom"/>
            <w:hideMark/>
          </w:tcPr>
          <w:p w14:paraId="27BF880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enidia menidia</w:t>
            </w:r>
          </w:p>
        </w:tc>
        <w:tc>
          <w:tcPr>
            <w:tcW w:w="855" w:type="dxa"/>
            <w:tcBorders>
              <w:top w:val="nil"/>
              <w:left w:val="nil"/>
              <w:bottom w:val="single" w:sz="4" w:space="0" w:color="auto"/>
              <w:right w:val="nil"/>
            </w:tcBorders>
            <w:noWrap/>
            <w:vAlign w:val="bottom"/>
            <w:hideMark/>
          </w:tcPr>
          <w:p w14:paraId="79D27E4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6887</w:t>
            </w:r>
          </w:p>
        </w:tc>
        <w:tc>
          <w:tcPr>
            <w:tcW w:w="977" w:type="dxa"/>
            <w:gridSpan w:val="2"/>
            <w:tcBorders>
              <w:top w:val="nil"/>
              <w:left w:val="nil"/>
              <w:bottom w:val="single" w:sz="4" w:space="0" w:color="auto"/>
              <w:right w:val="nil"/>
            </w:tcBorders>
            <w:noWrap/>
            <w:vAlign w:val="bottom"/>
            <w:hideMark/>
          </w:tcPr>
          <w:p w14:paraId="1B42A4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91</w:t>
            </w:r>
          </w:p>
        </w:tc>
        <w:tc>
          <w:tcPr>
            <w:tcW w:w="1334" w:type="dxa"/>
            <w:gridSpan w:val="2"/>
            <w:tcBorders>
              <w:top w:val="nil"/>
              <w:left w:val="nil"/>
              <w:bottom w:val="single" w:sz="4" w:space="0" w:color="auto"/>
              <w:right w:val="nil"/>
            </w:tcBorders>
            <w:noWrap/>
            <w:vAlign w:val="bottom"/>
            <w:hideMark/>
          </w:tcPr>
          <w:p w14:paraId="66B2C20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69</w:t>
            </w:r>
          </w:p>
        </w:tc>
        <w:tc>
          <w:tcPr>
            <w:tcW w:w="1152" w:type="dxa"/>
            <w:gridSpan w:val="2"/>
            <w:tcBorders>
              <w:top w:val="nil"/>
              <w:left w:val="nil"/>
              <w:bottom w:val="single" w:sz="4" w:space="0" w:color="auto"/>
              <w:right w:val="nil"/>
            </w:tcBorders>
            <w:noWrap/>
            <w:vAlign w:val="bottom"/>
            <w:hideMark/>
          </w:tcPr>
          <w:p w14:paraId="72CA64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6</w:t>
            </w:r>
          </w:p>
        </w:tc>
        <w:tc>
          <w:tcPr>
            <w:tcW w:w="1006" w:type="dxa"/>
            <w:tcBorders>
              <w:top w:val="nil"/>
              <w:left w:val="nil"/>
              <w:bottom w:val="single" w:sz="4" w:space="0" w:color="auto"/>
              <w:right w:val="nil"/>
            </w:tcBorders>
            <w:noWrap/>
            <w:vAlign w:val="bottom"/>
            <w:hideMark/>
          </w:tcPr>
          <w:p w14:paraId="598FB96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bl>
    <w:p w14:paraId="263F6155" w14:textId="77777777" w:rsidR="00191AE4" w:rsidRDefault="00191AE4">
      <w:pPr>
        <w:rPr>
          <w:rFonts w:eastAsia="Times New Roman" w:cs="Times New Roman"/>
          <w:kern w:val="0"/>
          <w14:ligatures w14:val="none"/>
        </w:rPr>
      </w:pPr>
      <w:r>
        <w:br w:type="page"/>
      </w:r>
    </w:p>
    <w:p w14:paraId="465C46DD" w14:textId="200EE5B8" w:rsidR="00F77EBD" w:rsidRDefault="00F77EBD" w:rsidP="000229DC">
      <w:pPr>
        <w:pStyle w:val="NormalWeb"/>
        <w:rPr>
          <w:rFonts w:asciiTheme="minorHAnsi" w:hAnsiTheme="minorHAnsi"/>
          <w:sz w:val="22"/>
          <w:szCs w:val="22"/>
        </w:rPr>
      </w:pPr>
      <w:r w:rsidRPr="00926F2C">
        <w:rPr>
          <w:rFonts w:asciiTheme="minorHAnsi" w:hAnsiTheme="minorHAnsi"/>
          <w:sz w:val="22"/>
          <w:szCs w:val="22"/>
        </w:rPr>
        <w:lastRenderedPageBreak/>
        <w:t xml:space="preserve">Table 2: Portland Harbor tide gauge </w:t>
      </w:r>
      <w:ins w:id="478" w:author="Katie Lankowicz" w:date="2025-10-15T16:13:00Z" w16du:dateUtc="2025-10-15T19:13:00Z">
        <w:r w:rsidR="00431961">
          <w:rPr>
            <w:rFonts w:asciiTheme="minorHAnsi" w:hAnsiTheme="minorHAnsi"/>
            <w:sz w:val="22"/>
            <w:szCs w:val="22"/>
          </w:rPr>
          <w:t xml:space="preserve">average annual </w:t>
        </w:r>
      </w:ins>
      <w:r w:rsidRPr="00926F2C">
        <w:rPr>
          <w:rFonts w:asciiTheme="minorHAnsi" w:hAnsiTheme="minorHAnsi"/>
          <w:sz w:val="22"/>
          <w:szCs w:val="22"/>
        </w:rPr>
        <w:t>temperature anomalies</w:t>
      </w:r>
      <w:ins w:id="479" w:author="Katie Lankowicz" w:date="2025-10-15T16:15:00Z" w16du:dateUtc="2025-10-15T19:15:00Z">
        <w:r w:rsidR="00431961">
          <w:rPr>
            <w:rFonts w:asciiTheme="minorHAnsi" w:hAnsiTheme="minorHAnsi"/>
            <w:sz w:val="22"/>
            <w:szCs w:val="22"/>
          </w:rPr>
          <w:t xml:space="preserve">, calculated </w:t>
        </w:r>
      </w:ins>
      <w:del w:id="480" w:author="Katie Lankowicz" w:date="2025-10-15T16:15:00Z" w16du:dateUtc="2025-10-15T19:15:00Z">
        <w:r w:rsidRPr="00926F2C" w:rsidDel="00431961">
          <w:rPr>
            <w:rFonts w:asciiTheme="minorHAnsi" w:hAnsiTheme="minorHAnsi"/>
            <w:sz w:val="22"/>
            <w:szCs w:val="22"/>
          </w:rPr>
          <w:delText xml:space="preserve"> presented </w:delText>
        </w:r>
      </w:del>
      <w:r w:rsidRPr="00926F2C">
        <w:rPr>
          <w:rFonts w:asciiTheme="minorHAnsi" w:hAnsiTheme="minorHAnsi"/>
          <w:sz w:val="22"/>
          <w:szCs w:val="22"/>
        </w:rPr>
        <w:t>as the</w:t>
      </w:r>
      <w:ins w:id="481" w:author="Katie Lankowicz" w:date="2025-10-15T16:13:00Z" w16du:dateUtc="2025-10-15T19:13:00Z">
        <w:r w:rsidR="00431961">
          <w:rPr>
            <w:rFonts w:asciiTheme="minorHAnsi" w:hAnsiTheme="minorHAnsi"/>
            <w:sz w:val="22"/>
            <w:szCs w:val="22"/>
          </w:rPr>
          <w:t xml:space="preserve"> mean</w:t>
        </w:r>
      </w:ins>
      <w:r w:rsidRPr="00926F2C">
        <w:rPr>
          <w:rFonts w:asciiTheme="minorHAnsi" w:hAnsiTheme="minorHAnsi"/>
          <w:sz w:val="22"/>
          <w:szCs w:val="22"/>
        </w:rPr>
        <w:t xml:space="preserve"> difference between </w:t>
      </w:r>
      <w:ins w:id="482" w:author="Katie Lankowicz" w:date="2025-10-15T16:16:00Z" w16du:dateUtc="2025-10-15T19:16:00Z">
        <w:r w:rsidR="00431961">
          <w:rPr>
            <w:rFonts w:asciiTheme="minorHAnsi" w:hAnsiTheme="minorHAnsi"/>
            <w:sz w:val="22"/>
            <w:szCs w:val="22"/>
          </w:rPr>
          <w:t xml:space="preserve">daily average temperature and the expected daily average temperature as </w:t>
        </w:r>
      </w:ins>
      <w:ins w:id="483" w:author="Katie Lankowicz" w:date="2025-10-15T16:17:00Z" w16du:dateUtc="2025-10-15T19:17:00Z">
        <w:r w:rsidR="00431961">
          <w:rPr>
            <w:rFonts w:asciiTheme="minorHAnsi" w:hAnsiTheme="minorHAnsi"/>
            <w:sz w:val="22"/>
            <w:szCs w:val="22"/>
          </w:rPr>
          <w:t>determined</w:t>
        </w:r>
      </w:ins>
      <w:ins w:id="484" w:author="Katie Lankowicz" w:date="2025-10-15T16:16:00Z" w16du:dateUtc="2025-10-15T19:16:00Z">
        <w:r w:rsidR="00431961">
          <w:rPr>
            <w:rFonts w:asciiTheme="minorHAnsi" w:hAnsiTheme="minorHAnsi"/>
            <w:sz w:val="22"/>
            <w:szCs w:val="22"/>
          </w:rPr>
          <w:t xml:space="preserve"> from the 2003-2020 climate reference period (CRP). </w:t>
        </w:r>
      </w:ins>
      <w:del w:id="485" w:author="Katie Lankowicz" w:date="2025-10-15T16:15:00Z" w16du:dateUtc="2025-10-15T19:15:00Z">
        <w:r w:rsidRPr="00926F2C" w:rsidDel="00431961">
          <w:rPr>
            <w:rFonts w:asciiTheme="minorHAnsi" w:hAnsiTheme="minorHAnsi"/>
            <w:sz w:val="22"/>
            <w:szCs w:val="22"/>
          </w:rPr>
          <w:delText>each</w:delText>
        </w:r>
      </w:del>
      <w:del w:id="486" w:author="Katie Lankowicz" w:date="2025-10-15T16:16:00Z" w16du:dateUtc="2025-10-15T19:16:00Z">
        <w:r w:rsidRPr="00926F2C" w:rsidDel="00431961">
          <w:rPr>
            <w:rFonts w:asciiTheme="minorHAnsi" w:hAnsiTheme="minorHAnsi"/>
            <w:sz w:val="22"/>
            <w:szCs w:val="22"/>
          </w:rPr>
          <w:delText xml:space="preserve"> year’s average temperature and the expected annual temperature as calculated from the 2003-2020 climate reference period (CRP). </w:delText>
        </w:r>
      </w:del>
      <w:ins w:id="487" w:author="Katie Lankowicz" w:date="2025-10-15T16:12:00Z" w16du:dateUtc="2025-10-15T19:12:00Z">
        <w:r w:rsidR="00431961">
          <w:rPr>
            <w:rFonts w:asciiTheme="minorHAnsi" w:hAnsiTheme="minorHAnsi"/>
            <w:sz w:val="22"/>
            <w:szCs w:val="22"/>
          </w:rPr>
          <w:t xml:space="preserve">Summer </w:t>
        </w:r>
      </w:ins>
      <w:ins w:id="488" w:author="Katie Lankowicz" w:date="2025-10-15T16:13:00Z" w16du:dateUtc="2025-10-15T19:13:00Z">
        <w:r w:rsidR="00431961">
          <w:rPr>
            <w:rFonts w:asciiTheme="minorHAnsi" w:hAnsiTheme="minorHAnsi"/>
            <w:sz w:val="22"/>
            <w:szCs w:val="22"/>
          </w:rPr>
          <w:t>(June-August) a</w:t>
        </w:r>
      </w:ins>
      <w:del w:id="489" w:author="Katie Lankowicz" w:date="2025-10-15T16:13:00Z" w16du:dateUtc="2025-10-15T19:13:00Z">
        <w:r w:rsidRPr="00926F2C" w:rsidDel="00431961">
          <w:rPr>
            <w:rFonts w:asciiTheme="minorHAnsi" w:hAnsiTheme="minorHAnsi"/>
            <w:sz w:val="22"/>
            <w:szCs w:val="22"/>
          </w:rPr>
          <w:delText>A</w:delText>
        </w:r>
      </w:del>
      <w:r w:rsidRPr="00926F2C">
        <w:rPr>
          <w:rFonts w:asciiTheme="minorHAnsi" w:hAnsiTheme="minorHAnsi"/>
          <w:sz w:val="22"/>
          <w:szCs w:val="22"/>
        </w:rPr>
        <w:t>nomalies are also presented</w:t>
      </w:r>
      <w:del w:id="490" w:author="Katie Lankowicz" w:date="2025-10-15T16:13:00Z" w16du:dateUtc="2025-10-15T19:13:00Z">
        <w:r w:rsidRPr="00926F2C" w:rsidDel="00431961">
          <w:rPr>
            <w:rFonts w:asciiTheme="minorHAnsi" w:hAnsiTheme="minorHAnsi"/>
            <w:sz w:val="22"/>
            <w:szCs w:val="22"/>
          </w:rPr>
          <w:delText xml:space="preserve"> at a seasonal scale, with winter referring to December-February, spring referring to March-May, summer referring to June-August, and fall referring to September-November</w:delText>
        </w:r>
      </w:del>
      <w:r w:rsidRPr="00926F2C">
        <w:rPr>
          <w:rFonts w:asciiTheme="minorHAnsi" w:hAnsiTheme="minorHAnsi"/>
          <w:sz w:val="22"/>
          <w:szCs w:val="22"/>
        </w:rPr>
        <w:t>. Negative values are cooler temperatures than expected compared to the CRP, and positive values are warmer temperatures than expected compared to the CRP.</w:t>
      </w:r>
    </w:p>
    <w:tbl>
      <w:tblPr>
        <w:tblW w:w="3930" w:type="dxa"/>
        <w:tblLook w:val="04A0" w:firstRow="1" w:lastRow="0" w:firstColumn="1" w:lastColumn="0" w:noHBand="0" w:noVBand="1"/>
      </w:tblPr>
      <w:tblGrid>
        <w:gridCol w:w="1055"/>
        <w:gridCol w:w="1615"/>
        <w:gridCol w:w="1260"/>
        <w:tblGridChange w:id="491">
          <w:tblGrid>
            <w:gridCol w:w="1055"/>
            <w:gridCol w:w="1615"/>
            <w:gridCol w:w="1260"/>
          </w:tblGrid>
        </w:tblGridChange>
      </w:tblGrid>
      <w:tr w:rsidR="00431961" w:rsidRPr="00191AE4" w14:paraId="1E2608B0" w14:textId="77777777" w:rsidTr="00B80F75">
        <w:trPr>
          <w:trHeight w:val="365"/>
        </w:trPr>
        <w:tc>
          <w:tcPr>
            <w:tcW w:w="1055" w:type="dxa"/>
            <w:tcBorders>
              <w:left w:val="nil"/>
              <w:bottom w:val="single" w:sz="4" w:space="0" w:color="auto"/>
              <w:right w:val="single" w:sz="4" w:space="0" w:color="auto"/>
            </w:tcBorders>
            <w:vAlign w:val="center"/>
          </w:tcPr>
          <w:p w14:paraId="29A4511A" w14:textId="1557C97F"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92" w:author="Katie Lankowicz" w:date="2025-10-15T16:32:00Z" w16du:dateUtc="2025-10-15T19:32:00Z">
              <w:r>
                <w:rPr>
                  <w:rFonts w:ascii="Aptos Narrow" w:eastAsia="Times New Roman" w:hAnsi="Aptos Narrow" w:cs="Times New Roman"/>
                  <w:b/>
                  <w:bCs/>
                  <w:color w:val="000000"/>
                  <w:kern w:val="0"/>
                  <w14:ligatures w14:val="none"/>
                </w:rPr>
                <w:t>Year</w:t>
              </w:r>
            </w:ins>
          </w:p>
        </w:tc>
        <w:tc>
          <w:tcPr>
            <w:tcW w:w="1615" w:type="dxa"/>
            <w:tcBorders>
              <w:left w:val="single" w:sz="4" w:space="0" w:color="auto"/>
              <w:bottom w:val="single" w:sz="4" w:space="0" w:color="auto"/>
              <w:right w:val="single" w:sz="4" w:space="0" w:color="auto"/>
            </w:tcBorders>
            <w:vAlign w:val="center"/>
          </w:tcPr>
          <w:p w14:paraId="1FC8204C" w14:textId="0D069A27"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93" w:author="Katie Lankowicz" w:date="2025-10-15T16:32:00Z" w16du:dateUtc="2025-10-15T19:32:00Z">
              <w:r>
                <w:rPr>
                  <w:rFonts w:ascii="Aptos Narrow" w:eastAsia="Times New Roman" w:hAnsi="Aptos Narrow" w:cs="Times New Roman"/>
                  <w:b/>
                  <w:bCs/>
                  <w:color w:val="000000"/>
                  <w:kern w:val="0"/>
                  <w14:ligatures w14:val="none"/>
                </w:rPr>
                <w:t xml:space="preserve">Annual anomaly </w:t>
              </w:r>
              <w:r w:rsidRPr="00191AE4">
                <w:rPr>
                  <w:rFonts w:ascii="Aptos Narrow" w:eastAsia="Times New Roman" w:hAnsi="Aptos Narrow" w:cs="Times New Roman"/>
                  <w:b/>
                  <w:bCs/>
                  <w:color w:val="000000"/>
                  <w:kern w:val="0"/>
                  <w14:ligatures w14:val="none"/>
                </w:rPr>
                <w:t>(°C)</w:t>
              </w:r>
            </w:ins>
          </w:p>
        </w:tc>
        <w:tc>
          <w:tcPr>
            <w:tcW w:w="1260" w:type="dxa"/>
            <w:tcBorders>
              <w:top w:val="nil"/>
              <w:left w:val="single" w:sz="4" w:space="0" w:color="auto"/>
              <w:bottom w:val="single" w:sz="4" w:space="0" w:color="auto"/>
            </w:tcBorders>
            <w:noWrap/>
            <w:vAlign w:val="bottom"/>
          </w:tcPr>
          <w:p w14:paraId="5B8BD2E2" w14:textId="71E8EB0C"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94" w:author="Katie Lankowicz" w:date="2025-10-15T16:31:00Z" w16du:dateUtc="2025-10-15T19:31:00Z">
              <w:r>
                <w:rPr>
                  <w:rFonts w:ascii="Aptos Narrow" w:eastAsia="Times New Roman" w:hAnsi="Aptos Narrow" w:cs="Times New Roman"/>
                  <w:b/>
                  <w:bCs/>
                  <w:color w:val="000000"/>
                  <w:kern w:val="0"/>
                  <w14:ligatures w14:val="none"/>
                </w:rPr>
                <w:t xml:space="preserve">Summer anomaly </w:t>
              </w:r>
            </w:ins>
            <w:ins w:id="495" w:author="Katie Lankowicz" w:date="2025-10-15T16:32:00Z" w16du:dateUtc="2025-10-15T19:32:00Z">
              <w:r w:rsidRPr="00191AE4">
                <w:rPr>
                  <w:rFonts w:ascii="Aptos Narrow" w:eastAsia="Times New Roman" w:hAnsi="Aptos Narrow" w:cs="Times New Roman"/>
                  <w:b/>
                  <w:bCs/>
                  <w:color w:val="000000"/>
                  <w:kern w:val="0"/>
                  <w14:ligatures w14:val="none"/>
                </w:rPr>
                <w:t>(°C)</w:t>
              </w:r>
            </w:ins>
          </w:p>
        </w:tc>
      </w:tr>
      <w:tr w:rsidR="00431961" w:rsidRPr="00191AE4" w14:paraId="4136ED89" w14:textId="77777777" w:rsidTr="00431961">
        <w:tblPrEx>
          <w:tblW w:w="3930" w:type="dxa"/>
          <w:tblPrExChange w:id="496" w:author="Katie Lankowicz" w:date="2025-10-15T16:31:00Z" w16du:dateUtc="2025-10-15T19:31:00Z">
            <w:tblPrEx>
              <w:tblW w:w="5216" w:type="dxa"/>
            </w:tblPrEx>
          </w:tblPrExChange>
        </w:tblPrEx>
        <w:trPr>
          <w:trHeight w:val="309"/>
          <w:trPrChange w:id="497" w:author="Katie Lankowicz" w:date="2025-10-15T16:31:00Z" w16du:dateUtc="2025-10-15T19:31:00Z">
            <w:trPr>
              <w:trHeight w:val="309"/>
            </w:trPr>
          </w:trPrChange>
        </w:trPr>
        <w:tc>
          <w:tcPr>
            <w:tcW w:w="1055" w:type="dxa"/>
            <w:tcBorders>
              <w:top w:val="single" w:sz="4" w:space="0" w:color="auto"/>
              <w:left w:val="nil"/>
              <w:bottom w:val="nil"/>
              <w:right w:val="single" w:sz="4" w:space="0" w:color="auto"/>
            </w:tcBorders>
            <w:noWrap/>
            <w:vAlign w:val="bottom"/>
            <w:hideMark/>
            <w:tcPrChange w:id="498" w:author="Katie Lankowicz" w:date="2025-10-15T16:31:00Z" w16du:dateUtc="2025-10-15T19:31:00Z">
              <w:tcPr>
                <w:tcW w:w="1055" w:type="dxa"/>
                <w:tcBorders>
                  <w:top w:val="single" w:sz="4" w:space="0" w:color="auto"/>
                  <w:left w:val="nil"/>
                  <w:bottom w:val="nil"/>
                  <w:right w:val="single" w:sz="4" w:space="0" w:color="auto"/>
                </w:tcBorders>
                <w:noWrap/>
                <w:vAlign w:val="bottom"/>
                <w:hideMark/>
              </w:tcPr>
            </w:tcPrChange>
          </w:tcPr>
          <w:p w14:paraId="58270EC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4</w:t>
            </w:r>
          </w:p>
        </w:tc>
        <w:tc>
          <w:tcPr>
            <w:tcW w:w="1615" w:type="dxa"/>
            <w:tcBorders>
              <w:top w:val="single" w:sz="4" w:space="0" w:color="auto"/>
              <w:left w:val="single" w:sz="4" w:space="0" w:color="auto"/>
              <w:bottom w:val="nil"/>
              <w:right w:val="single" w:sz="4" w:space="0" w:color="auto"/>
            </w:tcBorders>
            <w:noWrap/>
            <w:vAlign w:val="bottom"/>
            <w:hideMark/>
            <w:tcPrChange w:id="499" w:author="Katie Lankowicz" w:date="2025-10-15T16:31:00Z" w16du:dateUtc="2025-10-15T19:31:00Z">
              <w:tcPr>
                <w:tcW w:w="1615" w:type="dxa"/>
                <w:tcBorders>
                  <w:top w:val="single" w:sz="4" w:space="0" w:color="auto"/>
                  <w:left w:val="single" w:sz="4" w:space="0" w:color="auto"/>
                  <w:bottom w:val="nil"/>
                  <w:right w:val="single" w:sz="4" w:space="0" w:color="auto"/>
                </w:tcBorders>
                <w:noWrap/>
                <w:vAlign w:val="bottom"/>
                <w:hideMark/>
              </w:tcPr>
            </w:tcPrChange>
          </w:tcPr>
          <w:p w14:paraId="6D6DFAAC"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4</w:t>
            </w:r>
          </w:p>
        </w:tc>
        <w:tc>
          <w:tcPr>
            <w:tcW w:w="1260" w:type="dxa"/>
            <w:tcBorders>
              <w:top w:val="single" w:sz="4" w:space="0" w:color="auto"/>
              <w:left w:val="single" w:sz="4" w:space="0" w:color="auto"/>
              <w:bottom w:val="nil"/>
            </w:tcBorders>
            <w:noWrap/>
            <w:vAlign w:val="bottom"/>
            <w:hideMark/>
            <w:tcPrChange w:id="500" w:author="Katie Lankowicz" w:date="2025-10-15T16:31:00Z" w16du:dateUtc="2025-10-15T19:31:00Z">
              <w:tcPr>
                <w:tcW w:w="1260" w:type="dxa"/>
                <w:tcBorders>
                  <w:top w:val="single" w:sz="4" w:space="0" w:color="auto"/>
                  <w:left w:val="single" w:sz="4" w:space="0" w:color="auto"/>
                  <w:bottom w:val="nil"/>
                  <w:right w:val="single" w:sz="4" w:space="0" w:color="auto"/>
                </w:tcBorders>
                <w:noWrap/>
                <w:vAlign w:val="bottom"/>
                <w:hideMark/>
              </w:tcPr>
            </w:tcPrChange>
          </w:tcPr>
          <w:p w14:paraId="4F7D9A80"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2</w:t>
            </w:r>
          </w:p>
        </w:tc>
      </w:tr>
      <w:tr w:rsidR="00431961" w:rsidRPr="00191AE4" w14:paraId="43573A60" w14:textId="77777777" w:rsidTr="00431961">
        <w:tblPrEx>
          <w:tblW w:w="3930" w:type="dxa"/>
          <w:tblPrExChange w:id="501" w:author="Katie Lankowicz" w:date="2025-10-15T16:31:00Z" w16du:dateUtc="2025-10-15T19:31:00Z">
            <w:tblPrEx>
              <w:tblW w:w="5216" w:type="dxa"/>
            </w:tblPrEx>
          </w:tblPrExChange>
        </w:tblPrEx>
        <w:trPr>
          <w:trHeight w:val="309"/>
          <w:trPrChange w:id="502"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03"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7343826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5</w:t>
            </w:r>
          </w:p>
        </w:tc>
        <w:tc>
          <w:tcPr>
            <w:tcW w:w="1615" w:type="dxa"/>
            <w:tcBorders>
              <w:top w:val="nil"/>
              <w:left w:val="single" w:sz="4" w:space="0" w:color="auto"/>
              <w:bottom w:val="nil"/>
              <w:right w:val="single" w:sz="4" w:space="0" w:color="auto"/>
            </w:tcBorders>
            <w:noWrap/>
            <w:vAlign w:val="bottom"/>
            <w:hideMark/>
            <w:tcPrChange w:id="504"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7FEE76E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41</w:t>
            </w:r>
          </w:p>
        </w:tc>
        <w:tc>
          <w:tcPr>
            <w:tcW w:w="1260" w:type="dxa"/>
            <w:tcBorders>
              <w:top w:val="nil"/>
              <w:left w:val="single" w:sz="4" w:space="0" w:color="auto"/>
              <w:bottom w:val="nil"/>
            </w:tcBorders>
            <w:noWrap/>
            <w:vAlign w:val="bottom"/>
            <w:hideMark/>
            <w:tcPrChange w:id="505"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30275E2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6</w:t>
            </w:r>
          </w:p>
        </w:tc>
      </w:tr>
      <w:tr w:rsidR="00431961" w:rsidRPr="00191AE4" w14:paraId="07CEE5F5" w14:textId="77777777" w:rsidTr="00431961">
        <w:tblPrEx>
          <w:tblW w:w="3930" w:type="dxa"/>
          <w:tblPrExChange w:id="506" w:author="Katie Lankowicz" w:date="2025-10-15T16:31:00Z" w16du:dateUtc="2025-10-15T19:31:00Z">
            <w:tblPrEx>
              <w:tblW w:w="5216" w:type="dxa"/>
            </w:tblPrEx>
          </w:tblPrExChange>
        </w:tblPrEx>
        <w:trPr>
          <w:trHeight w:val="309"/>
          <w:trPrChange w:id="507"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08"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04674DA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6</w:t>
            </w:r>
          </w:p>
        </w:tc>
        <w:tc>
          <w:tcPr>
            <w:tcW w:w="1615" w:type="dxa"/>
            <w:tcBorders>
              <w:top w:val="nil"/>
              <w:left w:val="single" w:sz="4" w:space="0" w:color="auto"/>
              <w:bottom w:val="nil"/>
              <w:right w:val="single" w:sz="4" w:space="0" w:color="auto"/>
            </w:tcBorders>
            <w:noWrap/>
            <w:vAlign w:val="bottom"/>
            <w:hideMark/>
            <w:tcPrChange w:id="509"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A1B55F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9</w:t>
            </w:r>
          </w:p>
        </w:tc>
        <w:tc>
          <w:tcPr>
            <w:tcW w:w="1260" w:type="dxa"/>
            <w:tcBorders>
              <w:top w:val="nil"/>
              <w:left w:val="single" w:sz="4" w:space="0" w:color="auto"/>
              <w:bottom w:val="nil"/>
            </w:tcBorders>
            <w:noWrap/>
            <w:vAlign w:val="bottom"/>
            <w:hideMark/>
            <w:tcPrChange w:id="510"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46EB6BE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7</w:t>
            </w:r>
          </w:p>
        </w:tc>
      </w:tr>
      <w:tr w:rsidR="00431961" w:rsidRPr="00191AE4" w14:paraId="799F7DF6" w14:textId="77777777" w:rsidTr="00431961">
        <w:tblPrEx>
          <w:tblW w:w="3930" w:type="dxa"/>
          <w:tblPrExChange w:id="511" w:author="Katie Lankowicz" w:date="2025-10-15T16:31:00Z" w16du:dateUtc="2025-10-15T19:31:00Z">
            <w:tblPrEx>
              <w:tblW w:w="5216" w:type="dxa"/>
            </w:tblPrEx>
          </w:tblPrExChange>
        </w:tblPrEx>
        <w:trPr>
          <w:trHeight w:val="309"/>
          <w:trPrChange w:id="512"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13"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758A67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7</w:t>
            </w:r>
          </w:p>
        </w:tc>
        <w:tc>
          <w:tcPr>
            <w:tcW w:w="1615" w:type="dxa"/>
            <w:tcBorders>
              <w:top w:val="nil"/>
              <w:left w:val="single" w:sz="4" w:space="0" w:color="auto"/>
              <w:bottom w:val="nil"/>
              <w:right w:val="single" w:sz="4" w:space="0" w:color="auto"/>
            </w:tcBorders>
            <w:noWrap/>
            <w:vAlign w:val="bottom"/>
            <w:hideMark/>
            <w:tcPrChange w:id="514"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EF81C5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7</w:t>
            </w:r>
          </w:p>
        </w:tc>
        <w:tc>
          <w:tcPr>
            <w:tcW w:w="1260" w:type="dxa"/>
            <w:tcBorders>
              <w:top w:val="nil"/>
              <w:left w:val="single" w:sz="4" w:space="0" w:color="auto"/>
              <w:bottom w:val="nil"/>
            </w:tcBorders>
            <w:noWrap/>
            <w:vAlign w:val="bottom"/>
            <w:hideMark/>
            <w:tcPrChange w:id="515"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6975665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5</w:t>
            </w:r>
          </w:p>
        </w:tc>
      </w:tr>
      <w:tr w:rsidR="00431961" w:rsidRPr="00191AE4" w14:paraId="4BF77696" w14:textId="77777777" w:rsidTr="00431961">
        <w:tblPrEx>
          <w:tblW w:w="3930" w:type="dxa"/>
          <w:tblPrExChange w:id="516" w:author="Katie Lankowicz" w:date="2025-10-15T16:31:00Z" w16du:dateUtc="2025-10-15T19:31:00Z">
            <w:tblPrEx>
              <w:tblW w:w="5216" w:type="dxa"/>
            </w:tblPrEx>
          </w:tblPrExChange>
        </w:tblPrEx>
        <w:trPr>
          <w:trHeight w:val="309"/>
          <w:trPrChange w:id="517"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18"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76B02F30"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8</w:t>
            </w:r>
          </w:p>
        </w:tc>
        <w:tc>
          <w:tcPr>
            <w:tcW w:w="1615" w:type="dxa"/>
            <w:tcBorders>
              <w:top w:val="nil"/>
              <w:left w:val="single" w:sz="4" w:space="0" w:color="auto"/>
              <w:bottom w:val="nil"/>
              <w:right w:val="single" w:sz="4" w:space="0" w:color="auto"/>
            </w:tcBorders>
            <w:noWrap/>
            <w:vAlign w:val="bottom"/>
            <w:hideMark/>
            <w:tcPrChange w:id="519"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600F492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11</w:t>
            </w:r>
          </w:p>
        </w:tc>
        <w:tc>
          <w:tcPr>
            <w:tcW w:w="1260" w:type="dxa"/>
            <w:tcBorders>
              <w:top w:val="nil"/>
              <w:left w:val="single" w:sz="4" w:space="0" w:color="auto"/>
              <w:bottom w:val="nil"/>
            </w:tcBorders>
            <w:noWrap/>
            <w:vAlign w:val="bottom"/>
            <w:hideMark/>
            <w:tcPrChange w:id="520"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1B6EE8DD"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8</w:t>
            </w:r>
          </w:p>
        </w:tc>
      </w:tr>
      <w:tr w:rsidR="00431961" w:rsidRPr="00191AE4" w14:paraId="0735477C" w14:textId="77777777" w:rsidTr="00431961">
        <w:tblPrEx>
          <w:tblW w:w="3930" w:type="dxa"/>
          <w:tblPrExChange w:id="521" w:author="Katie Lankowicz" w:date="2025-10-15T16:31:00Z" w16du:dateUtc="2025-10-15T19:31:00Z">
            <w:tblPrEx>
              <w:tblW w:w="5216" w:type="dxa"/>
            </w:tblPrEx>
          </w:tblPrExChange>
        </w:tblPrEx>
        <w:trPr>
          <w:trHeight w:val="309"/>
          <w:trPrChange w:id="522"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23"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6F8D486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9</w:t>
            </w:r>
          </w:p>
        </w:tc>
        <w:tc>
          <w:tcPr>
            <w:tcW w:w="1615" w:type="dxa"/>
            <w:tcBorders>
              <w:top w:val="nil"/>
              <w:left w:val="single" w:sz="4" w:space="0" w:color="auto"/>
              <w:bottom w:val="nil"/>
              <w:right w:val="single" w:sz="4" w:space="0" w:color="auto"/>
            </w:tcBorders>
            <w:noWrap/>
            <w:vAlign w:val="bottom"/>
            <w:hideMark/>
            <w:tcPrChange w:id="524"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A20B26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7</w:t>
            </w:r>
          </w:p>
        </w:tc>
        <w:tc>
          <w:tcPr>
            <w:tcW w:w="1260" w:type="dxa"/>
            <w:tcBorders>
              <w:top w:val="nil"/>
              <w:left w:val="single" w:sz="4" w:space="0" w:color="auto"/>
              <w:bottom w:val="nil"/>
            </w:tcBorders>
            <w:noWrap/>
            <w:vAlign w:val="bottom"/>
            <w:hideMark/>
            <w:tcPrChange w:id="525"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009930D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5</w:t>
            </w:r>
          </w:p>
        </w:tc>
      </w:tr>
      <w:tr w:rsidR="00431961" w:rsidRPr="00191AE4" w14:paraId="477A5215" w14:textId="77777777" w:rsidTr="00431961">
        <w:tblPrEx>
          <w:tblW w:w="3930" w:type="dxa"/>
          <w:tblPrExChange w:id="526" w:author="Katie Lankowicz" w:date="2025-10-15T16:31:00Z" w16du:dateUtc="2025-10-15T19:31:00Z">
            <w:tblPrEx>
              <w:tblW w:w="5216" w:type="dxa"/>
            </w:tblPrEx>
          </w:tblPrExChange>
        </w:tblPrEx>
        <w:trPr>
          <w:trHeight w:val="309"/>
          <w:trPrChange w:id="527"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28"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2041C1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0</w:t>
            </w:r>
          </w:p>
        </w:tc>
        <w:tc>
          <w:tcPr>
            <w:tcW w:w="1615" w:type="dxa"/>
            <w:tcBorders>
              <w:top w:val="nil"/>
              <w:left w:val="single" w:sz="4" w:space="0" w:color="auto"/>
              <w:bottom w:val="nil"/>
              <w:right w:val="single" w:sz="4" w:space="0" w:color="auto"/>
            </w:tcBorders>
            <w:noWrap/>
            <w:vAlign w:val="bottom"/>
            <w:hideMark/>
            <w:tcPrChange w:id="529"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2B6EE8C"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6</w:t>
            </w:r>
          </w:p>
        </w:tc>
        <w:tc>
          <w:tcPr>
            <w:tcW w:w="1260" w:type="dxa"/>
            <w:tcBorders>
              <w:top w:val="nil"/>
              <w:left w:val="single" w:sz="4" w:space="0" w:color="auto"/>
              <w:bottom w:val="nil"/>
            </w:tcBorders>
            <w:noWrap/>
            <w:vAlign w:val="bottom"/>
            <w:hideMark/>
            <w:tcPrChange w:id="530"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44337CD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86</w:t>
            </w:r>
          </w:p>
        </w:tc>
      </w:tr>
      <w:tr w:rsidR="00431961" w:rsidRPr="00191AE4" w14:paraId="22E1EA13" w14:textId="77777777" w:rsidTr="00431961">
        <w:tblPrEx>
          <w:tblW w:w="3930" w:type="dxa"/>
          <w:tblPrExChange w:id="531" w:author="Katie Lankowicz" w:date="2025-10-15T16:31:00Z" w16du:dateUtc="2025-10-15T19:31:00Z">
            <w:tblPrEx>
              <w:tblW w:w="5216" w:type="dxa"/>
            </w:tblPrEx>
          </w:tblPrExChange>
        </w:tblPrEx>
        <w:trPr>
          <w:trHeight w:val="309"/>
          <w:trPrChange w:id="532"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33"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3AABC42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1</w:t>
            </w:r>
          </w:p>
        </w:tc>
        <w:tc>
          <w:tcPr>
            <w:tcW w:w="1615" w:type="dxa"/>
            <w:tcBorders>
              <w:top w:val="nil"/>
              <w:left w:val="single" w:sz="4" w:space="0" w:color="auto"/>
              <w:bottom w:val="nil"/>
              <w:right w:val="single" w:sz="4" w:space="0" w:color="auto"/>
            </w:tcBorders>
            <w:noWrap/>
            <w:vAlign w:val="bottom"/>
            <w:hideMark/>
            <w:tcPrChange w:id="534"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6A90BB7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24</w:t>
            </w:r>
          </w:p>
        </w:tc>
        <w:tc>
          <w:tcPr>
            <w:tcW w:w="1260" w:type="dxa"/>
            <w:tcBorders>
              <w:top w:val="nil"/>
              <w:left w:val="single" w:sz="4" w:space="0" w:color="auto"/>
              <w:bottom w:val="nil"/>
            </w:tcBorders>
            <w:noWrap/>
            <w:vAlign w:val="bottom"/>
            <w:hideMark/>
            <w:tcPrChange w:id="535"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907567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7</w:t>
            </w:r>
          </w:p>
        </w:tc>
      </w:tr>
      <w:tr w:rsidR="00431961" w:rsidRPr="00191AE4" w14:paraId="0BB8319D" w14:textId="77777777" w:rsidTr="00431961">
        <w:tblPrEx>
          <w:tblW w:w="3930" w:type="dxa"/>
          <w:tblPrExChange w:id="536" w:author="Katie Lankowicz" w:date="2025-10-15T16:31:00Z" w16du:dateUtc="2025-10-15T19:31:00Z">
            <w:tblPrEx>
              <w:tblW w:w="5216" w:type="dxa"/>
            </w:tblPrEx>
          </w:tblPrExChange>
        </w:tblPrEx>
        <w:trPr>
          <w:trHeight w:val="309"/>
          <w:trPrChange w:id="537"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38"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4FDDA69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2</w:t>
            </w:r>
          </w:p>
        </w:tc>
        <w:tc>
          <w:tcPr>
            <w:tcW w:w="1615" w:type="dxa"/>
            <w:tcBorders>
              <w:top w:val="nil"/>
              <w:left w:val="single" w:sz="4" w:space="0" w:color="auto"/>
              <w:bottom w:val="nil"/>
              <w:right w:val="single" w:sz="4" w:space="0" w:color="auto"/>
            </w:tcBorders>
            <w:noWrap/>
            <w:vAlign w:val="bottom"/>
            <w:hideMark/>
            <w:tcPrChange w:id="539"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54C672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7</w:t>
            </w:r>
          </w:p>
        </w:tc>
        <w:tc>
          <w:tcPr>
            <w:tcW w:w="1260" w:type="dxa"/>
            <w:tcBorders>
              <w:top w:val="nil"/>
              <w:left w:val="single" w:sz="4" w:space="0" w:color="auto"/>
              <w:bottom w:val="nil"/>
            </w:tcBorders>
            <w:noWrap/>
            <w:vAlign w:val="bottom"/>
            <w:hideMark/>
            <w:tcPrChange w:id="540"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6A0E4F13"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51</w:t>
            </w:r>
          </w:p>
        </w:tc>
      </w:tr>
      <w:tr w:rsidR="00431961" w:rsidRPr="00191AE4" w14:paraId="30FB154C" w14:textId="77777777" w:rsidTr="00431961">
        <w:tblPrEx>
          <w:tblW w:w="3930" w:type="dxa"/>
          <w:tblPrExChange w:id="541" w:author="Katie Lankowicz" w:date="2025-10-15T16:31:00Z" w16du:dateUtc="2025-10-15T19:31:00Z">
            <w:tblPrEx>
              <w:tblW w:w="5216" w:type="dxa"/>
            </w:tblPrEx>
          </w:tblPrExChange>
        </w:tblPrEx>
        <w:trPr>
          <w:trHeight w:val="309"/>
          <w:trPrChange w:id="542"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43"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3453F88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3</w:t>
            </w:r>
          </w:p>
        </w:tc>
        <w:tc>
          <w:tcPr>
            <w:tcW w:w="1615" w:type="dxa"/>
            <w:tcBorders>
              <w:top w:val="nil"/>
              <w:left w:val="single" w:sz="4" w:space="0" w:color="auto"/>
              <w:bottom w:val="nil"/>
              <w:right w:val="single" w:sz="4" w:space="0" w:color="auto"/>
            </w:tcBorders>
            <w:noWrap/>
            <w:vAlign w:val="bottom"/>
            <w:hideMark/>
            <w:tcPrChange w:id="544"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4721821"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2</w:t>
            </w:r>
          </w:p>
        </w:tc>
        <w:tc>
          <w:tcPr>
            <w:tcW w:w="1260" w:type="dxa"/>
            <w:tcBorders>
              <w:top w:val="nil"/>
              <w:left w:val="single" w:sz="4" w:space="0" w:color="auto"/>
              <w:bottom w:val="nil"/>
            </w:tcBorders>
            <w:noWrap/>
            <w:vAlign w:val="bottom"/>
            <w:hideMark/>
            <w:tcPrChange w:id="545"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42BE3D8"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42</w:t>
            </w:r>
          </w:p>
        </w:tc>
      </w:tr>
      <w:tr w:rsidR="00431961" w:rsidRPr="00191AE4" w14:paraId="5DD57340" w14:textId="77777777" w:rsidTr="00431961">
        <w:tblPrEx>
          <w:tblW w:w="3930" w:type="dxa"/>
          <w:tblPrExChange w:id="546" w:author="Katie Lankowicz" w:date="2025-10-15T16:31:00Z" w16du:dateUtc="2025-10-15T19:31:00Z">
            <w:tblPrEx>
              <w:tblW w:w="5216" w:type="dxa"/>
            </w:tblPrEx>
          </w:tblPrExChange>
        </w:tblPrEx>
        <w:trPr>
          <w:trHeight w:val="309"/>
          <w:trPrChange w:id="547"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48"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B6CDF4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4</w:t>
            </w:r>
          </w:p>
        </w:tc>
        <w:tc>
          <w:tcPr>
            <w:tcW w:w="1615" w:type="dxa"/>
            <w:tcBorders>
              <w:top w:val="nil"/>
              <w:left w:val="single" w:sz="4" w:space="0" w:color="auto"/>
              <w:bottom w:val="nil"/>
              <w:right w:val="single" w:sz="4" w:space="0" w:color="auto"/>
            </w:tcBorders>
            <w:noWrap/>
            <w:vAlign w:val="bottom"/>
            <w:hideMark/>
            <w:tcPrChange w:id="549"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ABE5208"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w:t>
            </w:r>
          </w:p>
        </w:tc>
        <w:tc>
          <w:tcPr>
            <w:tcW w:w="1260" w:type="dxa"/>
            <w:tcBorders>
              <w:top w:val="nil"/>
              <w:left w:val="single" w:sz="4" w:space="0" w:color="auto"/>
              <w:bottom w:val="nil"/>
            </w:tcBorders>
            <w:noWrap/>
            <w:vAlign w:val="bottom"/>
            <w:hideMark/>
            <w:tcPrChange w:id="550"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A7F70A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9</w:t>
            </w:r>
          </w:p>
        </w:tc>
      </w:tr>
    </w:tbl>
    <w:p w14:paraId="213E7225" w14:textId="77777777" w:rsidR="00191AE4" w:rsidRPr="000229DC" w:rsidRDefault="00191AE4" w:rsidP="00191AE4">
      <w:pPr>
        <w:pStyle w:val="NormalWeb"/>
        <w:rPr>
          <w:rFonts w:asciiTheme="minorHAnsi" w:hAnsiTheme="minorHAnsi"/>
          <w:sz w:val="22"/>
          <w:szCs w:val="22"/>
        </w:rPr>
      </w:pPr>
    </w:p>
    <w:sectPr w:rsidR="00191AE4"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38" w:author="Katie Lankowicz" w:date="2025-10-15T16:00:00Z" w:initials="KL">
    <w:p w14:paraId="494EADF3" w14:textId="77777777" w:rsidR="004C2BA0" w:rsidRDefault="004C2BA0" w:rsidP="004C2BA0">
      <w:pPr>
        <w:pStyle w:val="CommentText"/>
      </w:pPr>
      <w:r>
        <w:rPr>
          <w:rStyle w:val="CommentReference"/>
        </w:rPr>
        <w:annotationRef/>
      </w:r>
      <w:r>
        <w:t>Remove Viewing Pool (VP), zoom inset to co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4EA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7599F3" w16cex:dateUtc="2025-10-15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4EADF3" w16cid:durableId="53759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1F84D" w14:textId="77777777" w:rsidR="008C7FF0" w:rsidRDefault="008C7FF0" w:rsidP="005E42CD">
      <w:pPr>
        <w:spacing w:after="0" w:line="240" w:lineRule="auto"/>
      </w:pPr>
      <w:r>
        <w:separator/>
      </w:r>
    </w:p>
  </w:endnote>
  <w:endnote w:type="continuationSeparator" w:id="0">
    <w:p w14:paraId="3F130A8E" w14:textId="77777777" w:rsidR="008C7FF0" w:rsidRDefault="008C7FF0"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FF87F0" w14:textId="77777777" w:rsidR="008C7FF0" w:rsidRDefault="008C7FF0" w:rsidP="005E42CD">
      <w:pPr>
        <w:spacing w:after="0" w:line="240" w:lineRule="auto"/>
      </w:pPr>
      <w:r>
        <w:separator/>
      </w:r>
    </w:p>
  </w:footnote>
  <w:footnote w:type="continuationSeparator" w:id="0">
    <w:p w14:paraId="1E77181D" w14:textId="77777777" w:rsidR="008C7FF0" w:rsidRDefault="008C7FF0"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1CB5B2EE" w:rsidR="00906F1D" w:rsidRDefault="004C2BA0">
    <w:pPr>
      <w:pStyle w:val="Header"/>
    </w:pPr>
    <w:ins w:id="467" w:author="Katie Lankowicz" w:date="2025-10-15T15:45:00Z" w16du:dateUtc="2025-10-15T18:45:00Z">
      <w:r>
        <w:rPr>
          <w:noProof/>
        </w:rPr>
        <mc:AlternateContent>
          <mc:Choice Requires="wps">
            <w:drawing>
              <wp:anchor distT="0" distB="0" distL="118745" distR="118745" simplePos="0" relativeHeight="251659264" behindDoc="1" locked="0" layoutInCell="1" allowOverlap="0" wp14:anchorId="019E1068" wp14:editId="27E8253F">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200"/>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6CDF1EFD" w14:textId="2502F50B" w:rsidR="004C2BA0" w:rsidRDefault="004C2BA0">
                                <w:pPr>
                                  <w:pStyle w:val="Header"/>
                                  <w:tabs>
                                    <w:tab w:val="clear" w:pos="4680"/>
                                    <w:tab w:val="clear" w:pos="9360"/>
                                  </w:tabs>
                                  <w:jc w:val="center"/>
                                  <w:rPr>
                                    <w:caps/>
                                    <w:color w:val="FFFFFF" w:themeColor="background1"/>
                                  </w:rPr>
                                </w:pPr>
                                <w:ins w:id="468" w:author="Katie Lankowicz" w:date="2025-10-15T15:46:00Z" w16du:dateUtc="2025-10-15T18:46:00Z">
                                  <w:r>
                                    <w:rPr>
                                      <w:caps/>
                                      <w:color w:val="FFFFFF" w:themeColor="background1"/>
                                    </w:rPr>
                                    <w:t>V4</w:t>
                                  </w:r>
                                </w:ins>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019E1068" id="Rectangle 200" o:spid="_x0000_s1026"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" o:allowoverlap="f" fillcolor="#156082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6CDF1EFD" w14:textId="2502F50B" w:rsidR="004C2BA0" w:rsidRDefault="004C2BA0">
                          <w:pPr>
                            <w:pStyle w:val="Header"/>
                            <w:tabs>
                              <w:tab w:val="clear" w:pos="4680"/>
                              <w:tab w:val="clear" w:pos="9360"/>
                            </w:tabs>
                            <w:jc w:val="center"/>
                            <w:rPr>
                              <w:caps/>
                              <w:color w:val="FFFFFF" w:themeColor="background1"/>
                            </w:rPr>
                          </w:pPr>
                          <w:ins w:id="469" w:author="Katie Lankowicz" w:date="2025-10-15T15:46:00Z" w16du:dateUtc="2025-10-15T18:46:00Z">
                            <w:r>
                              <w:rPr>
                                <w:caps/>
                                <w:color w:val="FFFFFF" w:themeColor="background1"/>
                              </w:rPr>
                              <w:t>V4</w:t>
                            </w:r>
                          </w:ins>
                        </w:p>
                      </w:sdtContent>
                    </w:sdt>
                  </w:txbxContent>
                </v:textbox>
                <w10:wrap type="square" anchorx="margin" anchory="page"/>
              </v:rect>
            </w:pict>
          </mc:Fallback>
        </mc:AlternateConten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3648851661-509182667-213263836-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MqwFANk/DVw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1CBC"/>
    <w:rsid w:val="00085C3B"/>
    <w:rsid w:val="000B68E6"/>
    <w:rsid w:val="000C07FF"/>
    <w:rsid w:val="000C3C33"/>
    <w:rsid w:val="000C6D34"/>
    <w:rsid w:val="000E5997"/>
    <w:rsid w:val="000F4DEB"/>
    <w:rsid w:val="000F6289"/>
    <w:rsid w:val="00116878"/>
    <w:rsid w:val="001177BA"/>
    <w:rsid w:val="00130104"/>
    <w:rsid w:val="001407E8"/>
    <w:rsid w:val="001579FC"/>
    <w:rsid w:val="00160337"/>
    <w:rsid w:val="00166611"/>
    <w:rsid w:val="00167751"/>
    <w:rsid w:val="0017730B"/>
    <w:rsid w:val="001774AF"/>
    <w:rsid w:val="0019083E"/>
    <w:rsid w:val="00191693"/>
    <w:rsid w:val="00191AE4"/>
    <w:rsid w:val="00194211"/>
    <w:rsid w:val="001A6B31"/>
    <w:rsid w:val="001B2F25"/>
    <w:rsid w:val="001B4435"/>
    <w:rsid w:val="001B5959"/>
    <w:rsid w:val="001B77F3"/>
    <w:rsid w:val="001C2AD9"/>
    <w:rsid w:val="001D0998"/>
    <w:rsid w:val="001D3223"/>
    <w:rsid w:val="001F1CA4"/>
    <w:rsid w:val="001F6AAD"/>
    <w:rsid w:val="001F73AC"/>
    <w:rsid w:val="00203434"/>
    <w:rsid w:val="002040E5"/>
    <w:rsid w:val="00204F76"/>
    <w:rsid w:val="00206E53"/>
    <w:rsid w:val="002131A8"/>
    <w:rsid w:val="0021433C"/>
    <w:rsid w:val="002171B2"/>
    <w:rsid w:val="00261818"/>
    <w:rsid w:val="00291AF8"/>
    <w:rsid w:val="002A323C"/>
    <w:rsid w:val="002A6DA8"/>
    <w:rsid w:val="002C0C72"/>
    <w:rsid w:val="002D1769"/>
    <w:rsid w:val="002E045D"/>
    <w:rsid w:val="002F2AE0"/>
    <w:rsid w:val="003158B4"/>
    <w:rsid w:val="00317BE8"/>
    <w:rsid w:val="00320B82"/>
    <w:rsid w:val="00325EBD"/>
    <w:rsid w:val="00361E2E"/>
    <w:rsid w:val="00371699"/>
    <w:rsid w:val="00376442"/>
    <w:rsid w:val="00376749"/>
    <w:rsid w:val="00381120"/>
    <w:rsid w:val="003927A9"/>
    <w:rsid w:val="00395DD5"/>
    <w:rsid w:val="003A080C"/>
    <w:rsid w:val="003B1849"/>
    <w:rsid w:val="003B2A3A"/>
    <w:rsid w:val="003B5336"/>
    <w:rsid w:val="003B73D3"/>
    <w:rsid w:val="003C5295"/>
    <w:rsid w:val="003C7527"/>
    <w:rsid w:val="003E13B3"/>
    <w:rsid w:val="003F73FD"/>
    <w:rsid w:val="00405AE8"/>
    <w:rsid w:val="00410226"/>
    <w:rsid w:val="00411395"/>
    <w:rsid w:val="004237BA"/>
    <w:rsid w:val="004313EB"/>
    <w:rsid w:val="00431961"/>
    <w:rsid w:val="00436016"/>
    <w:rsid w:val="00460A0F"/>
    <w:rsid w:val="00461798"/>
    <w:rsid w:val="00467478"/>
    <w:rsid w:val="004808FE"/>
    <w:rsid w:val="0048488D"/>
    <w:rsid w:val="004855B0"/>
    <w:rsid w:val="004B3608"/>
    <w:rsid w:val="004B71CD"/>
    <w:rsid w:val="004C2BA0"/>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19B1"/>
    <w:rsid w:val="0059204D"/>
    <w:rsid w:val="005A4A04"/>
    <w:rsid w:val="005B3CE9"/>
    <w:rsid w:val="005C371B"/>
    <w:rsid w:val="005E0BD4"/>
    <w:rsid w:val="005E42CD"/>
    <w:rsid w:val="005E6434"/>
    <w:rsid w:val="005F088F"/>
    <w:rsid w:val="005F1E6C"/>
    <w:rsid w:val="00611679"/>
    <w:rsid w:val="0061741B"/>
    <w:rsid w:val="00621086"/>
    <w:rsid w:val="00625EFB"/>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32BE"/>
    <w:rsid w:val="0074445F"/>
    <w:rsid w:val="007501E2"/>
    <w:rsid w:val="007604EB"/>
    <w:rsid w:val="007651E3"/>
    <w:rsid w:val="0076726A"/>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6722E"/>
    <w:rsid w:val="008749F6"/>
    <w:rsid w:val="0089651A"/>
    <w:rsid w:val="008B7A5F"/>
    <w:rsid w:val="008C28D6"/>
    <w:rsid w:val="008C7FF0"/>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B18B7"/>
    <w:rsid w:val="009C0A61"/>
    <w:rsid w:val="009C4616"/>
    <w:rsid w:val="009F48A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A721A"/>
    <w:rsid w:val="00AB2BC9"/>
    <w:rsid w:val="00AE3827"/>
    <w:rsid w:val="00AE599E"/>
    <w:rsid w:val="00AF4269"/>
    <w:rsid w:val="00AF4EF4"/>
    <w:rsid w:val="00B10F9B"/>
    <w:rsid w:val="00B24E15"/>
    <w:rsid w:val="00B62476"/>
    <w:rsid w:val="00B65D01"/>
    <w:rsid w:val="00B72F87"/>
    <w:rsid w:val="00B7659A"/>
    <w:rsid w:val="00B9699F"/>
    <w:rsid w:val="00BA15C7"/>
    <w:rsid w:val="00BB0EB1"/>
    <w:rsid w:val="00BD086F"/>
    <w:rsid w:val="00BD26E7"/>
    <w:rsid w:val="00BD373B"/>
    <w:rsid w:val="00BD6ED4"/>
    <w:rsid w:val="00BE1FA7"/>
    <w:rsid w:val="00BE222F"/>
    <w:rsid w:val="00BE3AB4"/>
    <w:rsid w:val="00C13DC0"/>
    <w:rsid w:val="00C17802"/>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1245"/>
    <w:rsid w:val="00D03449"/>
    <w:rsid w:val="00D06D8E"/>
    <w:rsid w:val="00D1561A"/>
    <w:rsid w:val="00D171AE"/>
    <w:rsid w:val="00D57C38"/>
    <w:rsid w:val="00D72C10"/>
    <w:rsid w:val="00D75F2B"/>
    <w:rsid w:val="00D92B01"/>
    <w:rsid w:val="00DC0E4A"/>
    <w:rsid w:val="00DD5159"/>
    <w:rsid w:val="00DE0DAF"/>
    <w:rsid w:val="00DE4D46"/>
    <w:rsid w:val="00DE5418"/>
    <w:rsid w:val="00DE551C"/>
    <w:rsid w:val="00DF11E4"/>
    <w:rsid w:val="00DF6469"/>
    <w:rsid w:val="00E00045"/>
    <w:rsid w:val="00E06D98"/>
    <w:rsid w:val="00E07C70"/>
    <w:rsid w:val="00E142AE"/>
    <w:rsid w:val="00E165F3"/>
    <w:rsid w:val="00E24E17"/>
    <w:rsid w:val="00E27F4F"/>
    <w:rsid w:val="00E375A3"/>
    <w:rsid w:val="00E53D83"/>
    <w:rsid w:val="00E53DAE"/>
    <w:rsid w:val="00E54D83"/>
    <w:rsid w:val="00E57659"/>
    <w:rsid w:val="00E61057"/>
    <w:rsid w:val="00E6265E"/>
    <w:rsid w:val="00E63209"/>
    <w:rsid w:val="00E64C2E"/>
    <w:rsid w:val="00E7047E"/>
    <w:rsid w:val="00E759C9"/>
    <w:rsid w:val="00E76F70"/>
    <w:rsid w:val="00E838E8"/>
    <w:rsid w:val="00EA498A"/>
    <w:rsid w:val="00EB350B"/>
    <w:rsid w:val="00EB6F6F"/>
    <w:rsid w:val="00EC5DCE"/>
    <w:rsid w:val="00ED01C5"/>
    <w:rsid w:val="00ED042E"/>
    <w:rsid w:val="00ED08C5"/>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 w:type="character" w:styleId="FollowedHyperlink">
    <w:name w:val="FollowedHyperlink"/>
    <w:basedOn w:val="DefaultParagraphFont"/>
    <w:uiPriority w:val="99"/>
    <w:semiHidden/>
    <w:unhideWhenUsed/>
    <w:rsid w:val="001F6AA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6</TotalTime>
  <Pages>27</Pages>
  <Words>45197</Words>
  <Characters>257626</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4</dc:title>
  <dc:subject/>
  <dc:creator>Katie Lankowicz</dc:creator>
  <cp:keywords/>
  <dc:description/>
  <cp:lastModifiedBy>Katie Lankowicz</cp:lastModifiedBy>
  <cp:revision>7</cp:revision>
  <dcterms:created xsi:type="dcterms:W3CDTF">2025-10-15T16:43:00Z</dcterms:created>
  <dcterms:modified xsi:type="dcterms:W3CDTF">2025-10-1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PiauKv2"/&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